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6262C11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地质</w:t>
      </w:r>
      <w:r w:rsidR="0051578B">
        <w:rPr>
          <w:rFonts w:ascii="楷体_GB2312" w:eastAsia="楷体_GB2312" w:hint="eastAsia"/>
          <w:sz w:val="28"/>
          <w:szCs w:val="28"/>
          <w:u w:val="single"/>
        </w:rPr>
        <w:t>模型</w:t>
      </w:r>
      <w:r w:rsidR="004A6CAB" w:rsidRPr="004D1578">
        <w:rPr>
          <w:rFonts w:ascii="楷体_GB2312" w:eastAsia="楷体_GB2312" w:hint="eastAsia"/>
          <w:sz w:val="28"/>
          <w:szCs w:val="28"/>
          <w:u w:val="single"/>
        </w:rPr>
        <w:t>可视</w:t>
      </w:r>
      <w:r w:rsidR="0051578B" w:rsidRPr="004D1578">
        <w:rPr>
          <w:rFonts w:ascii="楷体_GB2312" w:eastAsia="楷体_GB2312" w:hint="eastAsia"/>
          <w:sz w:val="28"/>
          <w:szCs w:val="28"/>
          <w:u w:val="single"/>
        </w:rPr>
        <w:t>化</w:t>
      </w:r>
      <w:r w:rsidR="0051578B" w:rsidRPr="006C2995">
        <w:rPr>
          <w:rFonts w:hint="eastAsia"/>
          <w:sz w:val="28"/>
          <w:szCs w:val="28"/>
        </w:rPr>
        <w:t xml:space="preserve">  </w:t>
      </w:r>
      <w:r w:rsidR="0051578B">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772B515C" w14:textId="34B6E8AB"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r w:rsidRPr="003B53D0">
        <w:rPr>
          <w:rFonts w:ascii="Times New Roman" w:hAnsi="Times New Roman"/>
        </w:rPr>
        <w:t>技术的架构，但面向三维地质建模领域，缺少相适应的可视化技术及平台，因此，研究基于</w:t>
      </w:r>
      <w:r w:rsidRPr="003B53D0">
        <w:rPr>
          <w:rFonts w:ascii="Times New Roman" w:hAnsi="Times New Roman" w:cs="Times New Roman"/>
        </w:rPr>
        <w:t>Web</w:t>
      </w:r>
      <w:r w:rsidRPr="003B53D0">
        <w:rPr>
          <w:rFonts w:ascii="Times New Roman" w:hAnsi="Times New Roman"/>
        </w:rPr>
        <w:t>的三维地质建模及可视化方法具有重要意义。</w:t>
      </w:r>
    </w:p>
    <w:p w14:paraId="53DD35E0" w14:textId="77777777"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论文研究了基于</w:t>
      </w:r>
      <w:r w:rsidRPr="003B53D0">
        <w:rPr>
          <w:rFonts w:ascii="Times New Roman" w:hAnsi="Times New Roman" w:cs="Times New Roman"/>
        </w:rPr>
        <w:t>WebGL</w:t>
      </w:r>
      <w:r w:rsidRPr="003B53D0">
        <w:rPr>
          <w:rFonts w:ascii="Times New Roman" w:hAnsi="Times New Roman"/>
        </w:rPr>
        <w:t>的三维地质建模及可视化方法</w:t>
      </w:r>
      <w:r>
        <w:rPr>
          <w:rFonts w:ascii="Times New Roman" w:hAnsi="Times New Roman" w:hint="eastAsia"/>
        </w:rPr>
        <w:t>。采用约束</w:t>
      </w:r>
      <w:r>
        <w:rPr>
          <w:rFonts w:ascii="Times New Roman" w:hAnsi="Times New Roman" w:hint="eastAsia"/>
        </w:rPr>
        <w:t>Delaunay</w:t>
      </w:r>
      <w:r>
        <w:rPr>
          <w:rFonts w:ascii="Times New Roman" w:hAnsi="Times New Roman" w:hint="eastAsia"/>
        </w:rPr>
        <w:t>三角剖分方法，实现复杂断层模型网格化和地层数据网格化；</w:t>
      </w:r>
      <w:r w:rsidRPr="003B53D0">
        <w:rPr>
          <w:rFonts w:ascii="Times New Roman" w:hAnsi="Times New Roman" w:hint="eastAsia"/>
        </w:rPr>
        <w:t>通</w:t>
      </w:r>
      <w:r w:rsidRPr="003B53D0">
        <w:rPr>
          <w:rFonts w:ascii="Times New Roman" w:hAnsi="Times New Roman"/>
        </w:rPr>
        <w:t>过现代</w:t>
      </w:r>
      <w:r w:rsidRPr="003B53D0">
        <w:rPr>
          <w:rFonts w:ascii="Times New Roman" w:hAnsi="Times New Roman" w:cs="Times New Roman"/>
        </w:rPr>
        <w:t>Web</w:t>
      </w:r>
      <w:r w:rsidRPr="003B53D0">
        <w:rPr>
          <w:rFonts w:ascii="Times New Roman" w:hAnsi="Times New Roman"/>
        </w:rPr>
        <w:t>技术实现复杂地质模型的高效渲染、交互和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格构成的地层模型和断层模型、圆柱体表示的钻孔模型以及基于</w:t>
      </w:r>
      <w:r w:rsidRPr="003B53D0">
        <w:rPr>
          <w:rFonts w:ascii="Times New Roman" w:hAnsi="Times New Roman" w:cs="Times New Roman"/>
        </w:rPr>
        <w:t>OBJ</w:t>
      </w:r>
      <w:r w:rsidRPr="003B53D0">
        <w:rPr>
          <w:rFonts w:ascii="Times New Roman" w:hAnsi="Times New Roman"/>
        </w:rPr>
        <w:t>模型</w:t>
      </w:r>
      <w:r w:rsidRPr="003B53D0">
        <w:rPr>
          <w:rFonts w:ascii="Times New Roman" w:hAnsi="Times New Roman" w:hint="eastAsia"/>
        </w:rPr>
        <w:t>导入</w:t>
      </w:r>
      <w:r w:rsidRPr="003B53D0">
        <w:rPr>
          <w:rFonts w:ascii="Times New Roman" w:hAnsi="Times New Roman"/>
        </w:rPr>
        <w:t>的巷道表示。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同时，通过模型渲染方式优化与面片倾角相似性合并</w:t>
      </w:r>
      <w:r w:rsidRPr="003B53D0">
        <w:rPr>
          <w:rFonts w:ascii="Times New Roman" w:hAnsi="Times New Roman"/>
        </w:rPr>
        <w:t>提升</w:t>
      </w:r>
      <w:r w:rsidRPr="003B53D0">
        <w:rPr>
          <w:rFonts w:ascii="Times New Roman" w:hAnsi="Times New Roman" w:hint="eastAsia"/>
        </w:rPr>
        <w:t>系统</w:t>
      </w:r>
      <w:r w:rsidRPr="003B53D0">
        <w:rPr>
          <w:rFonts w:ascii="Times New Roman" w:hAnsi="Times New Roman"/>
        </w:rPr>
        <w:t>性能和可视化效果。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为用户提供了高效直观的操作体验。针对矿井水害防治技术需求，</w:t>
      </w:r>
      <w:r>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p>
    <w:p w14:paraId="6868AB2A" w14:textId="77777777"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研究表明，基于</w:t>
      </w:r>
      <w:r w:rsidRPr="003B53D0">
        <w:rPr>
          <w:rFonts w:ascii="Times New Roman" w:hAnsi="Times New Roman" w:cs="Times New Roman"/>
        </w:rPr>
        <w:t>WebGL</w:t>
      </w:r>
      <w:r w:rsidRPr="003B53D0">
        <w:rPr>
          <w:rFonts w:ascii="Times New Roman" w:hAnsi="Times New Roman"/>
        </w:rPr>
        <w:t>的三维地质建模与可视化方法不仅具有高效的渲染能力和优越的跨平台特性，还能够灵活支持地质分析与工程设计中的多种需求</w:t>
      </w:r>
      <w:r>
        <w:rPr>
          <w:rFonts w:ascii="Times New Roman" w:hAnsi="Times New Roman" w:hint="eastAsia"/>
        </w:rPr>
        <w:t>分析</w:t>
      </w:r>
      <w:r w:rsidRPr="003B53D0">
        <w:rPr>
          <w:rFonts w:ascii="Times New Roman" w:hAnsi="Times New Roman"/>
        </w:rPr>
        <w:t>。</w:t>
      </w:r>
    </w:p>
    <w:p w14:paraId="127B4D77" w14:textId="77777777" w:rsidR="00F87EF3" w:rsidRPr="003B53D0" w:rsidRDefault="00F87EF3" w:rsidP="00F87EF3">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Pr>
          <w:rFonts w:ascii="Times New Roman" w:hAnsi="Times New Roman" w:hint="eastAsia"/>
        </w:rPr>
        <w:t>可视化；</w:t>
      </w:r>
      <w:r w:rsidRPr="003B53D0">
        <w:rPr>
          <w:rFonts w:ascii="Times New Roman" w:hAnsi="Times New Roman" w:hint="eastAsia"/>
        </w:rPr>
        <w:t>纹理映射；巷道漫游</w:t>
      </w:r>
    </w:p>
    <w:p w14:paraId="4D8F6AA6" w14:textId="1F579497" w:rsidR="007859C0" w:rsidRPr="00F87EF3" w:rsidRDefault="007859C0" w:rsidP="00F87EF3">
      <w:pPr>
        <w:snapToGrid w:val="0"/>
        <w:spacing w:line="300" w:lineRule="auto"/>
        <w:ind w:firstLineChars="200" w:firstLine="480"/>
        <w:jc w:val="both"/>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commentRangeStart w:id="4"/>
      <w:r w:rsidRPr="00831AEB">
        <w:rPr>
          <w:rFonts w:ascii="Times New Roman" w:hAnsi="Times New Roman" w:cs="Times New Roman"/>
          <w:b/>
          <w:bCs/>
          <w:sz w:val="32"/>
          <w:szCs w:val="32"/>
        </w:rPr>
        <w:lastRenderedPageBreak/>
        <w:t>Abstract</w:t>
      </w:r>
      <w:commentRangeEnd w:id="4"/>
      <w:r w:rsidRPr="00831AEB">
        <w:rPr>
          <w:rFonts w:ascii="Times New Roman" w:hAnsi="Times New Roman" w:cs="Times New Roman"/>
          <w:b/>
          <w:bCs/>
          <w:sz w:val="32"/>
          <w:szCs w:val="32"/>
        </w:rPr>
        <w:commentReference w:id="4"/>
      </w:r>
    </w:p>
    <w:p w14:paraId="01E41AF3"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6EA9A65"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131DE6D" w14:textId="77777777" w:rsidR="00F87EF3"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 xml:space="preserve">Research has shown that 3D geological modeling and visualization methods based on WebGL not only have efficient rendering capabilities and superior cross platform </w:t>
      </w:r>
      <w:proofErr w:type="gramStart"/>
      <w:r w:rsidRPr="00775E68">
        <w:rPr>
          <w:rFonts w:ascii="Times New Roman" w:hAnsi="Times New Roman" w:cs="Times New Roman"/>
          <w:kern w:val="2"/>
        </w:rPr>
        <w:t>characteristics, but</w:t>
      </w:r>
      <w:proofErr w:type="gramEnd"/>
      <w:r w:rsidRPr="00775E68">
        <w:rPr>
          <w:rFonts w:ascii="Times New Roman" w:hAnsi="Times New Roman" w:cs="Times New Roman"/>
          <w:kern w:val="2"/>
        </w:rPr>
        <w:t xml:space="preserve"> also can flexibly support various requirements analysis in geological analysis and engineering design.</w:t>
      </w:r>
    </w:p>
    <w:p w14:paraId="412EBBE3" w14:textId="77777777" w:rsidR="00F87EF3" w:rsidRPr="00E4035A" w:rsidRDefault="00F87EF3" w:rsidP="00F87EF3">
      <w:pPr>
        <w:tabs>
          <w:tab w:val="right" w:leader="dot" w:pos="8779"/>
        </w:tabs>
        <w:snapToGrid w:val="0"/>
        <w:spacing w:before="120" w:line="300" w:lineRule="auto"/>
        <w:ind w:firstLineChars="200" w:firstLine="489"/>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w:t>
      </w:r>
      <w:proofErr w:type="spellStart"/>
      <w:r w:rsidRPr="00775E68">
        <w:rPr>
          <w:rFonts w:ascii="Times New Roman" w:hAnsi="Times New Roman" w:cs="Times New Roman"/>
          <w:kern w:val="2"/>
          <w:lang w:val="en-GB"/>
        </w:rPr>
        <w:t>modeling</w:t>
      </w:r>
      <w:proofErr w:type="spellEnd"/>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sidRPr="00775E68">
        <w:rPr>
          <w:rFonts w:ascii="Times New Roman" w:hAnsi="Times New Roman" w:cs="Times New Roman" w:hint="eastAsia"/>
          <w:kern w:val="2"/>
          <w:lang w:val="en-GB"/>
        </w:rPr>
        <w:t>v</w:t>
      </w:r>
      <w:r w:rsidRPr="00775E68">
        <w:rPr>
          <w:rFonts w:ascii="Times New Roman" w:hAnsi="Times New Roman" w:cs="Times New Roman"/>
          <w:kern w:val="2"/>
          <w:lang w:val="en-GB"/>
        </w:rPr>
        <w:t>isualization</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Pr>
          <w:rFonts w:ascii="Times New Roman" w:hAnsi="Times New Roman" w:cs="Times New Roman" w:hint="eastAsia"/>
          <w:kern w:val="2"/>
          <w:lang w:val="en-GB"/>
        </w:rPr>
        <w:t>t</w:t>
      </w:r>
      <w:r w:rsidRPr="00775E68">
        <w:rPr>
          <w:rFonts w:ascii="Times New Roman" w:hAnsi="Times New Roman" w:cs="Times New Roman"/>
          <w:kern w:val="2"/>
          <w:lang w:val="en-GB"/>
        </w:rPr>
        <w:t>exturing</w:t>
      </w:r>
      <w:r w:rsidRPr="00775E68">
        <w:rPr>
          <w:rFonts w:ascii="Times New Roman" w:hAnsi="Times New Roman" w:cs="Times New Roman" w:hint="eastAsia"/>
          <w:kern w:val="2"/>
          <w:lang w:val="en-GB"/>
        </w:rPr>
        <w:t>;</w:t>
      </w:r>
      <w:r>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046710" w14:textId="6D7F3796"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Pr>
          <w:b w:val="0"/>
          <w:bCs w:val="0"/>
          <w:caps w:val="0"/>
          <w:sz w:val="44"/>
          <w:szCs w:val="44"/>
          <w:lang w:val="en-GB"/>
        </w:rPr>
        <w:fldChar w:fldCharType="begin"/>
      </w:r>
      <w:r>
        <w:rPr>
          <w:b w:val="0"/>
          <w:bCs w:val="0"/>
          <w:caps w:val="0"/>
          <w:sz w:val="44"/>
          <w:szCs w:val="44"/>
          <w:lang w:val="en-GB"/>
        </w:rPr>
        <w:instrText xml:space="preserve"> TOC \o "1-3" \u </w:instrText>
      </w:r>
      <w:r>
        <w:rPr>
          <w:b w:val="0"/>
          <w:bCs w:val="0"/>
          <w:caps w:val="0"/>
          <w:sz w:val="44"/>
          <w:szCs w:val="44"/>
          <w:lang w:val="en-GB"/>
        </w:rPr>
        <w:fldChar w:fldCharType="separate"/>
      </w:r>
      <w:r w:rsidRPr="00CD742B">
        <w:rPr>
          <w:rFonts w:ascii="Arial" w:eastAsia="黑体" w:hAnsi="Arial" w:cs="Arial"/>
          <w:noProof/>
          <w:kern w:val="36"/>
        </w:rPr>
        <w:t xml:space="preserve">1 </w:t>
      </w:r>
      <w:r w:rsidRPr="00CD742B">
        <w:rPr>
          <w:rFonts w:ascii="Arial" w:eastAsia="黑体" w:hAnsi="Arial" w:cs="Arial"/>
          <w:noProof/>
          <w:kern w:val="36"/>
        </w:rPr>
        <w:t>引言</w:t>
      </w:r>
      <w:r>
        <w:rPr>
          <w:noProof/>
        </w:rPr>
        <w:tab/>
      </w:r>
      <w:r>
        <w:rPr>
          <w:noProof/>
        </w:rPr>
        <w:fldChar w:fldCharType="begin"/>
      </w:r>
      <w:r>
        <w:rPr>
          <w:noProof/>
        </w:rPr>
        <w:instrText xml:space="preserve"> PAGEREF _Toc193146397 \h </w:instrText>
      </w:r>
      <w:r>
        <w:rPr>
          <w:noProof/>
        </w:rPr>
      </w:r>
      <w:r>
        <w:rPr>
          <w:noProof/>
        </w:rPr>
        <w:fldChar w:fldCharType="separate"/>
      </w:r>
      <w:r>
        <w:rPr>
          <w:noProof/>
        </w:rPr>
        <w:t>1</w:t>
      </w:r>
      <w:r>
        <w:rPr>
          <w:noProof/>
        </w:rPr>
        <w:fldChar w:fldCharType="end"/>
      </w:r>
    </w:p>
    <w:p w14:paraId="69F2C925" w14:textId="50F76BD4"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1 </w:t>
      </w:r>
      <w:r w:rsidRPr="00CD742B">
        <w:rPr>
          <w:rFonts w:eastAsia="黑体"/>
          <w:noProof/>
        </w:rPr>
        <w:t>研究背景及意义</w:t>
      </w:r>
      <w:r>
        <w:rPr>
          <w:noProof/>
        </w:rPr>
        <w:tab/>
      </w:r>
      <w:r>
        <w:rPr>
          <w:noProof/>
        </w:rPr>
        <w:fldChar w:fldCharType="begin"/>
      </w:r>
      <w:r>
        <w:rPr>
          <w:noProof/>
        </w:rPr>
        <w:instrText xml:space="preserve"> PAGEREF _Toc193146398 \h </w:instrText>
      </w:r>
      <w:r>
        <w:rPr>
          <w:noProof/>
        </w:rPr>
      </w:r>
      <w:r>
        <w:rPr>
          <w:noProof/>
        </w:rPr>
        <w:fldChar w:fldCharType="separate"/>
      </w:r>
      <w:r>
        <w:rPr>
          <w:noProof/>
        </w:rPr>
        <w:t>1</w:t>
      </w:r>
      <w:r>
        <w:rPr>
          <w:noProof/>
        </w:rPr>
        <w:fldChar w:fldCharType="end"/>
      </w:r>
    </w:p>
    <w:p w14:paraId="221B85B5" w14:textId="4978F584"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2 </w:t>
      </w:r>
      <w:r w:rsidRPr="00CD742B">
        <w:rPr>
          <w:rFonts w:ascii="黑体" w:eastAsia="黑体" w:hAnsi="黑体" w:cs="黑体"/>
          <w:noProof/>
        </w:rPr>
        <w:t>国内外研究现状</w:t>
      </w:r>
      <w:r>
        <w:rPr>
          <w:noProof/>
        </w:rPr>
        <w:tab/>
      </w:r>
      <w:r>
        <w:rPr>
          <w:noProof/>
        </w:rPr>
        <w:fldChar w:fldCharType="begin"/>
      </w:r>
      <w:r>
        <w:rPr>
          <w:noProof/>
        </w:rPr>
        <w:instrText xml:space="preserve"> PAGEREF _Toc193146399 \h </w:instrText>
      </w:r>
      <w:r>
        <w:rPr>
          <w:noProof/>
        </w:rPr>
      </w:r>
      <w:r>
        <w:rPr>
          <w:noProof/>
        </w:rPr>
        <w:fldChar w:fldCharType="separate"/>
      </w:r>
      <w:r>
        <w:rPr>
          <w:noProof/>
        </w:rPr>
        <w:t>2</w:t>
      </w:r>
      <w:r>
        <w:rPr>
          <w:noProof/>
        </w:rPr>
        <w:fldChar w:fldCharType="end"/>
      </w:r>
    </w:p>
    <w:p w14:paraId="14E52E7F" w14:textId="7C33E3A6"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1.2.1 </w:t>
      </w:r>
      <w:r w:rsidRPr="00CD742B">
        <w:rPr>
          <w:b/>
        </w:rPr>
        <w:t>三</w:t>
      </w:r>
      <w:r w:rsidRPr="00CD742B">
        <w:rPr>
          <w:rFonts w:ascii="Arial" w:eastAsia="黑体" w:hAnsi="Arial" w:cs="Arial"/>
        </w:rPr>
        <w:t>维地质建模研究现状</w:t>
      </w:r>
      <w:r>
        <w:tab/>
      </w:r>
      <w:r>
        <w:fldChar w:fldCharType="begin"/>
      </w:r>
      <w:r>
        <w:instrText xml:space="preserve"> PAGEREF _Toc193146400 \h </w:instrText>
      </w:r>
      <w:r>
        <w:fldChar w:fldCharType="separate"/>
      </w:r>
      <w:r>
        <w:t>2</w:t>
      </w:r>
      <w:r>
        <w:fldChar w:fldCharType="end"/>
      </w:r>
    </w:p>
    <w:p w14:paraId="37358B63" w14:textId="066E3ECD"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1.2.2 </w:t>
      </w:r>
      <w:r w:rsidRPr="00CD742B">
        <w:rPr>
          <w:rFonts w:ascii="Arial" w:eastAsia="黑体" w:hAnsi="Arial" w:cs="Arial"/>
        </w:rPr>
        <w:t>三维地质可视化研究现状</w:t>
      </w:r>
      <w:r>
        <w:tab/>
      </w:r>
      <w:r>
        <w:fldChar w:fldCharType="begin"/>
      </w:r>
      <w:r>
        <w:instrText xml:space="preserve"> PAGEREF _Toc193146401 \h </w:instrText>
      </w:r>
      <w:r>
        <w:fldChar w:fldCharType="separate"/>
      </w:r>
      <w:r>
        <w:t>3</w:t>
      </w:r>
      <w:r>
        <w:fldChar w:fldCharType="end"/>
      </w:r>
    </w:p>
    <w:p w14:paraId="1C313939" w14:textId="011534FF"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3 </w:t>
      </w:r>
      <w:r w:rsidRPr="00CD742B">
        <w:rPr>
          <w:rFonts w:eastAsia="黑体" w:cs="Times New Roman"/>
          <w:noProof/>
          <w:kern w:val="2"/>
        </w:rPr>
        <w:t>研究内容与技术路线</w:t>
      </w:r>
      <w:r>
        <w:rPr>
          <w:noProof/>
        </w:rPr>
        <w:tab/>
      </w:r>
      <w:r>
        <w:rPr>
          <w:noProof/>
        </w:rPr>
        <w:fldChar w:fldCharType="begin"/>
      </w:r>
      <w:r>
        <w:rPr>
          <w:noProof/>
        </w:rPr>
        <w:instrText xml:space="preserve"> PAGEREF _Toc193146402 \h </w:instrText>
      </w:r>
      <w:r>
        <w:rPr>
          <w:noProof/>
        </w:rPr>
      </w:r>
      <w:r>
        <w:rPr>
          <w:noProof/>
        </w:rPr>
        <w:fldChar w:fldCharType="separate"/>
      </w:r>
      <w:r>
        <w:rPr>
          <w:noProof/>
        </w:rPr>
        <w:t>4</w:t>
      </w:r>
      <w:r>
        <w:rPr>
          <w:noProof/>
        </w:rPr>
        <w:fldChar w:fldCharType="end"/>
      </w:r>
    </w:p>
    <w:p w14:paraId="276CF489" w14:textId="705FEFBD"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color w:val="000000"/>
        </w:rPr>
        <w:t xml:space="preserve">1.3.1 </w:t>
      </w:r>
      <w:r w:rsidRPr="00CD742B">
        <w:rPr>
          <w:rFonts w:eastAsia="黑体"/>
          <w:color w:val="000000"/>
        </w:rPr>
        <w:t>研究内容</w:t>
      </w:r>
      <w:r>
        <w:tab/>
      </w:r>
      <w:r>
        <w:fldChar w:fldCharType="begin"/>
      </w:r>
      <w:r>
        <w:instrText xml:space="preserve"> PAGEREF _Toc193146403 \h </w:instrText>
      </w:r>
      <w:r>
        <w:fldChar w:fldCharType="separate"/>
      </w:r>
      <w:r>
        <w:t>4</w:t>
      </w:r>
      <w:r>
        <w:fldChar w:fldCharType="end"/>
      </w:r>
    </w:p>
    <w:p w14:paraId="19EDE16C" w14:textId="6FA8DD9A"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color w:val="000000"/>
        </w:rPr>
        <w:t xml:space="preserve">1.3.2 </w:t>
      </w:r>
      <w:r w:rsidRPr="00CD742B">
        <w:rPr>
          <w:rFonts w:eastAsia="黑体"/>
          <w:color w:val="000000"/>
        </w:rPr>
        <w:t>技术路线</w:t>
      </w:r>
      <w:r>
        <w:tab/>
      </w:r>
      <w:r>
        <w:fldChar w:fldCharType="begin"/>
      </w:r>
      <w:r>
        <w:instrText xml:space="preserve"> PAGEREF _Toc193146404 \h </w:instrText>
      </w:r>
      <w:r>
        <w:fldChar w:fldCharType="separate"/>
      </w:r>
      <w:r>
        <w:t>4</w:t>
      </w:r>
      <w:r>
        <w:fldChar w:fldCharType="end"/>
      </w:r>
    </w:p>
    <w:p w14:paraId="55EDA1CF" w14:textId="32D957C5"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4 </w:t>
      </w:r>
      <w:r w:rsidRPr="00CD742B">
        <w:rPr>
          <w:rFonts w:eastAsia="黑体"/>
          <w:noProof/>
        </w:rPr>
        <w:t>创新点</w:t>
      </w:r>
      <w:r>
        <w:rPr>
          <w:noProof/>
        </w:rPr>
        <w:tab/>
      </w:r>
      <w:r>
        <w:rPr>
          <w:noProof/>
        </w:rPr>
        <w:fldChar w:fldCharType="begin"/>
      </w:r>
      <w:r>
        <w:rPr>
          <w:noProof/>
        </w:rPr>
        <w:instrText xml:space="preserve"> PAGEREF _Toc193146405 \h </w:instrText>
      </w:r>
      <w:r>
        <w:rPr>
          <w:noProof/>
        </w:rPr>
      </w:r>
      <w:r>
        <w:rPr>
          <w:noProof/>
        </w:rPr>
        <w:fldChar w:fldCharType="separate"/>
      </w:r>
      <w:r>
        <w:rPr>
          <w:noProof/>
        </w:rPr>
        <w:t>5</w:t>
      </w:r>
      <w:r>
        <w:rPr>
          <w:noProof/>
        </w:rPr>
        <w:fldChar w:fldCharType="end"/>
      </w:r>
    </w:p>
    <w:p w14:paraId="1865572C" w14:textId="1F13B66D"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5 </w:t>
      </w:r>
      <w:r w:rsidRPr="00CD742B">
        <w:rPr>
          <w:rFonts w:eastAsia="黑体"/>
          <w:noProof/>
        </w:rPr>
        <w:t>本章小结</w:t>
      </w:r>
      <w:r>
        <w:rPr>
          <w:noProof/>
        </w:rPr>
        <w:tab/>
      </w:r>
      <w:r>
        <w:rPr>
          <w:noProof/>
        </w:rPr>
        <w:fldChar w:fldCharType="begin"/>
      </w:r>
      <w:r>
        <w:rPr>
          <w:noProof/>
        </w:rPr>
        <w:instrText xml:space="preserve"> PAGEREF _Toc193146406 \h </w:instrText>
      </w:r>
      <w:r>
        <w:rPr>
          <w:noProof/>
        </w:rPr>
      </w:r>
      <w:r>
        <w:rPr>
          <w:noProof/>
        </w:rPr>
        <w:fldChar w:fldCharType="separate"/>
      </w:r>
      <w:r>
        <w:rPr>
          <w:noProof/>
        </w:rPr>
        <w:t>6</w:t>
      </w:r>
      <w:r>
        <w:rPr>
          <w:noProof/>
        </w:rPr>
        <w:fldChar w:fldCharType="end"/>
      </w:r>
    </w:p>
    <w:p w14:paraId="02CDE5B7" w14:textId="776B2249"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2</w:t>
      </w:r>
      <w:r w:rsidRPr="00CD742B">
        <w:rPr>
          <w:rFonts w:ascii="Arial" w:eastAsia="黑体" w:hAnsi="Arial" w:cs="Arial"/>
          <w:noProof/>
          <w:kern w:val="36"/>
        </w:rPr>
        <w:t>三维地质模型构建</w:t>
      </w:r>
      <w:r>
        <w:rPr>
          <w:noProof/>
        </w:rPr>
        <w:tab/>
      </w:r>
      <w:r>
        <w:rPr>
          <w:noProof/>
        </w:rPr>
        <w:fldChar w:fldCharType="begin"/>
      </w:r>
      <w:r>
        <w:rPr>
          <w:noProof/>
        </w:rPr>
        <w:instrText xml:space="preserve"> PAGEREF _Toc193146407 \h </w:instrText>
      </w:r>
      <w:r>
        <w:rPr>
          <w:noProof/>
        </w:rPr>
      </w:r>
      <w:r>
        <w:rPr>
          <w:noProof/>
        </w:rPr>
        <w:fldChar w:fldCharType="separate"/>
      </w:r>
      <w:r>
        <w:rPr>
          <w:noProof/>
        </w:rPr>
        <w:t>7</w:t>
      </w:r>
      <w:r>
        <w:rPr>
          <w:noProof/>
        </w:rPr>
        <w:fldChar w:fldCharType="end"/>
      </w:r>
    </w:p>
    <w:p w14:paraId="2FF24FD5" w14:textId="63A49A5F"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1 </w:t>
      </w:r>
      <w:r w:rsidRPr="00CD742B">
        <w:rPr>
          <w:rFonts w:eastAsia="黑体"/>
          <w:noProof/>
        </w:rPr>
        <w:t>约束</w:t>
      </w:r>
      <w:r w:rsidRPr="00CD742B">
        <w:rPr>
          <w:rFonts w:eastAsia="黑体"/>
          <w:noProof/>
        </w:rPr>
        <w:t xml:space="preserve">Delaunay </w:t>
      </w:r>
      <w:r w:rsidRPr="00CD742B">
        <w:rPr>
          <w:rFonts w:eastAsia="黑体"/>
          <w:noProof/>
        </w:rPr>
        <w:t>三角剖分方法及数据结构</w:t>
      </w:r>
      <w:r>
        <w:rPr>
          <w:noProof/>
        </w:rPr>
        <w:tab/>
      </w:r>
      <w:r>
        <w:rPr>
          <w:noProof/>
        </w:rPr>
        <w:fldChar w:fldCharType="begin"/>
      </w:r>
      <w:r>
        <w:rPr>
          <w:noProof/>
        </w:rPr>
        <w:instrText xml:space="preserve"> PAGEREF _Toc193146408 \h </w:instrText>
      </w:r>
      <w:r>
        <w:rPr>
          <w:noProof/>
        </w:rPr>
      </w:r>
      <w:r>
        <w:rPr>
          <w:noProof/>
        </w:rPr>
        <w:fldChar w:fldCharType="separate"/>
      </w:r>
      <w:r>
        <w:rPr>
          <w:noProof/>
        </w:rPr>
        <w:t>7</w:t>
      </w:r>
      <w:r>
        <w:rPr>
          <w:noProof/>
        </w:rPr>
        <w:fldChar w:fldCharType="end"/>
      </w:r>
    </w:p>
    <w:p w14:paraId="7DED7A9D" w14:textId="4D591B66"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1.1 </w:t>
      </w:r>
      <w:r w:rsidRPr="00CD742B">
        <w:rPr>
          <w:rFonts w:eastAsia="黑体"/>
        </w:rPr>
        <w:t>遵循</w:t>
      </w:r>
      <w:r w:rsidRPr="00CD742B">
        <w:rPr>
          <w:rFonts w:eastAsia="黑体"/>
        </w:rPr>
        <w:t>Delaunay</w:t>
      </w:r>
      <w:r w:rsidRPr="00CD742B">
        <w:rPr>
          <w:rFonts w:eastAsia="黑体"/>
        </w:rPr>
        <w:t>准则的约束三角剖分</w:t>
      </w:r>
      <w:r>
        <w:tab/>
      </w:r>
      <w:r>
        <w:fldChar w:fldCharType="begin"/>
      </w:r>
      <w:r>
        <w:instrText xml:space="preserve"> PAGEREF _Toc193146409 \h </w:instrText>
      </w:r>
      <w:r>
        <w:fldChar w:fldCharType="separate"/>
      </w:r>
      <w:r>
        <w:t>7</w:t>
      </w:r>
      <w:r>
        <w:fldChar w:fldCharType="end"/>
      </w:r>
    </w:p>
    <w:p w14:paraId="1A85E0E2" w14:textId="37CB12EB"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1.2 </w:t>
      </w:r>
      <w:r w:rsidRPr="00CD742B">
        <w:rPr>
          <w:rFonts w:eastAsia="黑体"/>
        </w:rPr>
        <w:t>数据结构</w:t>
      </w:r>
      <w:r>
        <w:tab/>
      </w:r>
      <w:r>
        <w:fldChar w:fldCharType="begin"/>
      </w:r>
      <w:r>
        <w:instrText xml:space="preserve"> PAGEREF _Toc193146410 \h </w:instrText>
      </w:r>
      <w:r>
        <w:fldChar w:fldCharType="separate"/>
      </w:r>
      <w:r>
        <w:t>13</w:t>
      </w:r>
      <w:r>
        <w:fldChar w:fldCharType="end"/>
      </w:r>
    </w:p>
    <w:p w14:paraId="1D10FDB8" w14:textId="2D7813EA"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2 </w:t>
      </w:r>
      <w:r w:rsidRPr="00CD742B">
        <w:rPr>
          <w:rFonts w:eastAsia="黑体"/>
          <w:noProof/>
        </w:rPr>
        <w:t>钻孔模型构建</w:t>
      </w:r>
      <w:r>
        <w:rPr>
          <w:noProof/>
        </w:rPr>
        <w:tab/>
      </w:r>
      <w:r>
        <w:rPr>
          <w:noProof/>
        </w:rPr>
        <w:fldChar w:fldCharType="begin"/>
      </w:r>
      <w:r>
        <w:rPr>
          <w:noProof/>
        </w:rPr>
        <w:instrText xml:space="preserve"> PAGEREF _Toc193146411 \h </w:instrText>
      </w:r>
      <w:r>
        <w:rPr>
          <w:noProof/>
        </w:rPr>
      </w:r>
      <w:r>
        <w:rPr>
          <w:noProof/>
        </w:rPr>
        <w:fldChar w:fldCharType="separate"/>
      </w:r>
      <w:r>
        <w:rPr>
          <w:noProof/>
        </w:rPr>
        <w:t>15</w:t>
      </w:r>
      <w:r>
        <w:rPr>
          <w:noProof/>
        </w:rPr>
        <w:fldChar w:fldCharType="end"/>
      </w:r>
    </w:p>
    <w:p w14:paraId="2FE2377D" w14:textId="4BAA6266"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3 </w:t>
      </w:r>
      <w:r w:rsidRPr="00CD742B">
        <w:rPr>
          <w:rFonts w:eastAsia="黑体"/>
          <w:noProof/>
        </w:rPr>
        <w:t>断层模型构建</w:t>
      </w:r>
      <w:r>
        <w:rPr>
          <w:noProof/>
        </w:rPr>
        <w:tab/>
      </w:r>
      <w:r>
        <w:rPr>
          <w:noProof/>
        </w:rPr>
        <w:fldChar w:fldCharType="begin"/>
      </w:r>
      <w:r>
        <w:rPr>
          <w:noProof/>
        </w:rPr>
        <w:instrText xml:space="preserve"> PAGEREF _Toc193146412 \h </w:instrText>
      </w:r>
      <w:r>
        <w:rPr>
          <w:noProof/>
        </w:rPr>
      </w:r>
      <w:r>
        <w:rPr>
          <w:noProof/>
        </w:rPr>
        <w:fldChar w:fldCharType="separate"/>
      </w:r>
      <w:r>
        <w:rPr>
          <w:noProof/>
        </w:rPr>
        <w:t>17</w:t>
      </w:r>
      <w:r>
        <w:rPr>
          <w:noProof/>
        </w:rPr>
        <w:fldChar w:fldCharType="end"/>
      </w:r>
    </w:p>
    <w:p w14:paraId="1477805E" w14:textId="44F77A6B"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3.1 </w:t>
      </w:r>
      <w:r w:rsidRPr="00CD742B">
        <w:rPr>
          <w:rFonts w:eastAsia="黑体"/>
        </w:rPr>
        <w:t>相交断层边界计算方法</w:t>
      </w:r>
      <w:r>
        <w:tab/>
      </w:r>
      <w:r>
        <w:fldChar w:fldCharType="begin"/>
      </w:r>
      <w:r>
        <w:instrText xml:space="preserve"> PAGEREF _Toc193146413 \h </w:instrText>
      </w:r>
      <w:r>
        <w:fldChar w:fldCharType="separate"/>
      </w:r>
      <w:r>
        <w:t>17</w:t>
      </w:r>
      <w:r>
        <w:fldChar w:fldCharType="end"/>
      </w:r>
    </w:p>
    <w:p w14:paraId="47845457" w14:textId="0E386066"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3.2 </w:t>
      </w:r>
      <w:r w:rsidRPr="00CD742B">
        <w:rPr>
          <w:rFonts w:eastAsia="黑体"/>
        </w:rPr>
        <w:t>断层模型网格化</w:t>
      </w:r>
      <w:r>
        <w:tab/>
      </w:r>
      <w:r>
        <w:fldChar w:fldCharType="begin"/>
      </w:r>
      <w:r>
        <w:instrText xml:space="preserve"> PAGEREF _Toc193146414 \h </w:instrText>
      </w:r>
      <w:r>
        <w:fldChar w:fldCharType="separate"/>
      </w:r>
      <w:r>
        <w:t>21</w:t>
      </w:r>
      <w:r>
        <w:fldChar w:fldCharType="end"/>
      </w:r>
    </w:p>
    <w:p w14:paraId="3AA45E4E" w14:textId="630023BE"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4 </w:t>
      </w:r>
      <w:r w:rsidRPr="00CD742B">
        <w:rPr>
          <w:rFonts w:eastAsia="黑体"/>
          <w:noProof/>
        </w:rPr>
        <w:t>地层模型构建</w:t>
      </w:r>
      <w:r>
        <w:rPr>
          <w:noProof/>
        </w:rPr>
        <w:tab/>
      </w:r>
      <w:r>
        <w:rPr>
          <w:noProof/>
        </w:rPr>
        <w:fldChar w:fldCharType="begin"/>
      </w:r>
      <w:r>
        <w:rPr>
          <w:noProof/>
        </w:rPr>
        <w:instrText xml:space="preserve"> PAGEREF _Toc193146415 \h </w:instrText>
      </w:r>
      <w:r>
        <w:rPr>
          <w:noProof/>
        </w:rPr>
      </w:r>
      <w:r>
        <w:rPr>
          <w:noProof/>
        </w:rPr>
        <w:fldChar w:fldCharType="separate"/>
      </w:r>
      <w:r>
        <w:rPr>
          <w:noProof/>
        </w:rPr>
        <w:t>22</w:t>
      </w:r>
      <w:r>
        <w:rPr>
          <w:noProof/>
        </w:rPr>
        <w:fldChar w:fldCharType="end"/>
      </w:r>
    </w:p>
    <w:p w14:paraId="4EC2A1DD" w14:textId="4855EFBD"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4.1 </w:t>
      </w:r>
      <w:r w:rsidRPr="00CD742B">
        <w:rPr>
          <w:rFonts w:eastAsia="黑体"/>
        </w:rPr>
        <w:t>数据源提取</w:t>
      </w:r>
      <w:r>
        <w:tab/>
      </w:r>
      <w:r>
        <w:fldChar w:fldCharType="begin"/>
      </w:r>
      <w:r>
        <w:instrText xml:space="preserve"> PAGEREF _Toc193146416 \h </w:instrText>
      </w:r>
      <w:r>
        <w:fldChar w:fldCharType="separate"/>
      </w:r>
      <w:r>
        <w:t>22</w:t>
      </w:r>
      <w:r>
        <w:fldChar w:fldCharType="end"/>
      </w:r>
    </w:p>
    <w:p w14:paraId="1BC878B9" w14:textId="7386F40A"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4.2 </w:t>
      </w:r>
      <w:r w:rsidRPr="00CD742B">
        <w:rPr>
          <w:rFonts w:eastAsia="黑体"/>
        </w:rPr>
        <w:t>地层数据网格化</w:t>
      </w:r>
      <w:r>
        <w:tab/>
      </w:r>
      <w:r>
        <w:fldChar w:fldCharType="begin"/>
      </w:r>
      <w:r>
        <w:instrText xml:space="preserve"> PAGEREF _Toc193146417 \h </w:instrText>
      </w:r>
      <w:r>
        <w:fldChar w:fldCharType="separate"/>
      </w:r>
      <w:r>
        <w:t>23</w:t>
      </w:r>
      <w:r>
        <w:fldChar w:fldCharType="end"/>
      </w:r>
    </w:p>
    <w:p w14:paraId="74CC1816" w14:textId="31D0B312"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5 </w:t>
      </w:r>
      <w:r w:rsidRPr="00CD742B">
        <w:rPr>
          <w:rFonts w:eastAsia="黑体"/>
          <w:noProof/>
        </w:rPr>
        <w:t>本章小结</w:t>
      </w:r>
      <w:r>
        <w:rPr>
          <w:noProof/>
        </w:rPr>
        <w:tab/>
      </w:r>
      <w:r>
        <w:rPr>
          <w:noProof/>
        </w:rPr>
        <w:fldChar w:fldCharType="begin"/>
      </w:r>
      <w:r>
        <w:rPr>
          <w:noProof/>
        </w:rPr>
        <w:instrText xml:space="preserve"> PAGEREF _Toc193146418 \h </w:instrText>
      </w:r>
      <w:r>
        <w:rPr>
          <w:noProof/>
        </w:rPr>
      </w:r>
      <w:r>
        <w:rPr>
          <w:noProof/>
        </w:rPr>
        <w:fldChar w:fldCharType="separate"/>
      </w:r>
      <w:r>
        <w:rPr>
          <w:noProof/>
        </w:rPr>
        <w:t>26</w:t>
      </w:r>
      <w:r>
        <w:rPr>
          <w:noProof/>
        </w:rPr>
        <w:fldChar w:fldCharType="end"/>
      </w:r>
    </w:p>
    <w:p w14:paraId="54C4FDC0" w14:textId="13AAEA59"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3</w:t>
      </w:r>
      <w:r w:rsidRPr="00CD742B">
        <w:rPr>
          <w:rFonts w:ascii="Arial" w:eastAsia="黑体" w:hAnsi="Arial" w:cs="Arial"/>
          <w:noProof/>
          <w:kern w:val="36"/>
        </w:rPr>
        <w:t>基于</w:t>
      </w:r>
      <w:r w:rsidRPr="00CD742B">
        <w:rPr>
          <w:rFonts w:ascii="Arial" w:eastAsia="黑体" w:hAnsi="Arial" w:cs="Arial"/>
          <w:noProof/>
          <w:kern w:val="36"/>
        </w:rPr>
        <w:t>WebGL</w:t>
      </w:r>
      <w:r w:rsidRPr="00CD742B">
        <w:rPr>
          <w:rFonts w:ascii="Arial" w:eastAsia="黑体" w:hAnsi="Arial" w:cs="Arial"/>
          <w:noProof/>
          <w:kern w:val="36"/>
        </w:rPr>
        <w:t>可视化方法</w:t>
      </w:r>
      <w:r>
        <w:rPr>
          <w:noProof/>
        </w:rPr>
        <w:tab/>
      </w:r>
      <w:r>
        <w:rPr>
          <w:noProof/>
        </w:rPr>
        <w:fldChar w:fldCharType="begin"/>
      </w:r>
      <w:r>
        <w:rPr>
          <w:noProof/>
        </w:rPr>
        <w:instrText xml:space="preserve"> PAGEREF _Toc193146419 \h </w:instrText>
      </w:r>
      <w:r>
        <w:rPr>
          <w:noProof/>
        </w:rPr>
      </w:r>
      <w:r>
        <w:rPr>
          <w:noProof/>
        </w:rPr>
        <w:fldChar w:fldCharType="separate"/>
      </w:r>
      <w:r>
        <w:rPr>
          <w:noProof/>
        </w:rPr>
        <w:t>27</w:t>
      </w:r>
      <w:r>
        <w:rPr>
          <w:noProof/>
        </w:rPr>
        <w:fldChar w:fldCharType="end"/>
      </w:r>
    </w:p>
    <w:p w14:paraId="24478F09" w14:textId="5812E8D1"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3.1 WebGL </w:t>
      </w:r>
      <w:r w:rsidRPr="00CD742B">
        <w:rPr>
          <w:rFonts w:eastAsia="黑体"/>
          <w:noProof/>
        </w:rPr>
        <w:t>可视化技术</w:t>
      </w:r>
      <w:r>
        <w:rPr>
          <w:noProof/>
        </w:rPr>
        <w:tab/>
      </w:r>
      <w:r>
        <w:rPr>
          <w:noProof/>
        </w:rPr>
        <w:fldChar w:fldCharType="begin"/>
      </w:r>
      <w:r>
        <w:rPr>
          <w:noProof/>
        </w:rPr>
        <w:instrText xml:space="preserve"> PAGEREF _Toc193146420 \h </w:instrText>
      </w:r>
      <w:r>
        <w:rPr>
          <w:noProof/>
        </w:rPr>
      </w:r>
      <w:r>
        <w:rPr>
          <w:noProof/>
        </w:rPr>
        <w:fldChar w:fldCharType="separate"/>
      </w:r>
      <w:r>
        <w:rPr>
          <w:noProof/>
        </w:rPr>
        <w:t>27</w:t>
      </w:r>
      <w:r>
        <w:rPr>
          <w:noProof/>
        </w:rPr>
        <w:fldChar w:fldCharType="end"/>
      </w:r>
    </w:p>
    <w:p w14:paraId="68470F67" w14:textId="7037C9C2"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3.2 </w:t>
      </w:r>
      <w:r w:rsidRPr="00CD742B">
        <w:rPr>
          <w:rFonts w:eastAsia="黑体"/>
          <w:noProof/>
        </w:rPr>
        <w:t>构建三维可视化场景</w:t>
      </w:r>
      <w:r>
        <w:rPr>
          <w:noProof/>
        </w:rPr>
        <w:tab/>
      </w:r>
      <w:r>
        <w:rPr>
          <w:noProof/>
        </w:rPr>
        <w:fldChar w:fldCharType="begin"/>
      </w:r>
      <w:r>
        <w:rPr>
          <w:noProof/>
        </w:rPr>
        <w:instrText xml:space="preserve"> PAGEREF _Toc193146421 \h </w:instrText>
      </w:r>
      <w:r>
        <w:rPr>
          <w:noProof/>
        </w:rPr>
      </w:r>
      <w:r>
        <w:rPr>
          <w:noProof/>
        </w:rPr>
        <w:fldChar w:fldCharType="separate"/>
      </w:r>
      <w:r>
        <w:rPr>
          <w:noProof/>
        </w:rPr>
        <w:t>28</w:t>
      </w:r>
      <w:r>
        <w:rPr>
          <w:noProof/>
        </w:rPr>
        <w:fldChar w:fldCharType="end"/>
      </w:r>
    </w:p>
    <w:p w14:paraId="0926D908" w14:textId="6B33393B"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3.3 </w:t>
      </w:r>
      <w:r w:rsidRPr="00CD742B">
        <w:rPr>
          <w:rFonts w:eastAsia="黑体"/>
          <w:bCs/>
          <w:noProof/>
        </w:rPr>
        <w:t>地质模型纹理方法</w:t>
      </w:r>
      <w:r>
        <w:rPr>
          <w:noProof/>
        </w:rPr>
        <w:tab/>
      </w:r>
      <w:r>
        <w:rPr>
          <w:noProof/>
        </w:rPr>
        <w:fldChar w:fldCharType="begin"/>
      </w:r>
      <w:r>
        <w:rPr>
          <w:noProof/>
        </w:rPr>
        <w:instrText xml:space="preserve"> PAGEREF _Toc193146422 \h </w:instrText>
      </w:r>
      <w:r>
        <w:rPr>
          <w:noProof/>
        </w:rPr>
      </w:r>
      <w:r>
        <w:rPr>
          <w:noProof/>
        </w:rPr>
        <w:fldChar w:fldCharType="separate"/>
      </w:r>
      <w:r>
        <w:rPr>
          <w:noProof/>
        </w:rPr>
        <w:t>31</w:t>
      </w:r>
      <w:r>
        <w:rPr>
          <w:noProof/>
        </w:rPr>
        <w:fldChar w:fldCharType="end"/>
      </w:r>
    </w:p>
    <w:p w14:paraId="3260CFFD" w14:textId="6BEAA8D5"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lastRenderedPageBreak/>
        <w:t xml:space="preserve">3.3.1 </w:t>
      </w:r>
      <w:r w:rsidRPr="00CD742B">
        <w:rPr>
          <w:rFonts w:eastAsia="黑体"/>
        </w:rPr>
        <w:t>模型表面法向量计算与方向判断</w:t>
      </w:r>
      <w:r>
        <w:tab/>
      </w:r>
      <w:r>
        <w:fldChar w:fldCharType="begin"/>
      </w:r>
      <w:r>
        <w:instrText xml:space="preserve"> PAGEREF _Toc193146423 \h </w:instrText>
      </w:r>
      <w:r>
        <w:fldChar w:fldCharType="separate"/>
      </w:r>
      <w:r>
        <w:t>31</w:t>
      </w:r>
      <w:r>
        <w:fldChar w:fldCharType="end"/>
      </w:r>
    </w:p>
    <w:p w14:paraId="4717ECB5" w14:textId="527C4E53"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3.2 </w:t>
      </w:r>
      <w:r w:rsidRPr="00CD742B">
        <w:rPr>
          <w:rFonts w:eastAsia="黑体"/>
        </w:rPr>
        <w:t>模型包围盒计算</w:t>
      </w:r>
      <w:r>
        <w:tab/>
      </w:r>
      <w:r>
        <w:fldChar w:fldCharType="begin"/>
      </w:r>
      <w:r>
        <w:instrText xml:space="preserve"> PAGEREF _Toc193146424 \h </w:instrText>
      </w:r>
      <w:r>
        <w:fldChar w:fldCharType="separate"/>
      </w:r>
      <w:r>
        <w:t>33</w:t>
      </w:r>
      <w:r>
        <w:fldChar w:fldCharType="end"/>
      </w:r>
    </w:p>
    <w:p w14:paraId="7BE0C6C0" w14:textId="177DBF3F"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3.3 </w:t>
      </w:r>
      <w:r w:rsidRPr="00CD742B">
        <w:rPr>
          <w:rFonts w:eastAsia="黑体"/>
        </w:rPr>
        <w:t>模型纹理</w:t>
      </w:r>
      <w:r w:rsidRPr="00CD742B">
        <w:rPr>
          <w:rFonts w:eastAsia="黑体"/>
        </w:rPr>
        <w:t xml:space="preserve"> UV </w:t>
      </w:r>
      <w:r w:rsidRPr="00CD742B">
        <w:rPr>
          <w:rFonts w:eastAsia="黑体"/>
        </w:rPr>
        <w:t>计算方法</w:t>
      </w:r>
      <w:r>
        <w:tab/>
      </w:r>
      <w:r>
        <w:fldChar w:fldCharType="begin"/>
      </w:r>
      <w:r>
        <w:instrText xml:space="preserve"> PAGEREF _Toc193146425 \h </w:instrText>
      </w:r>
      <w:r>
        <w:fldChar w:fldCharType="separate"/>
      </w:r>
      <w:r>
        <w:t>34</w:t>
      </w:r>
      <w:r>
        <w:fldChar w:fldCharType="end"/>
      </w:r>
    </w:p>
    <w:p w14:paraId="79359C46" w14:textId="554A106F"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3.4 </w:t>
      </w:r>
      <w:r w:rsidRPr="00CD742B">
        <w:rPr>
          <w:rFonts w:eastAsia="黑体"/>
        </w:rPr>
        <w:t>纹理分析</w:t>
      </w:r>
      <w:r>
        <w:tab/>
      </w:r>
      <w:r>
        <w:fldChar w:fldCharType="begin"/>
      </w:r>
      <w:r>
        <w:instrText xml:space="preserve"> PAGEREF _Toc193146426 \h </w:instrText>
      </w:r>
      <w:r>
        <w:fldChar w:fldCharType="separate"/>
      </w:r>
      <w:r>
        <w:t>36</w:t>
      </w:r>
      <w:r>
        <w:fldChar w:fldCharType="end"/>
      </w:r>
    </w:p>
    <w:p w14:paraId="18B91242" w14:textId="43798B79"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cs="Times New Roman"/>
          <w:noProof/>
        </w:rPr>
        <w:t xml:space="preserve">3.4 </w:t>
      </w:r>
      <w:r w:rsidRPr="00CD742B">
        <w:rPr>
          <w:rFonts w:eastAsia="黑体" w:cs="Times New Roman"/>
          <w:noProof/>
        </w:rPr>
        <w:t>交互功能</w:t>
      </w:r>
      <w:r>
        <w:rPr>
          <w:noProof/>
        </w:rPr>
        <w:tab/>
      </w:r>
      <w:r>
        <w:rPr>
          <w:noProof/>
        </w:rPr>
        <w:fldChar w:fldCharType="begin"/>
      </w:r>
      <w:r>
        <w:rPr>
          <w:noProof/>
        </w:rPr>
        <w:instrText xml:space="preserve"> PAGEREF _Toc193146427 \h </w:instrText>
      </w:r>
      <w:r>
        <w:rPr>
          <w:noProof/>
        </w:rPr>
      </w:r>
      <w:r>
        <w:rPr>
          <w:noProof/>
        </w:rPr>
        <w:fldChar w:fldCharType="separate"/>
      </w:r>
      <w:r>
        <w:rPr>
          <w:noProof/>
        </w:rPr>
        <w:t>37</w:t>
      </w:r>
      <w:r>
        <w:rPr>
          <w:noProof/>
        </w:rPr>
        <w:fldChar w:fldCharType="end"/>
      </w:r>
    </w:p>
    <w:p w14:paraId="0EFE25F4" w14:textId="42D40C0C"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4.1 </w:t>
      </w:r>
      <w:r w:rsidRPr="00CD742B">
        <w:rPr>
          <w:rFonts w:eastAsia="黑体"/>
        </w:rPr>
        <w:t>射线追踪</w:t>
      </w:r>
      <w:r>
        <w:tab/>
      </w:r>
      <w:r>
        <w:fldChar w:fldCharType="begin"/>
      </w:r>
      <w:r>
        <w:instrText xml:space="preserve"> PAGEREF _Toc193146428 \h </w:instrText>
      </w:r>
      <w:r>
        <w:fldChar w:fldCharType="separate"/>
      </w:r>
      <w:r>
        <w:t>37</w:t>
      </w:r>
      <w:r>
        <w:fldChar w:fldCharType="end"/>
      </w:r>
    </w:p>
    <w:p w14:paraId="4702A90E" w14:textId="414297C4"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4.2 </w:t>
      </w:r>
      <w:r w:rsidRPr="00CD742B">
        <w:rPr>
          <w:rFonts w:eastAsia="黑体"/>
        </w:rPr>
        <w:t>模型观测</w:t>
      </w:r>
      <w:r>
        <w:tab/>
      </w:r>
      <w:r>
        <w:fldChar w:fldCharType="begin"/>
      </w:r>
      <w:r>
        <w:instrText xml:space="preserve"> PAGEREF _Toc193146429 \h </w:instrText>
      </w:r>
      <w:r>
        <w:fldChar w:fldCharType="separate"/>
      </w:r>
      <w:r>
        <w:t>38</w:t>
      </w:r>
      <w:r>
        <w:fldChar w:fldCharType="end"/>
      </w:r>
    </w:p>
    <w:p w14:paraId="4C1C4664" w14:textId="1467D4B1"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3.4.3</w:t>
      </w:r>
      <w:r w:rsidRPr="00CD742B">
        <w:rPr>
          <w:rFonts w:eastAsia="黑体"/>
        </w:rPr>
        <w:t>巷道漫游</w:t>
      </w:r>
      <w:r>
        <w:tab/>
      </w:r>
      <w:r>
        <w:fldChar w:fldCharType="begin"/>
      </w:r>
      <w:r>
        <w:instrText xml:space="preserve"> PAGEREF _Toc193146430 \h </w:instrText>
      </w:r>
      <w:r>
        <w:fldChar w:fldCharType="separate"/>
      </w:r>
      <w:r>
        <w:t>40</w:t>
      </w:r>
      <w:r>
        <w:fldChar w:fldCharType="end"/>
      </w:r>
    </w:p>
    <w:p w14:paraId="73C54F07" w14:textId="1C1E3117"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3.5 </w:t>
      </w:r>
      <w:r w:rsidRPr="00CD742B">
        <w:rPr>
          <w:rFonts w:eastAsia="黑体"/>
          <w:noProof/>
        </w:rPr>
        <w:t>本章小结</w:t>
      </w:r>
      <w:r>
        <w:rPr>
          <w:noProof/>
        </w:rPr>
        <w:tab/>
      </w:r>
      <w:r>
        <w:rPr>
          <w:noProof/>
        </w:rPr>
        <w:fldChar w:fldCharType="begin"/>
      </w:r>
      <w:r>
        <w:rPr>
          <w:noProof/>
        </w:rPr>
        <w:instrText xml:space="preserve"> PAGEREF _Toc193146431 \h </w:instrText>
      </w:r>
      <w:r>
        <w:rPr>
          <w:noProof/>
        </w:rPr>
      </w:r>
      <w:r>
        <w:rPr>
          <w:noProof/>
        </w:rPr>
        <w:fldChar w:fldCharType="separate"/>
      </w:r>
      <w:r>
        <w:rPr>
          <w:noProof/>
        </w:rPr>
        <w:t>42</w:t>
      </w:r>
      <w:r>
        <w:rPr>
          <w:noProof/>
        </w:rPr>
        <w:fldChar w:fldCharType="end"/>
      </w:r>
    </w:p>
    <w:p w14:paraId="7375C48A" w14:textId="7B7798CA"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4</w:t>
      </w:r>
      <w:r w:rsidRPr="00CD742B">
        <w:rPr>
          <w:rFonts w:ascii="Arial" w:eastAsia="黑体" w:hAnsi="Arial" w:cs="Arial"/>
          <w:noProof/>
          <w:kern w:val="36"/>
        </w:rPr>
        <w:t>三维地质模型可视化系统开发</w:t>
      </w:r>
      <w:r>
        <w:rPr>
          <w:noProof/>
        </w:rPr>
        <w:tab/>
      </w:r>
      <w:r>
        <w:rPr>
          <w:noProof/>
        </w:rPr>
        <w:fldChar w:fldCharType="begin"/>
      </w:r>
      <w:r>
        <w:rPr>
          <w:noProof/>
        </w:rPr>
        <w:instrText xml:space="preserve"> PAGEREF _Toc193146432 \h </w:instrText>
      </w:r>
      <w:r>
        <w:rPr>
          <w:noProof/>
        </w:rPr>
      </w:r>
      <w:r>
        <w:rPr>
          <w:noProof/>
        </w:rPr>
        <w:fldChar w:fldCharType="separate"/>
      </w:r>
      <w:r>
        <w:rPr>
          <w:noProof/>
        </w:rPr>
        <w:t>44</w:t>
      </w:r>
      <w:r>
        <w:rPr>
          <w:noProof/>
        </w:rPr>
        <w:fldChar w:fldCharType="end"/>
      </w:r>
    </w:p>
    <w:p w14:paraId="0801CBDC" w14:textId="0E18C0D7"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4.1 </w:t>
      </w:r>
      <w:r w:rsidRPr="00CD742B">
        <w:rPr>
          <w:rFonts w:eastAsia="黑体"/>
          <w:noProof/>
        </w:rPr>
        <w:t>系统结构及功能</w:t>
      </w:r>
      <w:r>
        <w:rPr>
          <w:noProof/>
        </w:rPr>
        <w:tab/>
      </w:r>
      <w:r>
        <w:rPr>
          <w:noProof/>
        </w:rPr>
        <w:fldChar w:fldCharType="begin"/>
      </w:r>
      <w:r>
        <w:rPr>
          <w:noProof/>
        </w:rPr>
        <w:instrText xml:space="preserve"> PAGEREF _Toc193146433 \h </w:instrText>
      </w:r>
      <w:r>
        <w:rPr>
          <w:noProof/>
        </w:rPr>
      </w:r>
      <w:r>
        <w:rPr>
          <w:noProof/>
        </w:rPr>
        <w:fldChar w:fldCharType="separate"/>
      </w:r>
      <w:r>
        <w:rPr>
          <w:noProof/>
        </w:rPr>
        <w:t>44</w:t>
      </w:r>
      <w:r>
        <w:rPr>
          <w:noProof/>
        </w:rPr>
        <w:fldChar w:fldCharType="end"/>
      </w:r>
    </w:p>
    <w:p w14:paraId="47F675C9" w14:textId="349E8964"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4.2</w:t>
      </w:r>
      <w:r w:rsidRPr="00CD742B">
        <w:rPr>
          <w:rFonts w:eastAsia="黑体"/>
          <w:bCs/>
          <w:noProof/>
        </w:rPr>
        <w:t>模型可视化及优化</w:t>
      </w:r>
      <w:r>
        <w:rPr>
          <w:noProof/>
        </w:rPr>
        <w:tab/>
      </w:r>
      <w:r>
        <w:rPr>
          <w:noProof/>
        </w:rPr>
        <w:fldChar w:fldCharType="begin"/>
      </w:r>
      <w:r>
        <w:rPr>
          <w:noProof/>
        </w:rPr>
        <w:instrText xml:space="preserve"> PAGEREF _Toc193146434 \h </w:instrText>
      </w:r>
      <w:r>
        <w:rPr>
          <w:noProof/>
        </w:rPr>
      </w:r>
      <w:r>
        <w:rPr>
          <w:noProof/>
        </w:rPr>
        <w:fldChar w:fldCharType="separate"/>
      </w:r>
      <w:r>
        <w:rPr>
          <w:noProof/>
        </w:rPr>
        <w:t>46</w:t>
      </w:r>
      <w:r>
        <w:rPr>
          <w:noProof/>
        </w:rPr>
        <w:fldChar w:fldCharType="end"/>
      </w:r>
    </w:p>
    <w:p w14:paraId="55118911" w14:textId="0AEB1D3C"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4.2.1</w:t>
      </w:r>
      <w:r w:rsidRPr="00CD742B">
        <w:rPr>
          <w:rFonts w:eastAsia="黑体"/>
        </w:rPr>
        <w:t>模型可视化</w:t>
      </w:r>
      <w:r>
        <w:tab/>
      </w:r>
      <w:r>
        <w:fldChar w:fldCharType="begin"/>
      </w:r>
      <w:r>
        <w:instrText xml:space="preserve"> PAGEREF _Toc193146435 \h </w:instrText>
      </w:r>
      <w:r>
        <w:fldChar w:fldCharType="separate"/>
      </w:r>
      <w:r>
        <w:t>46</w:t>
      </w:r>
      <w:r>
        <w:fldChar w:fldCharType="end"/>
      </w:r>
    </w:p>
    <w:p w14:paraId="1CC44458" w14:textId="2E6BEDFE"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4.2.2</w:t>
      </w:r>
      <w:r w:rsidRPr="00CD742B">
        <w:rPr>
          <w:rFonts w:eastAsia="黑体"/>
        </w:rPr>
        <w:t>地层模型可视化优化分析</w:t>
      </w:r>
      <w:r>
        <w:tab/>
      </w:r>
      <w:r>
        <w:fldChar w:fldCharType="begin"/>
      </w:r>
      <w:r>
        <w:instrText xml:space="preserve"> PAGEREF _Toc193146436 \h </w:instrText>
      </w:r>
      <w:r>
        <w:fldChar w:fldCharType="separate"/>
      </w:r>
      <w:r>
        <w:t>50</w:t>
      </w:r>
      <w:r>
        <w:fldChar w:fldCharType="end"/>
      </w:r>
    </w:p>
    <w:p w14:paraId="307E9E6A" w14:textId="73BACE47"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4.2.3</w:t>
      </w:r>
      <w:r w:rsidRPr="00CD742B">
        <w:rPr>
          <w:rFonts w:eastAsia="黑体"/>
        </w:rPr>
        <w:t>基于</w:t>
      </w:r>
      <w:r w:rsidRPr="00CD742B">
        <w:rPr>
          <w:rFonts w:eastAsia="黑体"/>
        </w:rPr>
        <w:t>VUE3</w:t>
      </w:r>
      <w:r w:rsidRPr="00CD742B">
        <w:rPr>
          <w:rFonts w:eastAsia="黑体"/>
        </w:rPr>
        <w:t>系统开发方法</w:t>
      </w:r>
      <w:r>
        <w:tab/>
      </w:r>
      <w:r>
        <w:fldChar w:fldCharType="begin"/>
      </w:r>
      <w:r>
        <w:instrText xml:space="preserve"> PAGEREF _Toc193146437 \h </w:instrText>
      </w:r>
      <w:r>
        <w:fldChar w:fldCharType="separate"/>
      </w:r>
      <w:r>
        <w:t>54</w:t>
      </w:r>
      <w:r>
        <w:fldChar w:fldCharType="end"/>
      </w:r>
    </w:p>
    <w:p w14:paraId="04901610" w14:textId="2E820DF4"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4.3</w:t>
      </w:r>
      <w:r w:rsidRPr="00CD742B">
        <w:rPr>
          <w:rFonts w:eastAsia="黑体"/>
          <w:bCs/>
          <w:noProof/>
        </w:rPr>
        <w:t>地层层间距分布计算</w:t>
      </w:r>
      <w:r>
        <w:rPr>
          <w:noProof/>
        </w:rPr>
        <w:tab/>
      </w:r>
      <w:r>
        <w:rPr>
          <w:noProof/>
        </w:rPr>
        <w:fldChar w:fldCharType="begin"/>
      </w:r>
      <w:r>
        <w:rPr>
          <w:noProof/>
        </w:rPr>
        <w:instrText xml:space="preserve"> PAGEREF _Toc193146438 \h </w:instrText>
      </w:r>
      <w:r>
        <w:rPr>
          <w:noProof/>
        </w:rPr>
      </w:r>
      <w:r>
        <w:rPr>
          <w:noProof/>
        </w:rPr>
        <w:fldChar w:fldCharType="separate"/>
      </w:r>
      <w:r>
        <w:rPr>
          <w:noProof/>
        </w:rPr>
        <w:t>59</w:t>
      </w:r>
      <w:r>
        <w:rPr>
          <w:noProof/>
        </w:rPr>
        <w:fldChar w:fldCharType="end"/>
      </w:r>
    </w:p>
    <w:p w14:paraId="26AB1737" w14:textId="3619A732"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4.4</w:t>
      </w:r>
      <w:r w:rsidRPr="00CD742B">
        <w:rPr>
          <w:rFonts w:eastAsia="黑体"/>
          <w:noProof/>
        </w:rPr>
        <w:t>本章小结</w:t>
      </w:r>
      <w:r>
        <w:rPr>
          <w:noProof/>
        </w:rPr>
        <w:tab/>
      </w:r>
      <w:r>
        <w:rPr>
          <w:noProof/>
        </w:rPr>
        <w:fldChar w:fldCharType="begin"/>
      </w:r>
      <w:r>
        <w:rPr>
          <w:noProof/>
        </w:rPr>
        <w:instrText xml:space="preserve"> PAGEREF _Toc193146439 \h </w:instrText>
      </w:r>
      <w:r>
        <w:rPr>
          <w:noProof/>
        </w:rPr>
      </w:r>
      <w:r>
        <w:rPr>
          <w:noProof/>
        </w:rPr>
        <w:fldChar w:fldCharType="separate"/>
      </w:r>
      <w:r>
        <w:rPr>
          <w:noProof/>
        </w:rPr>
        <w:t>61</w:t>
      </w:r>
      <w:r>
        <w:rPr>
          <w:noProof/>
        </w:rPr>
        <w:fldChar w:fldCharType="end"/>
      </w:r>
    </w:p>
    <w:p w14:paraId="0CA663B0" w14:textId="2BA57F5A"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5</w:t>
      </w:r>
      <w:r w:rsidRPr="00CD742B">
        <w:rPr>
          <w:rFonts w:ascii="Arial" w:eastAsia="黑体" w:hAnsi="Arial" w:cs="Arial"/>
          <w:noProof/>
          <w:kern w:val="36"/>
        </w:rPr>
        <w:t>应用实例</w:t>
      </w:r>
      <w:r>
        <w:rPr>
          <w:noProof/>
        </w:rPr>
        <w:tab/>
      </w:r>
      <w:r>
        <w:rPr>
          <w:noProof/>
        </w:rPr>
        <w:fldChar w:fldCharType="begin"/>
      </w:r>
      <w:r>
        <w:rPr>
          <w:noProof/>
        </w:rPr>
        <w:instrText xml:space="preserve"> PAGEREF _Toc193146440 \h </w:instrText>
      </w:r>
      <w:r>
        <w:rPr>
          <w:noProof/>
        </w:rPr>
      </w:r>
      <w:r>
        <w:rPr>
          <w:noProof/>
        </w:rPr>
        <w:fldChar w:fldCharType="separate"/>
      </w:r>
      <w:r>
        <w:rPr>
          <w:noProof/>
        </w:rPr>
        <w:t>62</w:t>
      </w:r>
      <w:r>
        <w:rPr>
          <w:noProof/>
        </w:rPr>
        <w:fldChar w:fldCharType="end"/>
      </w:r>
    </w:p>
    <w:p w14:paraId="664B0E15" w14:textId="083D6DAD"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5.1 </w:t>
      </w:r>
      <w:r w:rsidRPr="00CD742B">
        <w:rPr>
          <w:rFonts w:eastAsia="黑体"/>
          <w:noProof/>
        </w:rPr>
        <w:t>研究区概况</w:t>
      </w:r>
      <w:r>
        <w:rPr>
          <w:noProof/>
        </w:rPr>
        <w:tab/>
      </w:r>
      <w:r>
        <w:rPr>
          <w:noProof/>
        </w:rPr>
        <w:fldChar w:fldCharType="begin"/>
      </w:r>
      <w:r>
        <w:rPr>
          <w:noProof/>
        </w:rPr>
        <w:instrText xml:space="preserve"> PAGEREF _Toc193146441 \h </w:instrText>
      </w:r>
      <w:r>
        <w:rPr>
          <w:noProof/>
        </w:rPr>
      </w:r>
      <w:r>
        <w:rPr>
          <w:noProof/>
        </w:rPr>
        <w:fldChar w:fldCharType="separate"/>
      </w:r>
      <w:r>
        <w:rPr>
          <w:noProof/>
        </w:rPr>
        <w:t>62</w:t>
      </w:r>
      <w:r>
        <w:rPr>
          <w:noProof/>
        </w:rPr>
        <w:fldChar w:fldCharType="end"/>
      </w:r>
    </w:p>
    <w:p w14:paraId="68682FD7" w14:textId="6F312D40"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5.2</w:t>
      </w:r>
      <w:r w:rsidRPr="00CD742B">
        <w:rPr>
          <w:rFonts w:eastAsia="黑体"/>
          <w:noProof/>
        </w:rPr>
        <w:t>应用实例</w:t>
      </w:r>
      <w:r>
        <w:rPr>
          <w:noProof/>
        </w:rPr>
        <w:tab/>
      </w:r>
      <w:r>
        <w:rPr>
          <w:noProof/>
        </w:rPr>
        <w:fldChar w:fldCharType="begin"/>
      </w:r>
      <w:r>
        <w:rPr>
          <w:noProof/>
        </w:rPr>
        <w:instrText xml:space="preserve"> PAGEREF _Toc193146442 \h </w:instrText>
      </w:r>
      <w:r>
        <w:rPr>
          <w:noProof/>
        </w:rPr>
      </w:r>
      <w:r>
        <w:rPr>
          <w:noProof/>
        </w:rPr>
        <w:fldChar w:fldCharType="separate"/>
      </w:r>
      <w:r>
        <w:rPr>
          <w:noProof/>
        </w:rPr>
        <w:t>64</w:t>
      </w:r>
      <w:r>
        <w:rPr>
          <w:noProof/>
        </w:rPr>
        <w:fldChar w:fldCharType="end"/>
      </w:r>
    </w:p>
    <w:p w14:paraId="000040BF" w14:textId="0AB5E2CC"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5.2.1</w:t>
      </w:r>
      <w:r w:rsidRPr="00CD742B">
        <w:rPr>
          <w:rFonts w:eastAsia="黑体"/>
        </w:rPr>
        <w:t>三维地质模型</w:t>
      </w:r>
      <w:r>
        <w:tab/>
      </w:r>
      <w:r>
        <w:fldChar w:fldCharType="begin"/>
      </w:r>
      <w:r>
        <w:instrText xml:space="preserve"> PAGEREF _Toc193146443 \h </w:instrText>
      </w:r>
      <w:r>
        <w:fldChar w:fldCharType="separate"/>
      </w:r>
      <w:r>
        <w:t>64</w:t>
      </w:r>
      <w:r>
        <w:fldChar w:fldCharType="end"/>
      </w:r>
    </w:p>
    <w:p w14:paraId="24C0999C" w14:textId="27B59D9D"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5.2.2 </w:t>
      </w:r>
      <w:r w:rsidRPr="00CD742B">
        <w:rPr>
          <w:rFonts w:eastAsia="黑体"/>
        </w:rPr>
        <w:t>可视化应用实例</w:t>
      </w:r>
      <w:r>
        <w:tab/>
      </w:r>
      <w:r>
        <w:fldChar w:fldCharType="begin"/>
      </w:r>
      <w:r>
        <w:instrText xml:space="preserve"> PAGEREF _Toc193146444 \h </w:instrText>
      </w:r>
      <w:r>
        <w:fldChar w:fldCharType="separate"/>
      </w:r>
      <w:r>
        <w:t>70</w:t>
      </w:r>
      <w:r>
        <w:fldChar w:fldCharType="end"/>
      </w:r>
    </w:p>
    <w:p w14:paraId="0BD1AE53" w14:textId="1972757C"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5.4</w:t>
      </w:r>
      <w:r w:rsidRPr="00CD742B">
        <w:rPr>
          <w:rFonts w:eastAsia="黑体"/>
          <w:noProof/>
        </w:rPr>
        <w:t>本章小结</w:t>
      </w:r>
      <w:r>
        <w:rPr>
          <w:noProof/>
        </w:rPr>
        <w:tab/>
      </w:r>
      <w:r>
        <w:rPr>
          <w:noProof/>
        </w:rPr>
        <w:fldChar w:fldCharType="begin"/>
      </w:r>
      <w:r>
        <w:rPr>
          <w:noProof/>
        </w:rPr>
        <w:instrText xml:space="preserve"> PAGEREF _Toc193146445 \h </w:instrText>
      </w:r>
      <w:r>
        <w:rPr>
          <w:noProof/>
        </w:rPr>
      </w:r>
      <w:r>
        <w:rPr>
          <w:noProof/>
        </w:rPr>
        <w:fldChar w:fldCharType="separate"/>
      </w:r>
      <w:r>
        <w:rPr>
          <w:noProof/>
        </w:rPr>
        <w:t>77</w:t>
      </w:r>
      <w:r>
        <w:rPr>
          <w:noProof/>
        </w:rPr>
        <w:fldChar w:fldCharType="end"/>
      </w:r>
    </w:p>
    <w:p w14:paraId="06194D58" w14:textId="31D5363B"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 xml:space="preserve">6 </w:t>
      </w:r>
      <w:r w:rsidRPr="00CD742B">
        <w:rPr>
          <w:rFonts w:ascii="Arial" w:eastAsia="黑体" w:hAnsi="Arial" w:cs="Arial"/>
          <w:noProof/>
          <w:kern w:val="36"/>
        </w:rPr>
        <w:t>结论与展望</w:t>
      </w:r>
      <w:r>
        <w:rPr>
          <w:noProof/>
        </w:rPr>
        <w:tab/>
      </w:r>
      <w:r>
        <w:rPr>
          <w:noProof/>
        </w:rPr>
        <w:fldChar w:fldCharType="begin"/>
      </w:r>
      <w:r>
        <w:rPr>
          <w:noProof/>
        </w:rPr>
        <w:instrText xml:space="preserve"> PAGEREF _Toc193146446 \h </w:instrText>
      </w:r>
      <w:r>
        <w:rPr>
          <w:noProof/>
        </w:rPr>
      </w:r>
      <w:r>
        <w:rPr>
          <w:noProof/>
        </w:rPr>
        <w:fldChar w:fldCharType="separate"/>
      </w:r>
      <w:r>
        <w:rPr>
          <w:noProof/>
        </w:rPr>
        <w:t>79</w:t>
      </w:r>
      <w:r>
        <w:rPr>
          <w:noProof/>
        </w:rPr>
        <w:fldChar w:fldCharType="end"/>
      </w:r>
    </w:p>
    <w:p w14:paraId="13B8DC5F" w14:textId="7041197A"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eastAsia="黑体"/>
          <w:noProof/>
          <w:kern w:val="36"/>
        </w:rPr>
        <w:t>参考文献</w:t>
      </w:r>
      <w:r>
        <w:rPr>
          <w:noProof/>
        </w:rPr>
        <w:tab/>
      </w:r>
      <w:r>
        <w:rPr>
          <w:noProof/>
        </w:rPr>
        <w:fldChar w:fldCharType="begin"/>
      </w:r>
      <w:r>
        <w:rPr>
          <w:noProof/>
        </w:rPr>
        <w:instrText xml:space="preserve"> PAGEREF _Toc193146447 \h </w:instrText>
      </w:r>
      <w:r>
        <w:rPr>
          <w:noProof/>
        </w:rPr>
      </w:r>
      <w:r>
        <w:rPr>
          <w:noProof/>
        </w:rPr>
        <w:fldChar w:fldCharType="separate"/>
      </w:r>
      <w:r>
        <w:rPr>
          <w:noProof/>
        </w:rPr>
        <w:t>81</w:t>
      </w:r>
      <w:r>
        <w:rPr>
          <w:noProof/>
        </w:rPr>
        <w:fldChar w:fldCharType="end"/>
      </w:r>
    </w:p>
    <w:p w14:paraId="35EAF337" w14:textId="1F879116"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eastAsia="黑体"/>
          <w:noProof/>
          <w:kern w:val="36"/>
        </w:rPr>
        <w:t>致</w:t>
      </w:r>
      <w:r w:rsidRPr="00CD742B">
        <w:rPr>
          <w:rFonts w:eastAsia="黑体"/>
          <w:noProof/>
          <w:kern w:val="36"/>
        </w:rPr>
        <w:t xml:space="preserve">  </w:t>
      </w:r>
      <w:r w:rsidRPr="00CD742B">
        <w:rPr>
          <w:rFonts w:eastAsia="黑体"/>
          <w:noProof/>
          <w:kern w:val="36"/>
        </w:rPr>
        <w:t>谢</w:t>
      </w:r>
      <w:r>
        <w:rPr>
          <w:noProof/>
        </w:rPr>
        <w:tab/>
      </w:r>
      <w:r>
        <w:rPr>
          <w:noProof/>
        </w:rPr>
        <w:fldChar w:fldCharType="begin"/>
      </w:r>
      <w:r>
        <w:rPr>
          <w:noProof/>
        </w:rPr>
        <w:instrText xml:space="preserve"> PAGEREF _Toc193146448 \h </w:instrText>
      </w:r>
      <w:r>
        <w:rPr>
          <w:noProof/>
        </w:rPr>
      </w:r>
      <w:r>
        <w:rPr>
          <w:noProof/>
        </w:rPr>
        <w:fldChar w:fldCharType="separate"/>
      </w:r>
      <w:r>
        <w:rPr>
          <w:noProof/>
        </w:rPr>
        <w:t>91</w:t>
      </w:r>
      <w:r>
        <w:rPr>
          <w:noProof/>
        </w:rPr>
        <w:fldChar w:fldCharType="end"/>
      </w:r>
    </w:p>
    <w:p w14:paraId="1181627E" w14:textId="5B446E79"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eastAsia="黑体"/>
          <w:noProof/>
          <w:kern w:val="36"/>
        </w:rPr>
        <w:t>作者简介</w:t>
      </w:r>
      <w:r>
        <w:rPr>
          <w:noProof/>
        </w:rPr>
        <w:tab/>
      </w:r>
      <w:r>
        <w:rPr>
          <w:noProof/>
        </w:rPr>
        <w:fldChar w:fldCharType="begin"/>
      </w:r>
      <w:r>
        <w:rPr>
          <w:noProof/>
        </w:rPr>
        <w:instrText xml:space="preserve"> PAGEREF _Toc193146449 \h </w:instrText>
      </w:r>
      <w:r>
        <w:rPr>
          <w:noProof/>
        </w:rPr>
      </w:r>
      <w:r>
        <w:rPr>
          <w:noProof/>
        </w:rPr>
        <w:fldChar w:fldCharType="separate"/>
      </w:r>
      <w:r>
        <w:rPr>
          <w:noProof/>
        </w:rPr>
        <w:t>92</w:t>
      </w:r>
      <w:r>
        <w:rPr>
          <w:noProof/>
        </w:rPr>
        <w:fldChar w:fldCharType="end"/>
      </w:r>
    </w:p>
    <w:p w14:paraId="1AA6B357" w14:textId="2BAC49A0" w:rsidR="006C2995" w:rsidRPr="00572217" w:rsidRDefault="003F55C6" w:rsidP="00572217">
      <w:pPr>
        <w:ind w:firstLine="300"/>
        <w:jc w:val="center"/>
        <w:rPr>
          <w:rFonts w:eastAsia="黑体"/>
          <w:sz w:val="44"/>
          <w:szCs w:val="44"/>
          <w:lang w:val="en-GB"/>
        </w:rPr>
        <w:sectPr w:rsidR="006C2995" w:rsidRPr="00572217"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r>
        <w:rPr>
          <w:rFonts w:ascii="Times New Roman" w:hAnsi="Times New Roman"/>
          <w:b/>
          <w:bCs/>
          <w:caps/>
          <w:sz w:val="44"/>
          <w:szCs w:val="44"/>
          <w:lang w:val="en-GB"/>
        </w:rPr>
        <w:fldChar w:fldCharType="end"/>
      </w:r>
    </w:p>
    <w:p w14:paraId="5F8C0D1F" w14:textId="36A99010" w:rsidR="003F55C6" w:rsidRDefault="003F55C6" w:rsidP="003F55C6">
      <w:pPr>
        <w:rPr>
          <w:rFonts w:eastAsia="黑体"/>
          <w:sz w:val="30"/>
          <w:szCs w:val="30"/>
          <w:lang w:val="en-GB"/>
        </w:rPr>
      </w:pPr>
    </w:p>
    <w:p w14:paraId="195ECDA9" w14:textId="2781287C" w:rsidR="003F55C6" w:rsidRPr="003F55C6" w:rsidRDefault="003F55C6" w:rsidP="003F55C6">
      <w:pPr>
        <w:tabs>
          <w:tab w:val="left" w:pos="1680"/>
        </w:tabs>
        <w:rPr>
          <w:rFonts w:eastAsia="黑体"/>
          <w:sz w:val="30"/>
          <w:szCs w:val="30"/>
          <w:lang w:val="en-GB"/>
        </w:rPr>
        <w:sectPr w:rsidR="003F55C6" w:rsidRPr="003F55C6" w:rsidSect="006C2995">
          <w:headerReference w:type="default" r:id="rId22"/>
          <w:pgSz w:w="11906" w:h="16838"/>
          <w:pgMar w:top="1701" w:right="1701" w:bottom="1701" w:left="1701" w:header="1134" w:footer="1134" w:gutter="0"/>
          <w:pgNumType w:fmt="upperRoman"/>
          <w:cols w:space="720"/>
          <w:docGrid w:type="linesAndChars" w:linePitch="312"/>
        </w:sectPr>
      </w:pPr>
      <w:r>
        <w:rPr>
          <w:rFonts w:eastAsia="黑体"/>
          <w:sz w:val="30"/>
          <w:szCs w:val="30"/>
          <w:lang w:val="en-GB"/>
        </w:rPr>
        <w:tab/>
      </w: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3146397"/>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7" w:name="_Toc193146398"/>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及意义</w:t>
      </w:r>
      <w:bookmarkEnd w:id="7"/>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3370A8" w:rsidRDefault="00F15EA7" w:rsidP="00646C59">
      <w:pPr>
        <w:snapToGrid w:val="0"/>
        <w:spacing w:after="120" w:line="300" w:lineRule="auto"/>
        <w:ind w:firstLineChars="200" w:firstLine="480"/>
        <w:rPr>
          <w:rFonts w:ascii="Times New Roman" w:hAnsi="Times New Roman" w:cs="Times New Roman"/>
          <w:kern w:val="2"/>
        </w:rPr>
      </w:pPr>
      <w:r w:rsidRPr="003370A8">
        <w:rPr>
          <w:rFonts w:ascii="Times New Roman" w:hAnsi="Times New Roman" w:cs="Times New Roman" w:hint="eastAsia"/>
          <w:kern w:val="2"/>
        </w:rPr>
        <w:t>三维</w:t>
      </w:r>
      <w:r w:rsidR="00646C59" w:rsidRPr="003370A8">
        <w:rPr>
          <w:rFonts w:ascii="Times New Roman" w:hAnsi="Times New Roman" w:cs="Times New Roman" w:hint="eastAsia"/>
          <w:kern w:val="2"/>
        </w:rPr>
        <w:t>地质模型</w:t>
      </w:r>
      <w:r w:rsidRPr="003370A8">
        <w:rPr>
          <w:rFonts w:ascii="Times New Roman" w:hAnsi="Times New Roman" w:cs="Times New Roman" w:hint="eastAsia"/>
          <w:kern w:val="2"/>
        </w:rPr>
        <w:t>可视化</w:t>
      </w:r>
      <w:r w:rsidR="009B74ED" w:rsidRPr="003370A8">
        <w:rPr>
          <w:rFonts w:ascii="Times New Roman" w:hAnsi="Times New Roman" w:cs="Times New Roman" w:hint="eastAsia"/>
          <w:kern w:val="2"/>
        </w:rPr>
        <w:t>是将</w:t>
      </w:r>
      <w:r w:rsidRPr="003370A8">
        <w:rPr>
          <w:rFonts w:ascii="Times New Roman" w:hAnsi="Times New Roman" w:cs="Times New Roman" w:hint="eastAsia"/>
          <w:kern w:val="2"/>
        </w:rPr>
        <w:t>地质数据抽象成三维地物，提高地质数据可读性，为地质结构的探查提供便捷。</w:t>
      </w:r>
      <w:r w:rsidR="00256F13" w:rsidRPr="003370A8">
        <w:rPr>
          <w:rFonts w:ascii="Times New Roman" w:hAnsi="Times New Roman" w:cs="Times New Roman"/>
          <w:kern w:val="2"/>
        </w:rPr>
        <w:t>三维地质可视化系统综合运用计算机图形学、空间数据处理以及三维可视化技术，能够直观、准确地再现复杂地质体的结构特征与空间关系，实现地质数据的三维动态展示</w:t>
      </w:r>
      <w:r w:rsidR="00615E79" w:rsidRPr="003370A8">
        <w:rPr>
          <w:rFonts w:ascii="Times New Roman" w:hAnsi="Times New Roman" w:cs="Times New Roman" w:hint="eastAsia"/>
          <w:kern w:val="2"/>
        </w:rPr>
        <w:t>，从而帮助工程师进行设计、施工、决策。但传统的三维</w:t>
      </w:r>
      <w:r w:rsidR="00A97D57" w:rsidRPr="003370A8">
        <w:rPr>
          <w:rFonts w:ascii="Times New Roman" w:hAnsi="Times New Roman" w:cs="Times New Roman" w:hint="eastAsia"/>
          <w:kern w:val="2"/>
        </w:rPr>
        <w:t>可视化</w:t>
      </w:r>
      <w:r w:rsidR="00615E79" w:rsidRPr="003370A8">
        <w:rPr>
          <w:rFonts w:ascii="Times New Roman" w:hAnsi="Times New Roman" w:cs="Times New Roman" w:hint="eastAsia"/>
          <w:kern w:val="2"/>
        </w:rPr>
        <w:t>平台，往往依赖于昂贵的硬件资源并且在便捷性和跨平台能力等方面存在一些不足。</w:t>
      </w:r>
    </w:p>
    <w:p w14:paraId="1914DD1B" w14:textId="24BDE1A9" w:rsidR="006C2995" w:rsidRPr="00E4035A" w:rsidRDefault="00615E79" w:rsidP="003370A8">
      <w:pPr>
        <w:snapToGrid w:val="0"/>
        <w:spacing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8" w:name="_Toc193146399"/>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8"/>
    </w:p>
    <w:p w14:paraId="2F6FA1FD" w14:textId="11501FA2"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9" w:name="_Toc193146400"/>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9"/>
    </w:p>
    <w:p w14:paraId="2D705D00" w14:textId="1A449E28"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6]</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5D7672E5"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xFeaFGyg","properties":{"formattedCitation":"\\super [7]\\nosupersub{}","plainCitation":"[7]","noteIndex":0},"citationItems":[{"id":163,"uris":["http://zotero.org/users/local/8clMLtyf/items/ZAIFZU6W"],"itemData":{"id":163,"type":"article-journal","abstract":"</w:instrText>
      </w:r>
      <w:r w:rsidR="001C3516" w:rsidRPr="005802CA">
        <w:rPr>
          <w:rFonts w:ascii="Times New Roman" w:hAnsi="Times New Roman"/>
        </w:rPr>
        <w:instrText>文中介绍了基于偏斜钻孔的三维地质空间构模方法</w:instrText>
      </w:r>
      <w:r w:rsidR="001C3516" w:rsidRPr="005802CA">
        <w:rPr>
          <w:rFonts w:ascii="Times New Roman" w:hAnsi="Times New Roman"/>
        </w:rPr>
        <w:instrText>--</w:instrText>
      </w:r>
      <w:r w:rsidR="001C3516" w:rsidRPr="005802CA">
        <w:rPr>
          <w:rFonts w:ascii="Times New Roman" w:hAnsi="Times New Roman"/>
        </w:rPr>
        <w:instrText>类三棱柱</w:instrText>
      </w:r>
      <w:r w:rsidR="001C3516" w:rsidRPr="005802CA">
        <w:rPr>
          <w:rFonts w:ascii="Times New Roman" w:hAnsi="Times New Roman"/>
        </w:rPr>
        <w:instrText>(ATP)</w:instrText>
      </w:r>
      <w:r w:rsidR="001C3516" w:rsidRPr="005802CA">
        <w:rPr>
          <w:rFonts w:ascii="Times New Roman" w:hAnsi="Times New Roman"/>
        </w:rPr>
        <w:instrText>法的基本原理</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ATP</w:instrText>
      </w:r>
      <w:r w:rsidR="001C3516" w:rsidRPr="005802CA">
        <w:rPr>
          <w:rFonts w:ascii="Times New Roman" w:hAnsi="Times New Roman"/>
        </w:rPr>
        <w:instrText>方法用实测数据进行了地质体三维重构可视化及切割</w:instrText>
      </w:r>
      <w:r w:rsidR="001C3516" w:rsidRPr="005802CA">
        <w:rPr>
          <w:rFonts w:ascii="Times New Roman" w:hAnsi="Times New Roman"/>
        </w:rPr>
        <w:instrText>.</w:instrText>
      </w:r>
      <w:r w:rsidR="001C3516" w:rsidRPr="005802CA">
        <w:rPr>
          <w:rFonts w:ascii="Times New Roman" w:hAnsi="Times New Roman"/>
        </w:rPr>
        <w:instrText>并确定了基于</w:instrText>
      </w:r>
      <w:r w:rsidR="001C3516" w:rsidRPr="005802CA">
        <w:rPr>
          <w:rFonts w:ascii="Times New Roman" w:hAnsi="Times New Roman"/>
        </w:rPr>
        <w:instrText>ATP 5</w:instrText>
      </w:r>
      <w:r w:rsidR="001C3516" w:rsidRPr="005802CA">
        <w:rPr>
          <w:rFonts w:ascii="Times New Roman" w:hAnsi="Times New Roman"/>
        </w:rPr>
        <w:instrText>类基本拓扑关系及相关的查询与维护方法</w:instrText>
      </w:r>
      <w:r w:rsidR="001C3516" w:rsidRPr="005802CA">
        <w:rPr>
          <w:rFonts w:ascii="Times New Roman" w:hAnsi="Times New Roman"/>
        </w:rPr>
        <w:instrText>.","container-title":"</w:instrText>
      </w:r>
      <w:r w:rsidR="001C3516" w:rsidRPr="005802CA">
        <w:rPr>
          <w:rFonts w:ascii="Times New Roman" w:hAnsi="Times New Roman"/>
        </w:rPr>
        <w:instrText>矿山测量</w:instrText>
      </w:r>
      <w:r w:rsidR="001C3516" w:rsidRPr="005802CA">
        <w:rPr>
          <w:rFonts w:ascii="Times New Roman" w:hAnsi="Times New Roman"/>
        </w:rPr>
        <w:instrText>","DOI":"10.3969/j.issn.1001-358X.2003.03.021","ISSN":"1001-358X","issue":"3","note":"CLC: P628+.3(</w:instrText>
      </w:r>
      <w:r w:rsidR="001C3516" w:rsidRPr="005802CA">
        <w:rPr>
          <w:rFonts w:ascii="Times New Roman" w:hAnsi="Times New Roman"/>
        </w:rPr>
        <w:instrText>地质、矿产普查与勘探</w:instrText>
      </w:r>
      <w:r w:rsidR="001C3516" w:rsidRPr="005802CA">
        <w:rPr>
          <w:rFonts w:ascii="Times New Roman" w:hAnsi="Times New Roman"/>
        </w:rPr>
        <w:instrText>)","page":"65-66,64","source":"Wanfang Data","title":"</w:instrText>
      </w:r>
      <w:r w:rsidR="001C3516" w:rsidRPr="005802CA">
        <w:rPr>
          <w:rFonts w:ascii="Times New Roman" w:hAnsi="Times New Roman"/>
        </w:rPr>
        <w:instrText>基于类三棱柱的三维地质模拟与拓扑研究</w:instrText>
      </w:r>
      <w:r w:rsidR="001C3516" w:rsidRPr="005802CA">
        <w:rPr>
          <w:rFonts w:ascii="Times New Roman" w:hAnsi="Times New Roman"/>
        </w:rPr>
        <w:instrText>","author":[{"literal":"</w:instrText>
      </w:r>
      <w:r w:rsidR="001C3516" w:rsidRPr="005802CA">
        <w:rPr>
          <w:rFonts w:ascii="Times New Roman" w:hAnsi="Times New Roman"/>
        </w:rPr>
        <w:instrText>齐安文</w:instrText>
      </w:r>
      <w:r w:rsidR="001C3516" w:rsidRPr="005802CA">
        <w:rPr>
          <w:rFonts w:ascii="Times New Roman" w:hAnsi="Times New Roman"/>
        </w:rPr>
        <w:instrText>"},{"literal":"</w:instrText>
      </w:r>
      <w:r w:rsidR="001C3516" w:rsidRPr="005802CA">
        <w:rPr>
          <w:rFonts w:ascii="Times New Roman" w:hAnsi="Times New Roman"/>
        </w:rPr>
        <w:instrText>吴立新</w:instrText>
      </w:r>
      <w:r w:rsidR="001C3516" w:rsidRPr="005802CA">
        <w:rPr>
          <w:rFonts w:ascii="Times New Roman" w:hAnsi="Times New Roman"/>
        </w:rPr>
        <w:instrText xml:space="preserve">"}],"issued":{"date-parts":[["2003"]]}}}],"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7]</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8]</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tD02IPE","properties":{"formattedCitation":"\\super [9]\\nosupersub{}","plainCitation":"[9]","noteIndex":0},"citationItems":[{"id":29,"uris":["http://zotero.org/users/local/8clMLtyf/items/N6GDLYEQ"],"itemData":{"id":29,"type":"thesis","abstract":"</w:instrText>
      </w:r>
      <w:r w:rsidR="001C3516" w:rsidRPr="005802CA">
        <w:rPr>
          <w:rFonts w:ascii="Times New Roman" w:hAnsi="Times New Roman"/>
        </w:rPr>
        <w:instrText>本论文在对国内外三维地质建模发展现状分析的基础上</w:instrText>
      </w:r>
      <w:r w:rsidR="001C3516" w:rsidRPr="005802CA">
        <w:rPr>
          <w:rFonts w:ascii="Times New Roman" w:hAnsi="Times New Roman"/>
        </w:rPr>
        <w:instrText>,</w:instrText>
      </w:r>
      <w:r w:rsidR="001C3516" w:rsidRPr="005802CA">
        <w:rPr>
          <w:rFonts w:ascii="Times New Roman" w:hAnsi="Times New Roman"/>
        </w:rPr>
        <w:instrText>系统研究了三维地质建模理论</w:instrText>
      </w:r>
      <w:r w:rsidR="001C3516" w:rsidRPr="005802CA">
        <w:rPr>
          <w:rFonts w:ascii="Times New Roman" w:hAnsi="Times New Roman"/>
        </w:rPr>
        <w:instrText>,</w:instrText>
      </w:r>
      <w:r w:rsidR="001C3516" w:rsidRPr="005802CA">
        <w:rPr>
          <w:rFonts w:ascii="Times New Roman" w:hAnsi="Times New Roman"/>
        </w:rPr>
        <w:instrText>提出了一种有效的基于四面体体元构建地质体模型的方法和利用插值理论确定虚拟钻孔的方法</w:instrText>
      </w:r>
      <w:r w:rsidR="001C3516" w:rsidRPr="005802CA">
        <w:rPr>
          <w:rFonts w:ascii="Times New Roman" w:hAnsi="Times New Roman"/>
        </w:rPr>
        <w:instrText>,</w:instrText>
      </w:r>
      <w:r w:rsidR="001C3516" w:rsidRPr="005802CA">
        <w:rPr>
          <w:rFonts w:ascii="Times New Roman" w:hAnsi="Times New Roman"/>
        </w:rPr>
        <w:instrText>并在建模过程中用不同的插值方法对地质数据进行处理。根据这一地质建模方法设计了一套可行的实验方案。全文主要内容如下</w:instrText>
      </w:r>
      <w:r w:rsidR="001C3516" w:rsidRPr="005802CA">
        <w:rPr>
          <w:rFonts w:ascii="Times New Roman" w:hAnsi="Times New Roman"/>
        </w:rPr>
        <w:instrText>:\n\n\n\t(1)</w:instrText>
      </w:r>
      <w:r w:rsidR="001C3516" w:rsidRPr="005802CA">
        <w:rPr>
          <w:rFonts w:ascii="Times New Roman" w:hAnsi="Times New Roman"/>
        </w:rPr>
        <w:instrText>详细介绍了三维地质建模的研究背景和国内外研究现状</w:instrText>
      </w:r>
      <w:r w:rsidR="001C3516" w:rsidRPr="005802CA">
        <w:rPr>
          <w:rFonts w:ascii="Times New Roman" w:hAnsi="Times New Roman"/>
        </w:rPr>
        <w:instrText>,</w:instrText>
      </w:r>
      <w:r w:rsidR="001C3516" w:rsidRPr="005802CA">
        <w:rPr>
          <w:rFonts w:ascii="Times New Roman" w:hAnsi="Times New Roman"/>
        </w:rPr>
        <w:instrText>说明了本论文的主要研究内容和三维地质建模及其可视化的研究目标。</w:instrText>
      </w:r>
      <w:r w:rsidR="001C3516" w:rsidRPr="005802CA">
        <w:rPr>
          <w:rFonts w:ascii="Times New Roman" w:hAnsi="Times New Roman"/>
        </w:rPr>
        <w:instrText>\n\n\n\t(2)</w:instrText>
      </w:r>
      <w:r w:rsidR="001C3516" w:rsidRPr="005802CA">
        <w:rPr>
          <w:rFonts w:ascii="Times New Roman" w:hAnsi="Times New Roman"/>
        </w:rPr>
        <w:instrText>介绍了三维地质建模和实际钻孔数据的基本概念</w:instrText>
      </w:r>
      <w:r w:rsidR="001C3516" w:rsidRPr="005802CA">
        <w:rPr>
          <w:rFonts w:ascii="Times New Roman" w:hAnsi="Times New Roman"/>
        </w:rPr>
        <w:instrText>,</w:instrText>
      </w:r>
      <w:r w:rsidR="001C3516" w:rsidRPr="005802CA">
        <w:rPr>
          <w:rFonts w:ascii="Times New Roman" w:hAnsi="Times New Roman"/>
        </w:rPr>
        <w:instrText>系统研究了三维地质建模的各种模型</w:instrText>
      </w:r>
      <w:r w:rsidR="001C3516" w:rsidRPr="005802CA">
        <w:rPr>
          <w:rFonts w:ascii="Times New Roman" w:hAnsi="Times New Roman"/>
        </w:rPr>
        <w:instrText>——</w:instrText>
      </w:r>
      <w:r w:rsidR="001C3516" w:rsidRPr="005802CA">
        <w:rPr>
          <w:rFonts w:ascii="Times New Roman" w:hAnsi="Times New Roman"/>
        </w:rPr>
        <w:instrText>基于面、体的模型和面向对象的模型</w:instrText>
      </w:r>
      <w:r w:rsidR="001C3516" w:rsidRPr="005802CA">
        <w:rPr>
          <w:rFonts w:ascii="Times New Roman" w:hAnsi="Times New Roman"/>
        </w:rPr>
        <w:instrText>,</w:instrText>
      </w:r>
      <w:r w:rsidR="001C3516" w:rsidRPr="005802CA">
        <w:rPr>
          <w:rFonts w:ascii="Times New Roman" w:hAnsi="Times New Roman"/>
        </w:rPr>
        <w:instrText>分析了不同模型的优缺点。</w:instrText>
      </w:r>
      <w:r w:rsidR="001C3516" w:rsidRPr="005802CA">
        <w:rPr>
          <w:rFonts w:ascii="Times New Roman" w:hAnsi="Times New Roman"/>
        </w:rPr>
        <w:instrText>\n\n\n\t(3)</w:instrText>
      </w:r>
      <w:r w:rsidR="001C3516" w:rsidRPr="005802CA">
        <w:rPr>
          <w:rFonts w:ascii="Times New Roman" w:hAnsi="Times New Roman"/>
        </w:rPr>
        <w:instrText>说明了三维地质模型的选取原则</w:instrText>
      </w:r>
      <w:r w:rsidR="001C3516" w:rsidRPr="005802CA">
        <w:rPr>
          <w:rFonts w:ascii="Times New Roman" w:hAnsi="Times New Roman"/>
        </w:rPr>
        <w:instrText>,</w:instrText>
      </w:r>
      <w:r w:rsidR="001C3516" w:rsidRPr="005802CA">
        <w:rPr>
          <w:rFonts w:ascii="Times New Roman" w:hAnsi="Times New Roman"/>
        </w:rPr>
        <w:instrText>并详细阐述了本论文三维地质建模的设计思想。利用已知勘探的具有多层地质信息的钻孔数据</w:instrText>
      </w:r>
      <w:r w:rsidR="001C3516" w:rsidRPr="005802CA">
        <w:rPr>
          <w:rFonts w:ascii="Times New Roman" w:hAnsi="Times New Roman"/>
        </w:rPr>
        <w:instrText>,</w:instrText>
      </w:r>
      <w:r w:rsidR="001C3516" w:rsidRPr="005802CA">
        <w:rPr>
          <w:rFonts w:ascii="Times New Roman" w:hAnsi="Times New Roman"/>
        </w:rPr>
        <w:instrText>通过插值方法生成规则网格的插值数据</w:instrText>
      </w:r>
      <w:r w:rsidR="001C3516" w:rsidRPr="005802CA">
        <w:rPr>
          <w:rFonts w:ascii="Times New Roman" w:hAnsi="Times New Roman"/>
        </w:rPr>
        <w:instrText>;</w:instrText>
      </w:r>
      <w:r w:rsidR="001C3516" w:rsidRPr="005802CA">
        <w:rPr>
          <w:rFonts w:ascii="Times New Roman" w:hAnsi="Times New Roman"/>
        </w:rPr>
        <w:instrText>在形成的规则网格模型中</w:instrText>
      </w:r>
      <w:r w:rsidR="001C3516" w:rsidRPr="005802CA">
        <w:rPr>
          <w:rFonts w:ascii="Times New Roman" w:hAnsi="Times New Roman"/>
        </w:rPr>
        <w:instrText>,</w:instrText>
      </w:r>
      <w:r w:rsidR="001C3516" w:rsidRPr="005802CA">
        <w:rPr>
          <w:rFonts w:ascii="Times New Roman" w:hAnsi="Times New Roman"/>
        </w:rPr>
        <w:instrText>将相同相对坐标的不同层数据相连就构成由四棱柱体所组合的地质模型</w:instrText>
      </w:r>
      <w:r w:rsidR="001C3516" w:rsidRPr="005802CA">
        <w:rPr>
          <w:rFonts w:ascii="Times New Roman" w:hAnsi="Times New Roman"/>
        </w:rPr>
        <w:instrText>,</w:instrText>
      </w:r>
      <w:r w:rsidR="001C3516" w:rsidRPr="005802CA">
        <w:rPr>
          <w:rFonts w:ascii="Times New Roman" w:hAnsi="Times New Roman"/>
        </w:rPr>
        <w:instrText>再将四棱柱按照一定规则分解成容易处理的四面体体元</w:instrText>
      </w:r>
      <w:r w:rsidR="001C3516" w:rsidRPr="005802CA">
        <w:rPr>
          <w:rFonts w:ascii="Times New Roman" w:hAnsi="Times New Roman"/>
        </w:rPr>
        <w:instrText>,</w:instrText>
      </w:r>
      <w:r w:rsidR="001C3516" w:rsidRPr="005802CA">
        <w:rPr>
          <w:rFonts w:ascii="Times New Roman" w:hAnsi="Times New Roman"/>
        </w:rPr>
        <w:instrText>把四面体体元作为基本体元进行处理操作。在确定虚拟钻孔的过程中</w:instrText>
      </w:r>
      <w:r w:rsidR="001C3516" w:rsidRPr="005802CA">
        <w:rPr>
          <w:rFonts w:ascii="Times New Roman" w:hAnsi="Times New Roman"/>
        </w:rPr>
        <w:instrText>,</w:instrText>
      </w:r>
      <w:r w:rsidR="001C3516" w:rsidRPr="005802CA">
        <w:rPr>
          <w:rFonts w:ascii="Times New Roman" w:hAnsi="Times New Roman"/>
        </w:rPr>
        <w:instrText>本文直接采用插值方法进行确定</w:instrText>
      </w:r>
      <w:r w:rsidR="001C3516" w:rsidRPr="005802CA">
        <w:rPr>
          <w:rFonts w:ascii="Times New Roman" w:hAnsi="Times New Roman"/>
        </w:rPr>
        <w:instrText>,</w:instrText>
      </w:r>
      <w:r w:rsidR="001C3516" w:rsidRPr="005802CA">
        <w:rPr>
          <w:rFonts w:ascii="Times New Roman" w:hAnsi="Times New Roman"/>
        </w:rPr>
        <w:instrText>避免了体元模型确定虚拟钻孔的复杂性。由于论文中大量使用插值方法</w:instrText>
      </w:r>
      <w:r w:rsidR="001C3516" w:rsidRPr="005802CA">
        <w:rPr>
          <w:rFonts w:ascii="Times New Roman" w:hAnsi="Times New Roman"/>
        </w:rPr>
        <w:instrText>,</w:instrText>
      </w:r>
      <w:r w:rsidR="001C3516" w:rsidRPr="005802CA">
        <w:rPr>
          <w:rFonts w:ascii="Times New Roman" w:hAnsi="Times New Roman"/>
        </w:rPr>
        <w:instrText>文中对两种插值方法</w:instrText>
      </w:r>
      <w:r w:rsidR="001C3516" w:rsidRPr="005802CA">
        <w:rPr>
          <w:rFonts w:ascii="Times New Roman" w:hAnsi="Times New Roman"/>
        </w:rPr>
        <w:instrText>——</w:instrText>
      </w:r>
      <w:r w:rsidR="001C3516" w:rsidRPr="005802CA">
        <w:rPr>
          <w:rFonts w:ascii="Times New Roman" w:hAnsi="Times New Roman"/>
        </w:rPr>
        <w:instrText>距离反比加权插值法和</w:instrText>
      </w:r>
      <w:r w:rsidR="001C3516" w:rsidRPr="005802CA">
        <w:rPr>
          <w:rFonts w:ascii="Times New Roman" w:hAnsi="Times New Roman"/>
        </w:rPr>
        <w:instrText>Kriging</w:instrText>
      </w:r>
      <w:r w:rsidR="001C3516" w:rsidRPr="005802CA">
        <w:rPr>
          <w:rFonts w:ascii="Times New Roman" w:hAnsi="Times New Roman"/>
        </w:rPr>
        <w:instrText>插值方法做了详细的研究。</w:instrText>
      </w:r>
      <w:r w:rsidR="001C3516" w:rsidRPr="005802CA">
        <w:rPr>
          <w:rFonts w:ascii="Times New Roman" w:hAnsi="Times New Roman"/>
        </w:rPr>
        <w:instrText>\n\n\n\t(4)</w:instrText>
      </w:r>
      <w:r w:rsidR="001C3516" w:rsidRPr="005802CA">
        <w:rPr>
          <w:rFonts w:ascii="Times New Roman" w:hAnsi="Times New Roman"/>
        </w:rPr>
        <w:instrText>介绍了可视化的基础理论</w:instrText>
      </w:r>
      <w:r w:rsidR="001C3516" w:rsidRPr="005802CA">
        <w:rPr>
          <w:rFonts w:ascii="Times New Roman" w:hAnsi="Times New Roman"/>
        </w:rPr>
        <w:instrText>,</w:instrText>
      </w:r>
      <w:r w:rsidR="001C3516" w:rsidRPr="005802CA">
        <w:rPr>
          <w:rFonts w:ascii="Times New Roman" w:hAnsi="Times New Roman"/>
        </w:rPr>
        <w:instrText>对计算机图形学和</w:instrText>
      </w:r>
      <w:r w:rsidR="001C3516" w:rsidRPr="005802CA">
        <w:rPr>
          <w:rFonts w:ascii="Times New Roman" w:hAnsi="Times New Roman"/>
        </w:rPr>
        <w:instrText>OpenGL</w:instrText>
      </w:r>
      <w:r w:rsidR="001C3516" w:rsidRPr="005802CA">
        <w:rPr>
          <w:rFonts w:ascii="Times New Roman" w:hAnsi="Times New Roman"/>
        </w:rPr>
        <w:instrText>做了简要的阐述。说明了基于</w:instrText>
      </w:r>
      <w:r w:rsidR="001C3516" w:rsidRPr="005802CA">
        <w:rPr>
          <w:rFonts w:ascii="Times New Roman" w:hAnsi="Times New Roman"/>
        </w:rPr>
        <w:instrText>OpenGL</w:instrText>
      </w:r>
      <w:r w:rsidR="001C3516" w:rsidRPr="005802CA">
        <w:rPr>
          <w:rFonts w:ascii="Times New Roman" w:hAnsi="Times New Roman"/>
        </w:rPr>
        <w:instrText>的地质体可视化过程</w:instrText>
      </w:r>
      <w:r w:rsidR="001C3516" w:rsidRPr="005802CA">
        <w:rPr>
          <w:rFonts w:ascii="Times New Roman" w:hAnsi="Times New Roman"/>
        </w:rPr>
        <w:instrText>,</w:instrText>
      </w:r>
      <w:r w:rsidR="001C3516" w:rsidRPr="005802CA">
        <w:rPr>
          <w:rFonts w:ascii="Times New Roman" w:hAnsi="Times New Roman"/>
        </w:rPr>
        <w:instrText>设计了地质模型的可视化方案</w:instrText>
      </w:r>
      <w:r w:rsidR="001C3516" w:rsidRPr="005802CA">
        <w:rPr>
          <w:rFonts w:ascii="Times New Roman" w:hAnsi="Times New Roman"/>
        </w:rPr>
        <w:instrText>,</w:instrText>
      </w:r>
      <w:r w:rsidR="001C3516" w:rsidRPr="005802CA">
        <w:rPr>
          <w:rFonts w:ascii="Times New Roman" w:hAnsi="Times New Roman"/>
        </w:rPr>
        <w:instrText>实现了对三维地质模型的多模式显示。</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2159\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08\nfilename: 2008143119.nh","number-of-pages":"55","publisher":"</w:instrText>
      </w:r>
      <w:r w:rsidR="001C3516" w:rsidRPr="005802CA">
        <w:rPr>
          <w:rFonts w:ascii="Times New Roman" w:hAnsi="Times New Roman"/>
        </w:rPr>
        <w:instrText>合肥工业大学</w:instrText>
      </w:r>
      <w:r w:rsidR="001C3516" w:rsidRPr="005802CA">
        <w:rPr>
          <w:rFonts w:ascii="Times New Roman" w:hAnsi="Times New Roman"/>
        </w:rPr>
        <w:instrText>","source":"CNKI","title":"</w:instrText>
      </w:r>
      <w:r w:rsidR="001C3516" w:rsidRPr="005802CA">
        <w:rPr>
          <w:rFonts w:ascii="Times New Roman" w:hAnsi="Times New Roman"/>
        </w:rPr>
        <w:instrText>三维地质建模技术的研究</w:instrText>
      </w:r>
      <w:r w:rsidR="001C3516" w:rsidRPr="005802CA">
        <w:rPr>
          <w:rFonts w:ascii="Times New Roman" w:hAnsi="Times New Roman"/>
        </w:rPr>
        <w:instrText>","URL":"https://kns.cnki.net/KCMS/detail/detail.aspx?dbcode=CMFD&amp;dbname=CMFD2008&amp;filename=2008143119.nh","author":[{"literal":"</w:instrText>
      </w:r>
      <w:r w:rsidR="001C3516" w:rsidRPr="005802CA">
        <w:rPr>
          <w:rFonts w:ascii="Times New Roman" w:hAnsi="Times New Roman"/>
        </w:rPr>
        <w:instrText>李响</w:instrText>
      </w:r>
      <w:r w:rsidR="001C3516" w:rsidRPr="005802CA">
        <w:rPr>
          <w:rFonts w:ascii="Times New Roman" w:hAnsi="Times New Roman"/>
        </w:rPr>
        <w:instrText>"}],"contributor":[{"literal":"</w:instrText>
      </w:r>
      <w:r w:rsidR="001C3516" w:rsidRPr="005802CA">
        <w:rPr>
          <w:rFonts w:ascii="Times New Roman" w:hAnsi="Times New Roman"/>
        </w:rPr>
        <w:instrText>胡敏</w:instrText>
      </w:r>
      <w:r w:rsidR="001C3516" w:rsidRPr="005802CA">
        <w:rPr>
          <w:rFonts w:ascii="Times New Roman" w:hAnsi="Times New Roman"/>
        </w:rPr>
        <w:instrText xml:space="preserve">"}],"accessed":{"date-parts":[["2025",2,25]]},"issued":{"date-parts":[["2008"]]}}}],"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9]</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10" w:name="_Hlk191409869"/>
      <w:r w:rsidR="006C2995" w:rsidRPr="005802CA">
        <w:rPr>
          <w:rFonts w:ascii="Times New Roman" w:hAnsi="Times New Roman" w:cs="Times New Roman" w:hint="eastAsia"/>
          <w:kern w:val="2"/>
        </w:rPr>
        <w:t>3DGIS</w:t>
      </w:r>
      <w:bookmarkEnd w:id="10"/>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8EiKn4p4","properties":{"formattedCitation":"\\super [10]\\nosupersub{}","plainCitation":"[10]","noteIndex":0},"citationItems":[{"id":117,"uris":["http://zotero.org/users/local/8clMLtyf/items/A2DFH8JD"],"itemData":{"id":117,"type":"thesis","abstract":"</w:instrText>
      </w:r>
      <w:r w:rsidR="001C3516" w:rsidRPr="005802CA">
        <w:rPr>
          <w:rFonts w:ascii="Times New Roman" w:hAnsi="Times New Roman"/>
        </w:rPr>
        <w:instrText>工程地质三维建模及可视化技术借助于计算机和科学计算可视化技术</w:instrText>
      </w:r>
      <w:r w:rsidR="001C3516" w:rsidRPr="005802CA">
        <w:rPr>
          <w:rFonts w:ascii="Times New Roman" w:hAnsi="Times New Roman"/>
        </w:rPr>
        <w:instrText>,</w:instrText>
      </w:r>
      <w:r w:rsidR="001C3516" w:rsidRPr="005802CA">
        <w:rPr>
          <w:rFonts w:ascii="Times New Roman" w:hAnsi="Times New Roman"/>
        </w:rPr>
        <w:instrText>直接从</w:instrText>
      </w:r>
      <w:r w:rsidR="001C3516" w:rsidRPr="005802CA">
        <w:rPr>
          <w:rFonts w:ascii="Times New Roman" w:hAnsi="Times New Roman"/>
        </w:rPr>
        <w:instrText>3D</w:instrText>
      </w:r>
      <w:r w:rsidR="001C3516" w:rsidRPr="005802CA">
        <w:rPr>
          <w:rFonts w:ascii="Times New Roman" w:hAnsi="Times New Roman"/>
        </w:rPr>
        <w:instrText>空间角度去理解和表达地质对象的几何形态、拓扑信息和物性信息</w:instrText>
      </w:r>
      <w:r w:rsidR="001C3516" w:rsidRPr="005802CA">
        <w:rPr>
          <w:rFonts w:ascii="Times New Roman" w:hAnsi="Times New Roman"/>
        </w:rPr>
        <w:instrText>,</w:instrText>
      </w:r>
      <w:r w:rsidR="001C3516" w:rsidRPr="005802CA">
        <w:rPr>
          <w:rFonts w:ascii="Times New Roman" w:hAnsi="Times New Roman"/>
        </w:rPr>
        <w:instrText>这对工程决策和灾害防治意义重大</w:instrText>
      </w:r>
      <w:r w:rsidR="001C3516" w:rsidRPr="005802CA">
        <w:rPr>
          <w:rFonts w:ascii="Times New Roman" w:hAnsi="Times New Roman"/>
        </w:rPr>
        <w:instrText>,</w:instrText>
      </w:r>
      <w:r w:rsidR="001C3516" w:rsidRPr="005802CA">
        <w:rPr>
          <w:rFonts w:ascii="Times New Roman" w:hAnsi="Times New Roman"/>
        </w:rPr>
        <w:instrText>已经成为岩土工程科学、工程地质学、数学地质学和计算机科学等多学科交叉领域研究的前沿和热点。本文就工程地质三维建模及可视化技术中的关键问题进行了深入的研究</w:instrText>
      </w:r>
      <w:r w:rsidR="001C3516" w:rsidRPr="005802CA">
        <w:rPr>
          <w:rFonts w:ascii="Times New Roman" w:hAnsi="Times New Roman"/>
        </w:rPr>
        <w:instrText>,</w:instrText>
      </w:r>
      <w:r w:rsidR="001C3516" w:rsidRPr="005802CA">
        <w:rPr>
          <w:rFonts w:ascii="Times New Roman" w:hAnsi="Times New Roman"/>
        </w:rPr>
        <w:instrText>主要体现在以下几个方面</w:instrText>
      </w:r>
      <w:r w:rsidR="001C3516" w:rsidRPr="005802CA">
        <w:rPr>
          <w:rFonts w:ascii="Times New Roman" w:hAnsi="Times New Roman"/>
        </w:rPr>
        <w:instrText>:\n\n\n\n\n\n\n\n\n\n\t(1)</w:instrText>
      </w:r>
      <w:r w:rsidR="001C3516" w:rsidRPr="005802CA">
        <w:rPr>
          <w:rFonts w:ascii="Times New Roman" w:hAnsi="Times New Roman"/>
        </w:rPr>
        <w:instrText>建立了一个适宜进行三维地质建模</w:instrText>
      </w:r>
      <w:r w:rsidR="001C3516" w:rsidRPr="005802CA">
        <w:rPr>
          <w:rFonts w:ascii="Times New Roman" w:hAnsi="Times New Roman" w:hint="eastAsia"/>
        </w:rPr>
        <w:instrText>的三维数据结构</w:instrText>
      </w:r>
      <w:r w:rsidR="001C3516" w:rsidRPr="005802CA">
        <w:rPr>
          <w:rFonts w:ascii="Times New Roman" w:hAnsi="Times New Roman"/>
        </w:rPr>
        <w:instrText>\n\n\n\n\n\n\n\n\n\n\t</w:instrText>
      </w:r>
      <w:r w:rsidR="001C3516" w:rsidRPr="005802CA">
        <w:rPr>
          <w:rFonts w:ascii="Times New Roman" w:hAnsi="Times New Roman"/>
        </w:rPr>
        <w:instrText>通过对常见三维数据结构的对比分析</w:instrText>
      </w:r>
      <w:r w:rsidR="001C3516" w:rsidRPr="005802CA">
        <w:rPr>
          <w:rFonts w:ascii="Times New Roman" w:hAnsi="Times New Roman"/>
        </w:rPr>
        <w:instrText>,</w:instrText>
      </w:r>
      <w:r w:rsidR="001C3516" w:rsidRPr="005802CA">
        <w:rPr>
          <w:rFonts w:ascii="Times New Roman" w:hAnsi="Times New Roman"/>
        </w:rPr>
        <w:instrText>及它们对工程地质三维建模的适宜性评价</w:instrText>
      </w:r>
      <w:r w:rsidR="001C3516" w:rsidRPr="005802CA">
        <w:rPr>
          <w:rFonts w:ascii="Times New Roman" w:hAnsi="Times New Roman"/>
        </w:rPr>
        <w:instrText>,</w:instrText>
      </w:r>
      <w:r w:rsidR="001C3516" w:rsidRPr="005802CA">
        <w:rPr>
          <w:rFonts w:ascii="Times New Roman" w:hAnsi="Times New Roman"/>
        </w:rPr>
        <w:instrText>表明边界表示结构</w:instrText>
      </w:r>
      <w:r w:rsidR="001C3516" w:rsidRPr="005802CA">
        <w:rPr>
          <w:rFonts w:ascii="Times New Roman" w:hAnsi="Times New Roman"/>
        </w:rPr>
        <w:instrText>(Boundary Representation, BRep)</w:instrText>
      </w:r>
      <w:r w:rsidR="001C3516" w:rsidRPr="005802CA">
        <w:rPr>
          <w:rFonts w:ascii="Times New Roman" w:hAnsi="Times New Roman"/>
        </w:rPr>
        <w:instrText>是表达三维地质对象的有效方式</w:instrText>
      </w:r>
      <w:r w:rsidR="001C3516" w:rsidRPr="005802CA">
        <w:rPr>
          <w:rFonts w:ascii="Times New Roman" w:hAnsi="Times New Roman"/>
        </w:rPr>
        <w:instrText>,</w:instrText>
      </w:r>
      <w:r w:rsidR="001C3516" w:rsidRPr="005802CA">
        <w:rPr>
          <w:rFonts w:ascii="Times New Roman" w:hAnsi="Times New Roman"/>
        </w:rPr>
        <w:instrText>是进行三维地质建模的主流。</w:instrText>
      </w:r>
      <w:r w:rsidR="001C3516" w:rsidRPr="005802CA">
        <w:rPr>
          <w:rFonts w:ascii="Times New Roman" w:hAnsi="Times New Roman"/>
        </w:rPr>
        <w:instrText>\n\n\n\n\n\n\n\n\n\n\t3GMap</w:instrText>
      </w:r>
      <w:r w:rsidR="001C3516" w:rsidRPr="005802CA">
        <w:rPr>
          <w:rFonts w:ascii="Times New Roman" w:hAnsi="Times New Roman"/>
        </w:rPr>
        <w:instrText>拓扑模型是基于组合拓扑理论发展而来的一种健壮</w:instrText>
      </w:r>
      <w:r w:rsidR="001C3516" w:rsidRPr="005802CA">
        <w:rPr>
          <w:rFonts w:ascii="Times New Roman" w:hAnsi="Times New Roman"/>
        </w:rPr>
        <w:instrText>(robust)</w:instrText>
      </w:r>
      <w:r w:rsidR="001C3516" w:rsidRPr="005802CA">
        <w:rPr>
          <w:rFonts w:ascii="Times New Roman" w:hAnsi="Times New Roman"/>
        </w:rPr>
        <w:instrText>、严谨的</w:instrText>
      </w:r>
      <w:r w:rsidR="001C3516" w:rsidRPr="005802CA">
        <w:rPr>
          <w:rFonts w:ascii="Times New Roman" w:hAnsi="Times New Roman"/>
        </w:rPr>
        <w:instrText>BRep</w:instrText>
      </w:r>
      <w:r w:rsidR="001C3516" w:rsidRPr="005802CA">
        <w:rPr>
          <w:rFonts w:ascii="Times New Roman" w:hAnsi="Times New Roman"/>
        </w:rPr>
        <w:instrText>新型数据结构</w:instrText>
      </w:r>
      <w:r w:rsidR="001C3516" w:rsidRPr="005802CA">
        <w:rPr>
          <w:rFonts w:ascii="Times New Roman" w:hAnsi="Times New Roman"/>
        </w:rPr>
        <w:instrText>,</w:instrText>
      </w:r>
      <w:r w:rsidR="001C3516" w:rsidRPr="005802CA">
        <w:rPr>
          <w:rFonts w:ascii="Times New Roman" w:hAnsi="Times New Roman"/>
        </w:rPr>
        <w:instrText>在表达非流形体拓扑结构上有突出的优点</w:instrText>
      </w:r>
      <w:r w:rsidR="001C3516" w:rsidRPr="005802CA">
        <w:rPr>
          <w:rFonts w:ascii="Times New Roman" w:hAnsi="Times New Roman"/>
        </w:rPr>
        <w:instrText>,</w:instrText>
      </w:r>
      <w:r w:rsidR="001C3516" w:rsidRPr="005802CA">
        <w:rPr>
          <w:rFonts w:ascii="Times New Roman" w:hAnsi="Times New Roman"/>
        </w:rPr>
        <w:instrText>本文深入研究</w:instrText>
      </w:r>
      <w:r w:rsidR="001C3516" w:rsidRPr="005802CA">
        <w:rPr>
          <w:rFonts w:ascii="Times New Roman" w:hAnsi="Times New Roman"/>
        </w:rPr>
        <w:instrText>3GMap</w:instrText>
      </w:r>
      <w:r w:rsidR="001C3516" w:rsidRPr="005802CA">
        <w:rPr>
          <w:rFonts w:ascii="Times New Roman" w:hAnsi="Times New Roman"/>
        </w:rPr>
        <w:instrText>模型的基础理论</w:instrText>
      </w:r>
      <w:r w:rsidR="001C3516" w:rsidRPr="005802CA">
        <w:rPr>
          <w:rFonts w:ascii="Times New Roman" w:hAnsi="Times New Roman"/>
        </w:rPr>
        <w:instrText>,</w:instrText>
      </w:r>
      <w:r w:rsidR="001C3516" w:rsidRPr="005802CA">
        <w:rPr>
          <w:rFonts w:ascii="Times New Roman" w:hAnsi="Times New Roman"/>
        </w:rPr>
        <w:instrText>并根据工程地质三维建模的特</w:instrText>
      </w:r>
      <w:r w:rsidR="001C3516" w:rsidRPr="005802CA">
        <w:rPr>
          <w:rFonts w:ascii="Times New Roman" w:hAnsi="Times New Roman" w:hint="eastAsia"/>
        </w:rPr>
        <w:instrText>点将其进行了扩展</w:instrText>
      </w:r>
      <w:r w:rsidR="001C3516" w:rsidRPr="005802CA">
        <w:rPr>
          <w:rFonts w:ascii="Times New Roman" w:hAnsi="Times New Roman"/>
        </w:rPr>
        <w:instrText>,</w:instrText>
      </w:r>
      <w:r w:rsidR="001C3516" w:rsidRPr="005802CA">
        <w:rPr>
          <w:rFonts w:ascii="Times New Roman" w:hAnsi="Times New Roman"/>
        </w:rPr>
        <w:instrText>建立了适合于进行三维地质建模的数据模型</w:instrText>
      </w:r>
      <w:r w:rsidR="001C3516" w:rsidRPr="005802CA">
        <w:rPr>
          <w:rFonts w:ascii="Times New Roman" w:hAnsi="Times New Roman"/>
        </w:rPr>
        <w:instrText>3GGMap,</w:instrText>
      </w:r>
      <w:r w:rsidR="001C3516" w:rsidRPr="005802CA">
        <w:rPr>
          <w:rFonts w:ascii="Times New Roman" w:hAnsi="Times New Roman"/>
        </w:rPr>
        <w:instrText>其主要优点体现在</w:instrText>
      </w:r>
      <w:r w:rsidR="001C3516" w:rsidRPr="005802CA">
        <w:rPr>
          <w:rFonts w:ascii="Times New Roman" w:hAnsi="Times New Roman"/>
        </w:rPr>
        <w:instrText>:</w:instrText>
      </w:r>
      <w:r w:rsidR="001C3516" w:rsidRPr="005802CA">
        <w:rPr>
          <w:rFonts w:ascii="Cambria Math" w:hAnsi="Cambria Math" w:cs="Cambria Math"/>
        </w:rPr>
        <w:instrText>①</w:instrText>
      </w:r>
      <w:r w:rsidR="001C3516" w:rsidRPr="005802CA">
        <w:rPr>
          <w:rFonts w:ascii="Times New Roman" w:hAnsi="Times New Roman"/>
        </w:rPr>
        <w:instrText>该数据结构仅仅依赖一种拓扑元素和一类拓扑操作算子</w:instrText>
      </w:r>
      <w:r w:rsidR="001C3516" w:rsidRPr="005802CA">
        <w:rPr>
          <w:rFonts w:ascii="Times New Roman" w:hAnsi="Times New Roman"/>
        </w:rPr>
        <w:instrText>,</w:instrText>
      </w:r>
      <w:r w:rsidR="001C3516" w:rsidRPr="005802CA">
        <w:rPr>
          <w:rFonts w:ascii="Times New Roman" w:hAnsi="Times New Roman"/>
        </w:rPr>
        <w:instrText>概念简单</w:instrText>
      </w:r>
      <w:r w:rsidR="001C3516" w:rsidRPr="005802CA">
        <w:rPr>
          <w:rFonts w:ascii="Times New Roman" w:hAnsi="Times New Roman"/>
        </w:rPr>
        <w:instrText>,</w:instrText>
      </w:r>
      <w:r w:rsidR="001C3516" w:rsidRPr="005802CA">
        <w:rPr>
          <w:rFonts w:ascii="Times New Roman" w:hAnsi="Times New Roman"/>
        </w:rPr>
        <w:instrText>结构紧密</w:instrText>
      </w:r>
      <w:r w:rsidR="001C3516" w:rsidRPr="005802CA">
        <w:rPr>
          <w:rFonts w:ascii="Times New Roman" w:hAnsi="Times New Roman"/>
        </w:rPr>
        <w:instrText>,</w:instrText>
      </w:r>
      <w:r w:rsidR="001C3516" w:rsidRPr="005802CA">
        <w:rPr>
          <w:rFonts w:ascii="Times New Roman" w:hAnsi="Times New Roman"/>
        </w:rPr>
        <w:instrText>容易开发实现</w:instrText>
      </w:r>
      <w:r w:rsidR="001C3516" w:rsidRPr="005802CA">
        <w:rPr>
          <w:rFonts w:ascii="Times New Roman" w:hAnsi="Times New Roman"/>
        </w:rPr>
        <w:instrText>;</w:instrText>
      </w:r>
      <w:r w:rsidR="001C3516" w:rsidRPr="005802CA">
        <w:rPr>
          <w:rFonts w:ascii="Cambria Math" w:hAnsi="Cambria Math" w:cs="Cambria Math"/>
        </w:rPr>
        <w:instrText>②</w:instrText>
      </w:r>
      <w:r w:rsidR="001C3516" w:rsidRPr="005802CA">
        <w:rPr>
          <w:rFonts w:ascii="Times New Roman" w:hAnsi="Times New Roman"/>
        </w:rPr>
        <w:instrText>该模型用同一拓扑结构表达宏观和微观拓扑结构</w:instrText>
      </w:r>
      <w:r w:rsidR="001C3516" w:rsidRPr="005802CA">
        <w:rPr>
          <w:rFonts w:ascii="Times New Roman" w:hAnsi="Times New Roman"/>
        </w:rPr>
        <w:instrText>;</w:instrText>
      </w:r>
      <w:r w:rsidR="001C3516" w:rsidRPr="005802CA">
        <w:rPr>
          <w:rFonts w:ascii="Cambria Math" w:hAnsi="Cambria Math" w:cs="Cambria Math"/>
        </w:rPr>
        <w:instrText>③</w:instrText>
      </w:r>
      <w:r w:rsidR="001C3516" w:rsidRPr="005802CA">
        <w:rPr>
          <w:rFonts w:ascii="Times New Roman" w:hAnsi="Times New Roman"/>
        </w:rPr>
        <w:instrText>实现拓扑结构和几何模型的分离。</w:instrText>
      </w:r>
      <w:r w:rsidR="001C3516" w:rsidRPr="005802CA">
        <w:rPr>
          <w:rFonts w:ascii="Times New Roman" w:hAnsi="Times New Roman"/>
        </w:rPr>
        <w:instrText>\n\n\n\n\n\n\n\n\n\n\t(2)</w:instrText>
      </w:r>
      <w:r w:rsidR="001C3516" w:rsidRPr="005802CA">
        <w:rPr>
          <w:rFonts w:ascii="Times New Roman" w:hAnsi="Times New Roman"/>
        </w:rPr>
        <w:instrText>地质曲面的构造</w:instrText>
      </w:r>
      <w:r w:rsidR="001C3516" w:rsidRPr="005802CA">
        <w:rPr>
          <w:rFonts w:ascii="Times New Roman" w:hAnsi="Times New Roman"/>
        </w:rPr>
        <w:instrText>\n\n\n\n\n\n\n\n\n\n\t</w:instrText>
      </w:r>
      <w:r w:rsidR="001C3516" w:rsidRPr="005802CA">
        <w:rPr>
          <w:rFonts w:ascii="Times New Roman" w:hAnsi="Times New Roman"/>
        </w:rPr>
        <w:instrText>采用不规则三角网来构造地层分界面、断层面、地形面、风化层面等地质曲面</w:instrText>
      </w:r>
      <w:r w:rsidR="001C3516" w:rsidRPr="005802CA">
        <w:rPr>
          <w:rFonts w:ascii="Times New Roman" w:hAnsi="Times New Roman"/>
        </w:rPr>
        <w:instrText>,</w:instrText>
      </w:r>
      <w:r w:rsidR="001C3516" w:rsidRPr="005802CA">
        <w:rPr>
          <w:rFonts w:ascii="Times New Roman" w:hAnsi="Times New Roman"/>
        </w:rPr>
        <w:instrText>并以</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w:instrText>
      </w:r>
      <w:r w:rsidR="001C3516" w:rsidRPr="005802CA">
        <w:rPr>
          <w:rFonts w:ascii="Times New Roman" w:hAnsi="Times New Roman"/>
        </w:rPr>
        <w:instrText>逐点插入法</w:instrText>
      </w:r>
      <w:r w:rsidR="001C3516" w:rsidRPr="005802CA">
        <w:rPr>
          <w:rFonts w:ascii="Times New Roman" w:hAnsi="Times New Roman"/>
        </w:rPr>
        <w:instrText>)</w:instrText>
      </w:r>
      <w:r w:rsidR="001C3516" w:rsidRPr="005802CA">
        <w:rPr>
          <w:rFonts w:ascii="Times New Roman" w:hAnsi="Times New Roman"/>
        </w:rPr>
        <w:instrText>为基础</w:instrText>
      </w:r>
      <w:r w:rsidR="001C3516" w:rsidRPr="005802CA">
        <w:rPr>
          <w:rFonts w:ascii="Times New Roman" w:hAnsi="Times New Roman"/>
        </w:rPr>
        <w:instrText>,</w:instrText>
      </w:r>
      <w:r w:rsidR="001C3516" w:rsidRPr="005802CA">
        <w:rPr>
          <w:rFonts w:ascii="Times New Roman" w:hAnsi="Times New Roman"/>
        </w:rPr>
        <w:instrText>根据数据源的不同采用不同的</w:instrText>
      </w:r>
      <w:r w:rsidR="001C3516" w:rsidRPr="005802CA">
        <w:rPr>
          <w:rFonts w:ascii="Times New Roman" w:hAnsi="Times New Roman" w:hint="eastAsia"/>
        </w:rPr>
        <w:instrText>途径实现</w:instrText>
      </w:r>
      <w:r w:rsidR="001C3516" w:rsidRPr="005802CA">
        <w:rPr>
          <w:rFonts w:ascii="Times New Roman" w:hAnsi="Times New Roman"/>
        </w:rPr>
        <w:instrText>,</w:instrText>
      </w:r>
      <w:r w:rsidR="001C3516" w:rsidRPr="005802CA">
        <w:rPr>
          <w:rFonts w:ascii="Times New Roman" w:hAnsi="Times New Roman"/>
        </w:rPr>
        <w:instrText>可以充分的利用原始勘探数据构造精确、光滑的地质曲面。</w:instrText>
      </w:r>
      <w:r w:rsidR="001C3516" w:rsidRPr="005802CA">
        <w:rPr>
          <w:rFonts w:ascii="Times New Roman" w:hAnsi="Times New Roman"/>
        </w:rPr>
        <w:instrText>\n\n\n\n\n\n\n\n\n\n\t(3)</w:instrText>
      </w:r>
      <w:r w:rsidR="001C3516" w:rsidRPr="005802CA">
        <w:rPr>
          <w:rFonts w:ascii="Times New Roman" w:hAnsi="Times New Roman"/>
        </w:rPr>
        <w:instrText>引入碰撞检测技术快速实现地质曲面求交和裁剪引入碰撞检测技术</w:instrText>
      </w:r>
      <w:r w:rsidR="001C3516" w:rsidRPr="005802CA">
        <w:rPr>
          <w:rFonts w:ascii="Times New Roman" w:hAnsi="Times New Roman"/>
        </w:rPr>
        <w:instrText>,</w:instrText>
      </w:r>
      <w:r w:rsidR="001C3516" w:rsidRPr="005802CA">
        <w:rPr>
          <w:rFonts w:ascii="Times New Roman" w:hAnsi="Times New Roman"/>
        </w:rPr>
        <w:instrText>实现了不规则三角网表达的地质曲面之间高效、健壮地求交和裁剪。</w:instrText>
      </w:r>
      <w:r w:rsidR="001C3516" w:rsidRPr="005802CA">
        <w:rPr>
          <w:rFonts w:ascii="Times New Roman" w:hAnsi="Times New Roman"/>
        </w:rPr>
        <w:instrText>\n\n\n\n\n\n\n\n\n\n\t(4)</w:instrText>
      </w:r>
      <w:r w:rsidR="001C3516" w:rsidRPr="005802CA">
        <w:rPr>
          <w:rFonts w:ascii="Times New Roman" w:hAnsi="Times New Roman"/>
        </w:rPr>
        <w:instrText>自动建模技术</w:instrText>
      </w:r>
      <w:r w:rsidR="001C3516" w:rsidRPr="005802CA">
        <w:rPr>
          <w:rFonts w:ascii="Times New Roman" w:hAnsi="Times New Roman"/>
        </w:rPr>
        <w:instrText>\n\n\n\n\n\n\n\n\n\n\t</w:instrText>
      </w:r>
      <w:r w:rsidR="001C3516" w:rsidRPr="005802CA">
        <w:rPr>
          <w:rFonts w:ascii="Times New Roman" w:hAnsi="Times New Roman"/>
        </w:rPr>
        <w:instrText>为了实现工程地质三维建模的自动化</w:instrText>
      </w:r>
      <w:r w:rsidR="001C3516" w:rsidRPr="005802CA">
        <w:rPr>
          <w:rFonts w:ascii="Times New Roman" w:hAnsi="Times New Roman"/>
        </w:rPr>
        <w:instrText>,</w:instrText>
      </w:r>
      <w:r w:rsidR="001C3516" w:rsidRPr="005802CA">
        <w:rPr>
          <w:rFonts w:ascii="Times New Roman" w:hAnsi="Times New Roman"/>
        </w:rPr>
        <w:instrText>本文从两个方面入手进行探讨。首先建立区域地质演化图</w:instrText>
      </w:r>
      <w:r w:rsidR="001C3516" w:rsidRPr="005802CA">
        <w:rPr>
          <w:rFonts w:ascii="Times New Roman" w:hAnsi="Times New Roman"/>
        </w:rPr>
        <w:instrText>,</w:instrText>
      </w:r>
      <w:r w:rsidR="001C3516" w:rsidRPr="005802CA">
        <w:rPr>
          <w:rFonts w:ascii="Times New Roman" w:hAnsi="Times New Roman"/>
        </w:rPr>
        <w:instrText>为三维地质建模过程提供</w:instrText>
      </w:r>
      <w:r w:rsidR="001C3516" w:rsidRPr="005802CA">
        <w:rPr>
          <w:rFonts w:ascii="Times New Roman" w:hAnsi="Times New Roman"/>
        </w:rPr>
        <w:instrText>“</w:instrText>
      </w:r>
      <w:r w:rsidR="001C3516" w:rsidRPr="005802CA">
        <w:rPr>
          <w:rFonts w:ascii="Times New Roman" w:hAnsi="Times New Roman"/>
        </w:rPr>
        <w:instrText>向导</w:instrText>
      </w:r>
      <w:r w:rsidR="001C3516" w:rsidRPr="005802CA">
        <w:rPr>
          <w:rFonts w:ascii="Times New Roman" w:hAnsi="Times New Roman"/>
        </w:rPr>
        <w:instrText>”,</w:instrText>
      </w:r>
      <w:r w:rsidR="001C3516" w:rsidRPr="005802CA">
        <w:rPr>
          <w:rFonts w:ascii="Times New Roman" w:hAnsi="Times New Roman"/>
        </w:rPr>
        <w:instrText>实现地质曲面的拟合和裁剪自动化</w:instrText>
      </w:r>
      <w:r w:rsidR="001C3516" w:rsidRPr="005802CA">
        <w:rPr>
          <w:rFonts w:ascii="Times New Roman" w:hAnsi="Times New Roman"/>
        </w:rPr>
        <w:instrText>,</w:instrText>
      </w:r>
      <w:r w:rsidR="001C3516" w:rsidRPr="005802CA">
        <w:rPr>
          <w:rFonts w:ascii="Times New Roman" w:hAnsi="Times New Roman"/>
        </w:rPr>
        <w:instrText>同时也使三维地质模型反</w:instrText>
      </w:r>
      <w:r w:rsidR="001C3516" w:rsidRPr="005802CA">
        <w:rPr>
          <w:rFonts w:ascii="Times New Roman" w:hAnsi="Times New Roman" w:hint="eastAsia"/>
        </w:rPr>
        <w:instrText>映了区域地质的演化规律</w:instrText>
      </w:r>
      <w:r w:rsidR="001C3516" w:rsidRPr="005802CA">
        <w:rPr>
          <w:rFonts w:ascii="Times New Roman" w:hAnsi="Times New Roman"/>
        </w:rPr>
        <w:instrText>;</w:instrText>
      </w:r>
      <w:r w:rsidR="001C3516" w:rsidRPr="005802CA">
        <w:rPr>
          <w:rFonts w:ascii="Times New Roman" w:hAnsi="Times New Roman"/>
        </w:rPr>
        <w:instrText>此外</w:instrText>
      </w:r>
      <w:r w:rsidR="001C3516" w:rsidRPr="005802CA">
        <w:rPr>
          <w:rFonts w:ascii="Times New Roman" w:hAnsi="Times New Roman"/>
        </w:rPr>
        <w:instrText>,</w:instrText>
      </w:r>
      <w:r w:rsidR="001C3516" w:rsidRPr="005802CA">
        <w:rPr>
          <w:rFonts w:ascii="Times New Roman" w:hAnsi="Times New Roman"/>
        </w:rPr>
        <w:instrText>根据地层的接触关系</w:instrText>
      </w:r>
      <w:r w:rsidR="001C3516" w:rsidRPr="005802CA">
        <w:rPr>
          <w:rFonts w:ascii="Times New Roman" w:hAnsi="Times New Roman"/>
        </w:rPr>
        <w:instrText>,</w:instrText>
      </w:r>
      <w:r w:rsidR="001C3516" w:rsidRPr="005802CA">
        <w:rPr>
          <w:rFonts w:ascii="Times New Roman" w:hAnsi="Times New Roman"/>
        </w:rPr>
        <w:instrText>建立地质曲面的裁剪规则</w:instrText>
      </w:r>
      <w:r w:rsidR="001C3516" w:rsidRPr="005802CA">
        <w:rPr>
          <w:rFonts w:ascii="Times New Roman" w:hAnsi="Times New Roman"/>
        </w:rPr>
        <w:instrText>,</w:instrText>
      </w:r>
      <w:r w:rsidR="001C3516" w:rsidRPr="005802CA">
        <w:rPr>
          <w:rFonts w:ascii="Times New Roman" w:hAnsi="Times New Roman"/>
        </w:rPr>
        <w:instrText>实现地质曲面之间裁剪关系的自动判断。</w:instrText>
      </w:r>
      <w:r w:rsidR="001C3516" w:rsidRPr="005802CA">
        <w:rPr>
          <w:rFonts w:ascii="Times New Roman" w:hAnsi="Times New Roman"/>
        </w:rPr>
        <w:instrText>\n\n\n\n\n\n\n\n\n\n\t(5)</w:instrText>
      </w:r>
      <w:r w:rsidR="001C3516" w:rsidRPr="005802CA">
        <w:rPr>
          <w:rFonts w:ascii="Times New Roman" w:hAnsi="Times New Roman"/>
        </w:rPr>
        <w:instrText>工程地质三维建模及可视化系统的开发与应用</w:instrText>
      </w:r>
      <w:r w:rsidR="001C3516" w:rsidRPr="005802CA">
        <w:rPr>
          <w:rFonts w:ascii="Times New Roman" w:hAnsi="Times New Roman"/>
        </w:rPr>
        <w:instrText>\n\n\n\n\n\n\n\n\n\n\t</w:instrText>
      </w:r>
      <w:r w:rsidR="001C3516" w:rsidRPr="005802CA">
        <w:rPr>
          <w:rFonts w:ascii="Times New Roman" w:hAnsi="Times New Roman"/>
        </w:rPr>
        <w:instrText>根据本文确立的工程地质三维建模及可视化方法体系</w:instrText>
      </w:r>
      <w:r w:rsidR="001C3516" w:rsidRPr="005802CA">
        <w:rPr>
          <w:rFonts w:ascii="Times New Roman" w:hAnsi="Times New Roman"/>
        </w:rPr>
        <w:instrText>,</w:instrText>
      </w:r>
      <w:r w:rsidR="001C3516" w:rsidRPr="005802CA">
        <w:rPr>
          <w:rFonts w:ascii="Times New Roman" w:hAnsi="Times New Roman"/>
        </w:rPr>
        <w:instrText>借助</w:instrText>
      </w:r>
      <w:r w:rsidR="001C3516" w:rsidRPr="005802CA">
        <w:rPr>
          <w:rFonts w:ascii="Times New Roman" w:hAnsi="Times New Roman"/>
        </w:rPr>
        <w:instrText>Visual C++6.0</w:instrText>
      </w:r>
      <w:r w:rsidR="001C3516" w:rsidRPr="005802CA">
        <w:rPr>
          <w:rFonts w:ascii="Times New Roman" w:hAnsi="Times New Roman"/>
        </w:rPr>
        <w:instrText>高级编程语言和面向对象的可视化开发接口</w:instrText>
      </w:r>
      <w:r w:rsidR="001C3516" w:rsidRPr="005802CA">
        <w:rPr>
          <w:rFonts w:ascii="Times New Roman" w:hAnsi="Times New Roman"/>
        </w:rPr>
        <w:instrText>VTK,</w:instrText>
      </w:r>
      <w:r w:rsidR="001C3516" w:rsidRPr="005802CA">
        <w:rPr>
          <w:rFonts w:ascii="Times New Roman" w:hAnsi="Times New Roman"/>
        </w:rPr>
        <w:instrText>研制开发了一个工程地质三维建模及可视化基础平台</w:instrText>
      </w:r>
      <w:r w:rsidR="001C3516" w:rsidRPr="005802CA">
        <w:rPr>
          <w:rFonts w:ascii="Times New Roman" w:hAnsi="Times New Roman"/>
        </w:rPr>
        <w:instrText>——3DGeoModeller</w:instrText>
      </w:r>
      <w:r w:rsidR="001C3516" w:rsidRPr="005802CA">
        <w:rPr>
          <w:rFonts w:ascii="Times New Roman" w:hAnsi="Times New Roman"/>
        </w:rPr>
        <w:instrText>系统。该系统实现了区域地质资料管理、三维建模、三维地质信息的可视化</w:instrText>
      </w:r>
      <w:r w:rsidR="001C3516" w:rsidRPr="005802CA">
        <w:rPr>
          <w:rFonts w:ascii="Times New Roman" w:hAnsi="Times New Roman"/>
        </w:rPr>
        <w:instrText>,</w:instrText>
      </w:r>
      <w:r w:rsidR="001C3516" w:rsidRPr="005802CA">
        <w:rPr>
          <w:rFonts w:ascii="Times New Roman" w:hAnsi="Times New Roman"/>
        </w:rPr>
        <w:instrText>以及基于三维地质模型的基本分析等功能。</w:instrText>
      </w:r>
      <w:r w:rsidR="001C3516" w:rsidRPr="005802CA">
        <w:rPr>
          <w:rFonts w:ascii="Times New Roman" w:hAnsi="Times New Roman"/>
        </w:rPr>
        <w:instrText>\n\n\n\n\n\n\n\n\n\n\t</w:instrText>
      </w:r>
      <w:r w:rsidR="001C3516" w:rsidRPr="005802CA">
        <w:rPr>
          <w:rFonts w:ascii="Times New Roman" w:hAnsi="Times New Roman"/>
        </w:rPr>
        <w:instrText>将系统应用于沪蓉高速公路滑坡、龙滩水电站、锦屏水电站等三维地质建模与分析当中</w:instrText>
      </w:r>
      <w:r w:rsidR="001C3516" w:rsidRPr="005802CA">
        <w:rPr>
          <w:rFonts w:ascii="Times New Roman" w:hAnsi="Times New Roman"/>
        </w:rPr>
        <w:instrText>,</w:instrText>
      </w:r>
      <w:r w:rsidR="001C3516" w:rsidRPr="005802CA">
        <w:rPr>
          <w:rFonts w:ascii="Times New Roman" w:hAnsi="Times New Roman"/>
        </w:rPr>
        <w:instrText>实践验证了基础理论的可行性</w:instrText>
      </w:r>
      <w:r w:rsidR="001C3516" w:rsidRPr="005802CA">
        <w:rPr>
          <w:rFonts w:ascii="Times New Roman" w:hAnsi="Times New Roman"/>
        </w:rPr>
        <w:instrText>,</w:instrText>
      </w:r>
      <w:r w:rsidR="001C3516" w:rsidRPr="005802CA">
        <w:rPr>
          <w:rFonts w:ascii="Times New Roman" w:hAnsi="Times New Roman"/>
        </w:rPr>
        <w:instrText>并在实践中进一步完善了基础理论。</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岩土工程</w:instrText>
      </w:r>
      <w:r w:rsidR="001C3516" w:rsidRPr="005802CA">
        <w:rPr>
          <w:rFonts w:ascii="Times New Roman" w:hAnsi="Times New Roman"/>
        </w:rPr>
        <w:instrText xml:space="preserve">\ndownload: 544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ndbcode: CDFD\ndbname: CDFD9908\nfilename: 2007128248.nh","number-of-pages":"150","publisher":"</w:instrText>
      </w:r>
      <w:r w:rsidR="001C3516" w:rsidRPr="005802CA">
        <w:rPr>
          <w:rFonts w:ascii="Times New Roman" w:hAnsi="Times New Roman"/>
        </w:rPr>
        <w:instrText>中国科学院研究生院（武汉岩土力学研究所）</w:instrText>
      </w:r>
      <w:r w:rsidR="001C3516" w:rsidRPr="005802CA">
        <w:rPr>
          <w:rFonts w:ascii="Times New Roman" w:hAnsi="Times New Roman"/>
        </w:rPr>
        <w:instrText>","source":"CNKI","title":"</w:instrText>
      </w:r>
      <w:r w:rsidR="001C3516" w:rsidRPr="005802CA">
        <w:rPr>
          <w:rFonts w:ascii="Times New Roman" w:hAnsi="Times New Roman"/>
        </w:rPr>
        <w:instrText>工程地质三维建模及可视化技术研究</w:instrText>
      </w:r>
      <w:r w:rsidR="001C3516" w:rsidRPr="005802CA">
        <w:rPr>
          <w:rFonts w:ascii="Times New Roman" w:hAnsi="Times New Roman"/>
        </w:rPr>
        <w:instrText>","URL":"https://kns.cnki.net/KCMS/detail/detail.aspx?dbcode=CDFD&amp;dbname=CDFD9908&amp;filename=2007128248.nh","author":[{"literal":"</w:instrText>
      </w:r>
      <w:r w:rsidR="001C3516" w:rsidRPr="005802CA">
        <w:rPr>
          <w:rFonts w:ascii="Times New Roman" w:hAnsi="Times New Roman"/>
        </w:rPr>
        <w:instrText>熊祖强</w:instrText>
      </w:r>
      <w:r w:rsidR="001C3516" w:rsidRPr="005802CA">
        <w:rPr>
          <w:rFonts w:ascii="Times New Roman" w:hAnsi="Times New Roman"/>
        </w:rPr>
        <w:instrText>"}],"contributor":[{"literal":"</w:instrText>
      </w:r>
      <w:r w:rsidR="001C3516" w:rsidRPr="005802CA">
        <w:rPr>
          <w:rFonts w:ascii="Times New Roman" w:hAnsi="Times New Roman"/>
        </w:rPr>
        <w:instrText>贺怀建</w:instrText>
      </w:r>
      <w:r w:rsidR="001C3516" w:rsidRPr="005802CA">
        <w:rPr>
          <w:rFonts w:ascii="Times New Roman" w:hAnsi="Times New Roman"/>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0]</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y3cN82nk","properties":{"formattedCitation":"\\super [11]\\nosupersub{}","plainCitation":"[11]","noteIndex":0},"citationItems":[{"id":30,"uris":["http://zotero.org/users/local/8clMLtyf/items/J3XWTYHL"],"itemData":{"id":30,"type":"article-journal","abstract":"</w:instrText>
      </w:r>
      <w:r w:rsidR="001C3516" w:rsidRPr="005802CA">
        <w:rPr>
          <w:rFonts w:ascii="Times New Roman" w:hAnsi="Times New Roman"/>
        </w:rPr>
        <w:instrText>随着石油勘探开发技术不断向安全、效率、低成本的方向发展</w:instrText>
      </w:r>
      <w:r w:rsidR="001C3516" w:rsidRPr="005802CA">
        <w:rPr>
          <w:rFonts w:ascii="Times New Roman" w:hAnsi="Times New Roman"/>
        </w:rPr>
        <w:instrText>,</w:instrText>
      </w:r>
      <w:r w:rsidR="001C3516" w:rsidRPr="005802CA">
        <w:rPr>
          <w:rFonts w:ascii="Times New Roman" w:hAnsi="Times New Roman"/>
        </w:rPr>
        <w:instrText>三维地质模型显得越来越重要。就目前国内外三维地质建模方法和数据模型进行梳理分类</w:instrText>
      </w:r>
      <w:r w:rsidR="001C3516" w:rsidRPr="005802CA">
        <w:rPr>
          <w:rFonts w:ascii="Times New Roman" w:hAnsi="Times New Roman"/>
        </w:rPr>
        <w:instrText>,</w:instrText>
      </w:r>
      <w:r w:rsidR="001C3516" w:rsidRPr="005802CA">
        <w:rPr>
          <w:rFonts w:ascii="Times New Roman" w:hAnsi="Times New Roman"/>
        </w:rPr>
        <w:instrText>对建模流程进行阐述</w:instrText>
      </w:r>
      <w:r w:rsidR="001C3516" w:rsidRPr="005802CA">
        <w:rPr>
          <w:rFonts w:ascii="Times New Roman" w:hAnsi="Times New Roman"/>
        </w:rPr>
        <w:instrText>,</w:instrText>
      </w:r>
      <w:r w:rsidR="001C3516" w:rsidRPr="005802CA">
        <w:rPr>
          <w:rFonts w:ascii="Times New Roman" w:hAnsi="Times New Roman"/>
        </w:rPr>
        <w:instrText>并对建模软件的优势和不足进行了分析。</w:instrText>
      </w:r>
      <w:r w:rsidR="001C3516" w:rsidRPr="005802CA">
        <w:rPr>
          <w:rFonts w:ascii="Times New Roman" w:hAnsi="Times New Roman"/>
        </w:rPr>
        <w:instrText>","container-title":"</w:instrText>
      </w:r>
      <w:r w:rsidR="001C3516" w:rsidRPr="005802CA">
        <w:rPr>
          <w:rFonts w:ascii="Times New Roman" w:hAnsi="Times New Roman"/>
        </w:rPr>
        <w:instrText>化工设计通讯</w:instrText>
      </w:r>
      <w:r w:rsidR="001C3516" w:rsidRPr="005802CA">
        <w:rPr>
          <w:rFonts w:ascii="Times New Roman" w:hAnsi="Times New Roman"/>
        </w:rPr>
        <w:instrText xml:space="preserve">","issue":"8","language":"zh-CN","note":"download: 1746\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基础科学</w:instrText>
      </w:r>
      <w:r w:rsidR="001C3516" w:rsidRPr="005802CA">
        <w:rPr>
          <w:rFonts w:ascii="Times New Roman" w:hAnsi="Times New Roman"/>
        </w:rPr>
        <w:instrText>\nCLC: P628\ndbcode: CJFQ\ndbname: CJFDLAST2019\nfilename: WGTX201908160","page":"243-244","source":"CNKI","title":"</w:instrText>
      </w:r>
      <w:r w:rsidR="001C3516" w:rsidRPr="005802CA">
        <w:rPr>
          <w:rFonts w:ascii="Times New Roman" w:hAnsi="Times New Roman"/>
        </w:rPr>
        <w:instrText>三维地质建模技术的发展现状</w:instrText>
      </w:r>
      <w:r w:rsidR="001C3516" w:rsidRPr="005802CA">
        <w:rPr>
          <w:rFonts w:ascii="Times New Roman" w:hAnsi="Times New Roman"/>
        </w:rPr>
        <w:instrText>","volume":"45","author":[{"literal":"</w:instrText>
      </w:r>
      <w:r w:rsidR="001C3516" w:rsidRPr="005802CA">
        <w:rPr>
          <w:rFonts w:ascii="Times New Roman" w:hAnsi="Times New Roman"/>
        </w:rPr>
        <w:instrText>王洋</w:instrText>
      </w:r>
      <w:r w:rsidR="001C3516" w:rsidRPr="005802CA">
        <w:rPr>
          <w:rFonts w:ascii="Times New Roman" w:hAnsi="Times New Roman"/>
        </w:rPr>
        <w:instrText>"},{"literal":"</w:instrText>
      </w:r>
      <w:r w:rsidR="001C3516" w:rsidRPr="005802CA">
        <w:rPr>
          <w:rFonts w:ascii="Times New Roman" w:hAnsi="Times New Roman"/>
        </w:rPr>
        <w:instrText>赵雅诗</w:instrText>
      </w:r>
      <w:r w:rsidR="001C3516" w:rsidRPr="005802CA">
        <w:rPr>
          <w:rFonts w:ascii="Times New Roman" w:hAnsi="Times New Roman"/>
        </w:rPr>
        <w:instrText>"},{"literal":"</w:instrText>
      </w:r>
      <w:r w:rsidR="001C3516" w:rsidRPr="005802CA">
        <w:rPr>
          <w:rFonts w:ascii="Times New Roman" w:hAnsi="Times New Roman"/>
        </w:rPr>
        <w:instrText>王锐柯</w:instrText>
      </w:r>
      <w:r w:rsidR="001C3516" w:rsidRPr="005802CA">
        <w:rPr>
          <w:rFonts w:ascii="Times New Roman" w:hAnsi="Times New Roman"/>
        </w:rPr>
        <w:instrText>"},{"literal":"</w:instrText>
      </w:r>
      <w:r w:rsidR="001C3516" w:rsidRPr="005802CA">
        <w:rPr>
          <w:rFonts w:ascii="Times New Roman" w:hAnsi="Times New Roman"/>
        </w:rPr>
        <w:instrText>阮扬</w:instrText>
      </w:r>
      <w:r w:rsidR="001C3516" w:rsidRPr="005802CA">
        <w:rPr>
          <w:rFonts w:ascii="Times New Roman" w:hAnsi="Times New Roman"/>
        </w:rPr>
        <w:instrText>"},{"literal":"</w:instrText>
      </w:r>
      <w:r w:rsidR="001C3516" w:rsidRPr="005802CA">
        <w:rPr>
          <w:rFonts w:ascii="Times New Roman" w:hAnsi="Times New Roman"/>
        </w:rPr>
        <w:instrText>杨明合</w:instrText>
      </w:r>
      <w:r w:rsidR="001C3516" w:rsidRPr="005802CA">
        <w:rPr>
          <w:rFonts w:ascii="Times New Roman" w:hAnsi="Times New Roman"/>
        </w:rPr>
        <w:instrText xml:space="preserve">"}],"issued":{"date-parts":[["2019"]]}}}],"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1]</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052D906A"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11" w:name="_Hlk191409820"/>
      <w:r w:rsidR="006C2995" w:rsidRPr="005802CA">
        <w:rPr>
          <w:rFonts w:ascii="Times New Roman" w:hAnsi="Times New Roman" w:cs="Times New Roman" w:hint="eastAsia"/>
          <w:kern w:val="2"/>
        </w:rPr>
        <w:t>Leapfrog</w:t>
      </w:r>
      <w:bookmarkEnd w:id="11"/>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2-15]</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w:t>
      </w:r>
      <w:r w:rsidR="006C2995" w:rsidRPr="005802CA">
        <w:rPr>
          <w:rFonts w:ascii="Times New Roman" w:hAnsi="Times New Roman" w:hint="eastAsia"/>
        </w:rPr>
        <w:lastRenderedPageBreak/>
        <w:t>数据方面表现突出</w:t>
      </w:r>
      <w:r w:rsidR="00576C94" w:rsidRPr="005802CA">
        <w:rPr>
          <w:rFonts w:ascii="Times New Roman" w:hAnsi="Times New Roman"/>
        </w:rPr>
        <w:fldChar w:fldCharType="begin"/>
      </w:r>
      <w:r w:rsidR="001C3516" w:rsidRPr="005802CA">
        <w:rPr>
          <w:rFonts w:ascii="Times New Roman" w:hAnsi="Times New Roman"/>
        </w:rPr>
        <w:instrText xml:space="preserve"> ADDIN ZOTERO_ITEM CSL_CITATION {"citationID":"FcwUHGR3","properties":{"formattedCitation":"\\super [16,17]\\nosupersub{}","plainCitation":"[16,17]","noteIndex":0},"citationItems":[{"id":162,"uris":["http://zotero.org/users/local/8clMLtyf/items/PP78X2S5"],"itemData":{"id":162,"type":"webpage","title":"CO_(2)</w:instrText>
      </w:r>
      <w:r w:rsidR="001C3516" w:rsidRPr="005802CA">
        <w:rPr>
          <w:rFonts w:ascii="Times New Roman" w:hAnsi="Times New Roman"/>
        </w:rPr>
        <w:instrText>地质封存三维地质结构建模与表征研究进展</w:instrText>
      </w:r>
      <w:r w:rsidR="001C3516" w:rsidRPr="005802CA">
        <w:rPr>
          <w:rFonts w:ascii="Times New Roman" w:hAnsi="Times New Roman"/>
        </w:rPr>
        <w:instrText>-</w:instrText>
      </w:r>
      <w:r w:rsidR="001C3516" w:rsidRPr="005802CA">
        <w:rPr>
          <w:rFonts w:ascii="Times New Roman" w:hAnsi="Times New Roman"/>
        </w:rPr>
        <w:instrText>【维普期刊官网】</w:instrText>
      </w:r>
      <w:r w:rsidR="001C3516" w:rsidRPr="005802CA">
        <w:rPr>
          <w:rFonts w:ascii="Times New Roman" w:hAnsi="Times New Roman"/>
        </w:rPr>
        <w:instrText xml:space="preserve">- </w:instrText>
      </w:r>
      <w:r w:rsidR="001C3516" w:rsidRPr="005802CA">
        <w:rPr>
          <w:rFonts w:ascii="Times New Roman" w:hAnsi="Times New Roman"/>
        </w:rPr>
        <w:instrText>中文期刊服务平台</w:instrText>
      </w:r>
      <w:r w:rsidR="001C3516" w:rsidRPr="005802CA">
        <w:rPr>
          <w:rFonts w:ascii="Times New Roman" w:hAnsi="Times New Roman"/>
        </w:rPr>
        <w:instrText>","URL":"https://qikan.cqvip.com/Qikan/Article/Detail?id=7109367326","accessed":{"date-parts":[["2025",3,10]]}}},{"id":160,"uris":["http://zotero.org/users/local/8clMLtyf/items/298KCRXR"],"itemData":{"id":160,"type":"article-journal","abstract":"</w:instrText>
      </w:r>
      <w:r w:rsidR="001C3516" w:rsidRPr="005802CA">
        <w:rPr>
          <w:rFonts w:ascii="Times New Roman" w:hAnsi="Times New Roman"/>
        </w:rPr>
        <w:instrText>当前世界进入基于大数据进行数据密集型科学研究的时代</w:instrText>
      </w:r>
      <w:r w:rsidR="001C3516" w:rsidRPr="005802CA">
        <w:rPr>
          <w:rFonts w:ascii="Times New Roman" w:hAnsi="Times New Roman"/>
        </w:rPr>
        <w:instrText>,</w:instrText>
      </w:r>
      <w:r w:rsidR="001C3516" w:rsidRPr="005802CA">
        <w:rPr>
          <w:rFonts w:ascii="Times New Roman" w:hAnsi="Times New Roman"/>
        </w:rPr>
        <w:instrText>协同操作的数据、信息、系统、空间基础设施对整个地球科学研究和应对巨大社会挑战至关重要</w:instrText>
      </w:r>
      <w:r w:rsidR="001C3516" w:rsidRPr="005802CA">
        <w:rPr>
          <w:rFonts w:ascii="Times New Roman" w:hAnsi="Times New Roman"/>
        </w:rPr>
        <w:instrText>.2012</w:instrText>
      </w:r>
      <w:r w:rsidR="001C3516" w:rsidRPr="005802CA">
        <w:rPr>
          <w:rFonts w:ascii="Times New Roman" w:hAnsi="Times New Roman"/>
        </w:rPr>
        <w:instrText>年</w:instrText>
      </w:r>
      <w:r w:rsidR="001C3516" w:rsidRPr="005802CA">
        <w:rPr>
          <w:rFonts w:ascii="Times New Roman" w:hAnsi="Times New Roman"/>
        </w:rPr>
        <w:instrText>8</w:instrText>
      </w:r>
      <w:r w:rsidR="001C3516" w:rsidRPr="005802CA">
        <w:rPr>
          <w:rFonts w:ascii="Times New Roman" w:hAnsi="Times New Roman"/>
        </w:rPr>
        <w:instrText>月在澳大利亚布里斯班召开的第</w:instrText>
      </w:r>
      <w:r w:rsidR="001C3516" w:rsidRPr="005802CA">
        <w:rPr>
          <w:rFonts w:ascii="Times New Roman" w:hAnsi="Times New Roman"/>
        </w:rPr>
        <w:instrText>34</w:instrText>
      </w:r>
      <w:r w:rsidR="001C3516" w:rsidRPr="005802CA">
        <w:rPr>
          <w:rFonts w:ascii="Times New Roman" w:hAnsi="Times New Roman"/>
        </w:rPr>
        <w:instrText>届国际地质大会</w:instrText>
      </w:r>
      <w:r w:rsidR="001C3516" w:rsidRPr="005802CA">
        <w:rPr>
          <w:rFonts w:ascii="Times New Roman" w:hAnsi="Times New Roman"/>
        </w:rPr>
        <w:instrText>,</w:instrText>
      </w:r>
      <w:r w:rsidR="001C3516" w:rsidRPr="005802CA">
        <w:rPr>
          <w:rFonts w:ascii="Times New Roman" w:hAnsi="Times New Roman"/>
        </w:rPr>
        <w:instrText>吸引了世界范围内的行业领军科学家交流讨论了地学信息领域取得的进展、成果和发展趋势</w:instrText>
      </w:r>
      <w:r w:rsidR="001C3516" w:rsidRPr="005802CA">
        <w:rPr>
          <w:rFonts w:ascii="Times New Roman" w:hAnsi="Times New Roman"/>
        </w:rPr>
        <w:instrText>.</w:instrText>
      </w:r>
      <w:r w:rsidR="001C3516" w:rsidRPr="005802CA">
        <w:rPr>
          <w:rFonts w:ascii="Times New Roman" w:hAnsi="Times New Roman"/>
        </w:rPr>
        <w:instrText>从本届地质大会来看</w:instrText>
      </w:r>
      <w:r w:rsidR="001C3516" w:rsidRPr="005802CA">
        <w:rPr>
          <w:rFonts w:ascii="Times New Roman" w:hAnsi="Times New Roman"/>
        </w:rPr>
        <w:instrText>,</w:instrText>
      </w:r>
      <w:r w:rsidR="001C3516" w:rsidRPr="005802CA">
        <w:rPr>
          <w:rFonts w:ascii="Times New Roman" w:hAnsi="Times New Roman"/>
        </w:rPr>
        <w:instrText>计算机技术、数据库技术、网络技术、虚拟技术等</w:instrText>
      </w:r>
      <w:r w:rsidR="001C3516" w:rsidRPr="005802CA">
        <w:rPr>
          <w:rFonts w:ascii="Times New Roman" w:hAnsi="Times New Roman" w:hint="eastAsia"/>
        </w:rPr>
        <w:instrText>现代化的技术深入应用到了地学众多专业领域</w:instrText>
      </w:r>
      <w:r w:rsidR="001C3516" w:rsidRPr="005802CA">
        <w:rPr>
          <w:rFonts w:ascii="Times New Roman" w:hAnsi="Times New Roman"/>
        </w:rPr>
        <w:instrText>,</w:instrText>
      </w:r>
      <w:r w:rsidR="001C3516" w:rsidRPr="005802CA">
        <w:rPr>
          <w:rFonts w:ascii="Times New Roman" w:hAnsi="Times New Roman"/>
        </w:rPr>
        <w:instrText>地学信息产品服务成为了信息化时代各国为公众提供公益性服务的主流渠道</w:instrText>
      </w:r>
      <w:r w:rsidR="001C3516" w:rsidRPr="005802CA">
        <w:rPr>
          <w:rFonts w:ascii="Times New Roman" w:hAnsi="Times New Roman"/>
        </w:rPr>
        <w:instrText>,</w:instrText>
      </w:r>
      <w:r w:rsidR="001C3516" w:rsidRPr="005802CA">
        <w:rPr>
          <w:rFonts w:ascii="Times New Roman" w:hAnsi="Times New Roman"/>
        </w:rPr>
        <w:instrText>地学信息逐步突破孤立的专题、地区、国家的限制</w:instrText>
      </w:r>
      <w:r w:rsidR="001C3516" w:rsidRPr="005802CA">
        <w:rPr>
          <w:rFonts w:ascii="Times New Roman" w:hAnsi="Times New Roman"/>
        </w:rPr>
        <w:instrText>,</w:instrText>
      </w:r>
      <w:r w:rsidR="001C3516" w:rsidRPr="005802CA">
        <w:rPr>
          <w:rFonts w:ascii="Times New Roman" w:hAnsi="Times New Roman"/>
        </w:rPr>
        <w:instrText>跨专业、跨学科、跨国乃至跨大洲级别的数据共享将逐步达成共识</w:instrText>
      </w:r>
      <w:r w:rsidR="001C3516" w:rsidRPr="005802CA">
        <w:rPr>
          <w:rFonts w:ascii="Times New Roman" w:hAnsi="Times New Roman"/>
        </w:rPr>
        <w:instrText>.</w:instrText>
      </w:r>
      <w:r w:rsidR="001C3516" w:rsidRPr="005802CA">
        <w:rPr>
          <w:rFonts w:ascii="Times New Roman" w:hAnsi="Times New Roman"/>
        </w:rPr>
        <w:instrText>当前</w:instrText>
      </w:r>
      <w:r w:rsidR="001C3516" w:rsidRPr="005802CA">
        <w:rPr>
          <w:rFonts w:ascii="Times New Roman" w:hAnsi="Times New Roman"/>
        </w:rPr>
        <w:instrText>,</w:instrText>
      </w:r>
      <w:r w:rsidR="001C3516" w:rsidRPr="005802CA">
        <w:rPr>
          <w:rFonts w:ascii="Times New Roman" w:hAnsi="Times New Roman"/>
        </w:rPr>
        <w:instrText>全球的地学信息科学家都在朝着这同一方向努力</w:instrText>
      </w:r>
      <w:r w:rsidR="001C3516" w:rsidRPr="005802CA">
        <w:rPr>
          <w:rFonts w:ascii="Times New Roman" w:hAnsi="Times New Roman"/>
        </w:rPr>
        <w:instrText>,</w:instrText>
      </w:r>
      <w:r w:rsidR="001C3516" w:rsidRPr="005802CA">
        <w:rPr>
          <w:rFonts w:ascii="Times New Roman" w:hAnsi="Times New Roman"/>
        </w:rPr>
        <w:instrText>让地学知识能够快速、便捷、高效的为变化的地球服务</w:instrText>
      </w:r>
      <w:r w:rsidR="001C3516" w:rsidRPr="005802CA">
        <w:rPr>
          <w:rFonts w:ascii="Times New Roman" w:hAnsi="Times New Roman"/>
        </w:rPr>
        <w:instrText>.%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w:instrText>
      </w:r>
      <w:r w:rsidR="001C3516" w:rsidRPr="005802CA">
        <w:rPr>
          <w:rFonts w:ascii="Times New Roman" w:hAnsi="Times New Roman"/>
        </w:rPr>
        <w:instrText>地质通报</w:instrText>
      </w:r>
      <w:r w:rsidR="001C3516" w:rsidRPr="005802CA">
        <w:rPr>
          <w:rFonts w:ascii="Times New Roman" w:hAnsi="Times New Roman"/>
        </w:rPr>
        <w:instrText xml:space="preserve">","ISSN":"1671-2552","issue":"4","language":"zh-CN","note":"original-title: Geological Bulletin of China\nCLC: </w:instrText>
      </w:r>
      <w:r w:rsidR="001C3516" w:rsidRPr="005802CA">
        <w:rPr>
          <w:rFonts w:ascii="Times New Roman" w:hAnsi="Times New Roman"/>
        </w:rPr>
        <w:instrText>地质学</w:instrText>
      </w:r>
      <w:r w:rsidR="001C3516" w:rsidRPr="005802CA">
        <w:rPr>
          <w:rFonts w:ascii="Times New Roman" w:hAnsi="Times New Roman"/>
        </w:rPr>
        <w:instrText xml:space="preserve">;\npublicationTag: </w:instrText>
      </w:r>
      <w:r w:rsidR="001C3516" w:rsidRPr="005802CA">
        <w:rPr>
          <w:rFonts w:ascii="Times New Roman" w:hAnsi="Times New Roman"/>
        </w:rPr>
        <w:instrText>北大核心</w:instrText>
      </w:r>
      <w:r w:rsidR="001C3516" w:rsidRPr="005802CA">
        <w:rPr>
          <w:rFonts w:ascii="Times New Roman" w:hAnsi="Times New Roman"/>
        </w:rPr>
        <w:instrText>, CSCD, CSTPCD\nCIF: 1.111","page":"685-692","source":"</w:instrText>
      </w:r>
      <w:r w:rsidR="001C3516" w:rsidRPr="005802CA">
        <w:rPr>
          <w:rFonts w:ascii="Times New Roman" w:hAnsi="Times New Roman"/>
        </w:rPr>
        <w:instrText>掌桥科研</w:instrText>
      </w:r>
      <w:r w:rsidR="001C3516" w:rsidRPr="005802CA">
        <w:rPr>
          <w:rFonts w:ascii="Times New Roman" w:hAnsi="Times New Roman"/>
        </w:rPr>
        <w:instrText>","title":"</w:instrText>
      </w:r>
      <w:r w:rsidR="001C3516" w:rsidRPr="005802CA">
        <w:rPr>
          <w:rFonts w:ascii="Times New Roman" w:hAnsi="Times New Roman"/>
        </w:rPr>
        <w:instrText>从第</w:instrText>
      </w:r>
      <w:r w:rsidR="001C3516" w:rsidRPr="005802CA">
        <w:rPr>
          <w:rFonts w:ascii="Times New Roman" w:hAnsi="Times New Roman"/>
        </w:rPr>
        <w:instrText>34</w:instrText>
      </w:r>
      <w:r w:rsidR="001C3516" w:rsidRPr="005802CA">
        <w:rPr>
          <w:rFonts w:ascii="Times New Roman" w:hAnsi="Times New Roman"/>
        </w:rPr>
        <w:instrText>届国际地质大会看地学信息技术发展趋势</w:instrText>
      </w:r>
      <w:r w:rsidR="001C3516" w:rsidRPr="005802CA">
        <w:rPr>
          <w:rFonts w:ascii="Times New Roman" w:hAnsi="Times New Roman"/>
        </w:rPr>
        <w:instrText>","volume":"32","author":[{"literal":"</w:instrText>
      </w:r>
      <w:r w:rsidR="001C3516" w:rsidRPr="005802CA">
        <w:rPr>
          <w:rFonts w:ascii="Times New Roman" w:hAnsi="Times New Roman"/>
        </w:rPr>
        <w:instrText>刘荣梅</w:instrText>
      </w:r>
      <w:r w:rsidR="001C3516" w:rsidRPr="005802CA">
        <w:rPr>
          <w:rFonts w:ascii="Times New Roman" w:hAnsi="Times New Roman"/>
        </w:rPr>
        <w:instrText>"},{"literal":"</w:instrText>
      </w:r>
      <w:r w:rsidR="001C3516" w:rsidRPr="005802CA">
        <w:rPr>
          <w:rFonts w:ascii="Times New Roman" w:hAnsi="Times New Roman"/>
        </w:rPr>
        <w:instrText>严光生</w:instrText>
      </w:r>
      <w:r w:rsidR="001C3516" w:rsidRPr="005802CA">
        <w:rPr>
          <w:rFonts w:ascii="Times New Roman" w:hAnsi="Times New Roman"/>
        </w:rPr>
        <w:instrText>"},{"literal":"</w:instrText>
      </w:r>
      <w:r w:rsidR="001C3516" w:rsidRPr="005802CA">
        <w:rPr>
          <w:rFonts w:ascii="Times New Roman" w:hAnsi="Times New Roman"/>
        </w:rPr>
        <w:instrText>夏庆霖</w:instrText>
      </w:r>
      <w:r w:rsidR="001C3516" w:rsidRPr="005802CA">
        <w:rPr>
          <w:rFonts w:ascii="Times New Roman" w:hAnsi="Times New Roman"/>
        </w:rPr>
        <w:instrText xml:space="preserve">"}],"issued":{"date-parts":[["2013"]]}}}],"schema":"https://github.com/citation-style-language/schema/raw/master/csl-citation.json"} </w:instrText>
      </w:r>
      <w:r w:rsidR="00576C94"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6,17]</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1C3516" w:rsidRPr="005802CA">
        <w:rPr>
          <w:rFonts w:ascii="Times New Roman" w:hAnsi="Times New Roman"/>
        </w:rPr>
        <w:instrText xml:space="preserve"> ADDIN ZOTERO_ITEM CSL_CITATION {"citationID":"Bp3fgB2I","properties":{"formattedCitation":"\\super [18]\\nosupersub{}","plainCitation":"[18]","noteIndex":0},"citationItems":[{"id":164,"uris":["http://zotero.org/users/local/8clMLtyf/items/X6AEHA4I"],"itemData":{"id":164,"type":"article-journal","abstract":"&lt;p&gt;</w:instrText>
      </w:r>
      <w:r w:rsidR="001C3516" w:rsidRPr="005802CA">
        <w:rPr>
          <w:rFonts w:ascii="Times New Roman" w:hAnsi="Times New Roman"/>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1C3516" w:rsidRPr="005802CA">
        <w:rPr>
          <w:rFonts w:ascii="Times New Roman" w:hAnsi="Times New Roman"/>
        </w:rPr>
        <w:instrText>GSA</w:instrText>
      </w:r>
      <w:r w:rsidR="001C3516" w:rsidRPr="005802CA">
        <w:rPr>
          <w:rFonts w:ascii="Times New Roman" w:hAnsi="Times New Roman"/>
        </w:rPr>
        <w:instrText>）来确定先验被证伪的原因。然后，我们采用近似贝叶斯计</w:instrText>
      </w:r>
      <w:r w:rsidR="001C3516" w:rsidRPr="005802CA">
        <w:rPr>
          <w:rFonts w:ascii="Times New Roman" w:hAnsi="Times New Roman" w:hint="eastAsia"/>
        </w:rPr>
        <w:instrText>算（</w:instrText>
      </w:r>
      <w:r w:rsidR="001C3516" w:rsidRPr="005802CA">
        <w:rPr>
          <w:rFonts w:ascii="Times New Roman" w:hAnsi="Times New Roman"/>
        </w:rPr>
        <w:instrText>ABC</w:instrText>
      </w:r>
      <w:r w:rsidR="001C3516" w:rsidRPr="005802CA">
        <w:rPr>
          <w:rFonts w:ascii="Times New Roman" w:hAnsi="Times New Roman"/>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1C3516" w:rsidRPr="005802CA">
        <w:rPr>
          <w:rFonts w:ascii="Times New Roman" w:hAnsi="Times New Roman"/>
        </w:rPr>
        <w:instrText>&lt;/p&gt;","container-title":"Engineering","DOI":"10.1016/j.eng.2022.04.015","ISSN":"2095-8099","issue":"11","journalAbbreviation":"</w:instrText>
      </w:r>
      <w:r w:rsidR="001C3516" w:rsidRPr="005802CA">
        <w:rPr>
          <w:rFonts w:ascii="Times New Roman" w:hAnsi="Times New Roman"/>
        </w:rPr>
        <w:instrText>工程（英文）</w:instrText>
      </w:r>
      <w:r w:rsidR="001C3516" w:rsidRPr="005802CA">
        <w:rPr>
          <w:rFonts w:ascii="Times New Roman" w:hAnsi="Times New Roman"/>
        </w:rPr>
        <w:instrText xml:space="preserve">","language":"zh-CN","license":"2022 </w:instrText>
      </w:r>
      <w:r w:rsidR="001C3516" w:rsidRPr="005802CA">
        <w:rPr>
          <w:rFonts w:ascii="Times New Roman" w:hAnsi="Times New Roman"/>
        </w:rPr>
        <w:instrText>高等教育出版社</w:instrText>
      </w:r>
      <w:r w:rsidR="001C3516" w:rsidRPr="005802CA">
        <w:rPr>
          <w:rFonts w:ascii="Times New Roman" w:hAnsi="Times New Roman"/>
        </w:rPr>
        <w:instrText>","page":"116-128","source":"MagTech","title":"</w:instrText>
      </w:r>
      <w:r w:rsidR="001C3516" w:rsidRPr="005802CA">
        <w:rPr>
          <w:rFonts w:ascii="Times New Roman" w:hAnsi="Times New Roman"/>
        </w:rPr>
        <w:instrText>裂缝性储层数据驱动模型证伪与不确定性量化</w:instrText>
      </w:r>
      <w:r w:rsidR="001C3516" w:rsidRPr="005802CA">
        <w:rPr>
          <w:rFonts w:ascii="Times New Roman" w:hAnsi="Times New Roman"/>
        </w:rPr>
        <w:instrText xml:space="preserve">","volume":"18","author":[{"family":"Fang","given":"Junling"},{"family":"Gong","given":"Bin"},{"family":"Caers","given":"Jef"}],"issued":{"date-parts":[["2022",1,24]]}}}],"schema":"https://github.com/citation-style-language/schema/raw/master/csl-citation.json"} </w:instrText>
      </w:r>
      <w:r w:rsidR="00F00D2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8]</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12" w:name="_Toc193146401"/>
      <w:bookmarkStart w:id="13"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12"/>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64915A11"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1C3516" w:rsidRPr="005802CA">
        <w:rPr>
          <w:rFonts w:ascii="Times New Roman" w:hAnsi="Times New Roman"/>
        </w:rPr>
        <w:instrText xml:space="preserve"> ADDIN ZOTERO_ITEM CSL_CITATION {"citationID":"KKXneAj8","properties":{"formattedCitation":"\\super [19,20]\\nosupersub{}","plainCitation":"[19,20]","noteIndex":0},"citationItems":[{"id":37,"uris":["http://zotero.org/users/local/8clMLtyf/items/5IZZ46JV"],"itemData":{"id":37,"type":"thesis","abstract":"</w:instrText>
      </w:r>
      <w:r w:rsidR="001C3516" w:rsidRPr="005802CA">
        <w:rPr>
          <w:rFonts w:ascii="Times New Roman" w:hAnsi="Times New Roman"/>
        </w:rPr>
        <w:instrText>互联网技术经过数十年飞速的发展</w:instrText>
      </w:r>
      <w:r w:rsidR="001C3516" w:rsidRPr="005802CA">
        <w:rPr>
          <w:rFonts w:ascii="Times New Roman" w:hAnsi="Times New Roman"/>
        </w:rPr>
        <w:instrText>,</w:instrText>
      </w:r>
      <w:r w:rsidR="001C3516" w:rsidRPr="005802CA">
        <w:rPr>
          <w:rFonts w:ascii="Times New Roman" w:hAnsi="Times New Roman"/>
        </w:rPr>
        <w:instrText>目前已经进入到了一个全新的万物互联的时代阶段</w:instrText>
      </w:r>
      <w:r w:rsidR="001C3516" w:rsidRPr="005802CA">
        <w:rPr>
          <w:rFonts w:ascii="Times New Roman" w:hAnsi="Times New Roman"/>
        </w:rPr>
        <w:instrText>,</w:instrText>
      </w:r>
      <w:r w:rsidR="001C3516" w:rsidRPr="005802CA">
        <w:rPr>
          <w:rFonts w:ascii="Times New Roman" w:hAnsi="Times New Roman"/>
        </w:rPr>
        <w:instrText>原先许多传统行业都开始积极寻求与计算机网络信息技术进行有机的结合</w:instrText>
      </w:r>
      <w:r w:rsidR="001C3516" w:rsidRPr="005802CA">
        <w:rPr>
          <w:rFonts w:ascii="Times New Roman" w:hAnsi="Times New Roman"/>
        </w:rPr>
        <w:instrText>,</w:instrText>
      </w:r>
      <w:r w:rsidR="001C3516" w:rsidRPr="005802CA">
        <w:rPr>
          <w:rFonts w:ascii="Times New Roman" w:hAnsi="Times New Roman"/>
        </w:rPr>
        <w:instrText>从而使自身行业的发展与当今时代的整体发展方向相契合。以计算机技术服务和通讯技术服务为主</w:instrText>
      </w:r>
      <w:r w:rsidR="001C3516" w:rsidRPr="005802CA">
        <w:rPr>
          <w:rFonts w:ascii="Times New Roman" w:hAnsi="Times New Roman"/>
        </w:rPr>
        <w:instrText>,</w:instrText>
      </w:r>
      <w:r w:rsidR="001C3516" w:rsidRPr="005802CA">
        <w:rPr>
          <w:rFonts w:ascii="Times New Roman" w:hAnsi="Times New Roman"/>
        </w:rPr>
        <w:instrText>是实现</w:instrText>
      </w:r>
      <w:r w:rsidR="001C3516" w:rsidRPr="005802CA">
        <w:rPr>
          <w:rFonts w:ascii="Times New Roman" w:hAnsi="Times New Roman"/>
        </w:rPr>
        <w:instrText>“</w:instrText>
      </w:r>
      <w:r w:rsidR="001C3516" w:rsidRPr="005802CA">
        <w:rPr>
          <w:rFonts w:ascii="Times New Roman" w:hAnsi="Times New Roman"/>
        </w:rPr>
        <w:instrText>数字地球</w:instrText>
      </w:r>
      <w:r w:rsidR="001C3516" w:rsidRPr="005802CA">
        <w:rPr>
          <w:rFonts w:ascii="Times New Roman" w:hAnsi="Times New Roman"/>
        </w:rPr>
        <w:instrText>”,“</w:instrText>
      </w:r>
      <w:r w:rsidR="001C3516" w:rsidRPr="005802CA">
        <w:rPr>
          <w:rFonts w:ascii="Times New Roman" w:hAnsi="Times New Roman"/>
        </w:rPr>
        <w:instrText>透明地下</w:instrText>
      </w:r>
      <w:r w:rsidR="001C3516" w:rsidRPr="005802CA">
        <w:rPr>
          <w:rFonts w:ascii="Times New Roman" w:hAnsi="Times New Roman"/>
        </w:rPr>
        <w:instrText>”</w:instrText>
      </w:r>
      <w:r w:rsidR="001C3516" w:rsidRPr="005802CA">
        <w:rPr>
          <w:rFonts w:ascii="Times New Roman" w:hAnsi="Times New Roman"/>
        </w:rPr>
        <w:instrText>的主要支撑服务技术之一。地球空间信息科学技术就是由三维地质模型与可视化技术及其它相关学科共同组成的。随着</w:instrText>
      </w:r>
      <w:r w:rsidR="001C3516" w:rsidRPr="005802CA">
        <w:rPr>
          <w:rFonts w:ascii="Times New Roman" w:hAnsi="Times New Roman"/>
        </w:rPr>
        <w:instrText>21</w:instrText>
      </w:r>
      <w:r w:rsidR="001C3516" w:rsidRPr="005802CA">
        <w:rPr>
          <w:rFonts w:ascii="Times New Roman" w:hAnsi="Times New Roman"/>
        </w:rPr>
        <w:instrText>世纪互联网技术的不断普及</w:instrText>
      </w:r>
      <w:r w:rsidR="001C3516" w:rsidRPr="005802CA">
        <w:rPr>
          <w:rFonts w:ascii="Times New Roman" w:hAnsi="Times New Roman"/>
        </w:rPr>
        <w:instrText>Web</w:instrText>
      </w:r>
      <w:r w:rsidR="001C3516" w:rsidRPr="005802CA">
        <w:rPr>
          <w:rFonts w:ascii="Times New Roman" w:hAnsi="Times New Roman"/>
        </w:rPr>
        <w:instrText>技术的应用越</w:instrText>
      </w:r>
      <w:r w:rsidR="001C3516" w:rsidRPr="005802CA">
        <w:rPr>
          <w:rFonts w:ascii="Times New Roman" w:hAnsi="Times New Roman" w:hint="eastAsia"/>
        </w:rPr>
        <w:instrText>来越广泛</w:instrText>
      </w:r>
      <w:r w:rsidR="001C3516" w:rsidRPr="005802CA">
        <w:rPr>
          <w:rFonts w:ascii="Times New Roman" w:hAnsi="Times New Roman"/>
        </w:rPr>
        <w:instrText>,</w:instrText>
      </w:r>
      <w:r w:rsidR="001C3516" w:rsidRPr="005802CA">
        <w:rPr>
          <w:rFonts w:ascii="Times New Roman" w:hAnsi="Times New Roman"/>
        </w:rPr>
        <w:instrText>应用的规模也随之不断的提升</w:instrText>
      </w:r>
      <w:r w:rsidR="001C3516" w:rsidRPr="005802CA">
        <w:rPr>
          <w:rFonts w:ascii="Times New Roman" w:hAnsi="Times New Roman"/>
        </w:rPr>
        <w:instrText>,</w:instrText>
      </w:r>
      <w:r w:rsidR="001C3516" w:rsidRPr="005802CA">
        <w:rPr>
          <w:rFonts w:ascii="Times New Roman" w:hAnsi="Times New Roman"/>
        </w:rPr>
        <w:instrText>其技术手段也越来越趋向于高度的复杂化。本文借助基于</w:instrText>
      </w:r>
      <w:r w:rsidR="001C3516" w:rsidRPr="005802CA">
        <w:rPr>
          <w:rFonts w:ascii="Times New Roman" w:hAnsi="Times New Roman"/>
        </w:rPr>
        <w:instrText>Web</w:instrText>
      </w:r>
      <w:r w:rsidR="001C3516" w:rsidRPr="005802CA">
        <w:rPr>
          <w:rFonts w:ascii="Times New Roman" w:hAnsi="Times New Roman"/>
        </w:rPr>
        <w:instrText>的三维模型与可视化技术</w:instrText>
      </w:r>
      <w:r w:rsidR="001C3516" w:rsidRPr="005802CA">
        <w:rPr>
          <w:rFonts w:ascii="Times New Roman" w:hAnsi="Times New Roman"/>
        </w:rPr>
        <w:instrText>,</w:instrText>
      </w:r>
      <w:r w:rsidR="001C3516" w:rsidRPr="005802CA">
        <w:rPr>
          <w:rFonts w:ascii="Times New Roman" w:hAnsi="Times New Roman"/>
        </w:rPr>
        <w:instrText>开发了一套在</w:instrText>
      </w:r>
      <w:r w:rsidR="001C3516" w:rsidRPr="005802CA">
        <w:rPr>
          <w:rFonts w:ascii="Times New Roman" w:hAnsi="Times New Roman"/>
        </w:rPr>
        <w:instrText>Web</w:instrText>
      </w:r>
      <w:r w:rsidR="001C3516" w:rsidRPr="005802CA">
        <w:rPr>
          <w:rFonts w:ascii="Times New Roman" w:hAnsi="Times New Roman"/>
        </w:rPr>
        <w:instrText>平台可以交互操作的三维地质模型系统</w:instrText>
      </w:r>
      <w:r w:rsidR="001C3516" w:rsidRPr="005802CA">
        <w:rPr>
          <w:rFonts w:ascii="Times New Roman" w:hAnsi="Times New Roman"/>
        </w:rPr>
        <w:instrText>,</w:instrText>
      </w:r>
      <w:r w:rsidR="001C3516" w:rsidRPr="005802CA">
        <w:rPr>
          <w:rFonts w:ascii="Times New Roman" w:hAnsi="Times New Roman"/>
        </w:rPr>
        <w:instrText>为解决城市规划</w:instrText>
      </w:r>
      <w:r w:rsidR="001C3516" w:rsidRPr="005802CA">
        <w:rPr>
          <w:rFonts w:ascii="Times New Roman" w:hAnsi="Times New Roman"/>
        </w:rPr>
        <w:instrText>,</w:instrText>
      </w:r>
      <w:r w:rsidR="001C3516" w:rsidRPr="005802CA">
        <w:rPr>
          <w:rFonts w:ascii="Times New Roman" w:hAnsi="Times New Roman"/>
        </w:rPr>
        <w:instrText>环境保护</w:instrText>
      </w:r>
      <w:r w:rsidR="001C3516" w:rsidRPr="005802CA">
        <w:rPr>
          <w:rFonts w:ascii="Times New Roman" w:hAnsi="Times New Roman"/>
        </w:rPr>
        <w:instrText>,</w:instrText>
      </w:r>
      <w:r w:rsidR="001C3516" w:rsidRPr="005802CA">
        <w:rPr>
          <w:rFonts w:ascii="Times New Roman" w:hAnsi="Times New Roman"/>
        </w:rPr>
        <w:instrText>科学研究</w:instrText>
      </w:r>
      <w:r w:rsidR="001C3516" w:rsidRPr="005802CA">
        <w:rPr>
          <w:rFonts w:ascii="Times New Roman" w:hAnsi="Times New Roman"/>
        </w:rPr>
        <w:instrText>,</w:instrText>
      </w:r>
      <w:r w:rsidR="001C3516" w:rsidRPr="005802CA">
        <w:rPr>
          <w:rFonts w:ascii="Times New Roman" w:hAnsi="Times New Roman"/>
        </w:rPr>
        <w:instrText>科普教育将提供优质的三维模型展示</w:instrText>
      </w:r>
      <w:r w:rsidR="001C3516" w:rsidRPr="005802CA">
        <w:rPr>
          <w:rFonts w:ascii="Times New Roman" w:hAnsi="Times New Roman"/>
        </w:rPr>
        <w:instrText>,</w:instrText>
      </w:r>
      <w:r w:rsidR="001C3516" w:rsidRPr="005802CA">
        <w:rPr>
          <w:rFonts w:ascii="Times New Roman" w:hAnsi="Times New Roman"/>
        </w:rPr>
        <w:instrText>预测</w:instrText>
      </w:r>
      <w:r w:rsidR="001C3516" w:rsidRPr="005802CA">
        <w:rPr>
          <w:rFonts w:ascii="Times New Roman" w:hAnsi="Times New Roman"/>
        </w:rPr>
        <w:instrText>,</w:instrText>
      </w:r>
      <w:r w:rsidR="001C3516" w:rsidRPr="005802CA">
        <w:rPr>
          <w:rFonts w:ascii="Times New Roman" w:hAnsi="Times New Roman"/>
        </w:rPr>
        <w:instrText>学习等功能。在以往学者对于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相关理论知识的基础上</w:instrText>
      </w:r>
      <w:r w:rsidR="001C3516" w:rsidRPr="005802CA">
        <w:rPr>
          <w:rFonts w:ascii="Times New Roman" w:hAnsi="Times New Roman"/>
        </w:rPr>
        <w:instrText>,</w:instrText>
      </w:r>
      <w:r w:rsidR="001C3516" w:rsidRPr="005802CA">
        <w:rPr>
          <w:rFonts w:ascii="Times New Roman" w:hAnsi="Times New Roman"/>
        </w:rPr>
        <w:instrText>本文对</w:instrText>
      </w:r>
      <w:r w:rsidR="001C3516" w:rsidRPr="005802CA">
        <w:rPr>
          <w:rFonts w:ascii="Times New Roman" w:hAnsi="Times New Roman"/>
        </w:rPr>
        <w:instrText>Web</w:instrText>
      </w:r>
      <w:r w:rsidR="001C3516" w:rsidRPr="005802CA">
        <w:rPr>
          <w:rFonts w:ascii="Times New Roman" w:hAnsi="Times New Roman"/>
        </w:rPr>
        <w:instrText>的三维地质模型的国内外发展现状</w:instrText>
      </w:r>
      <w:r w:rsidR="001C3516" w:rsidRPr="005802CA">
        <w:rPr>
          <w:rFonts w:ascii="Times New Roman" w:hAnsi="Times New Roman"/>
        </w:rPr>
        <w:instrText>,Web</w:instrText>
      </w:r>
      <w:r w:rsidR="001C3516" w:rsidRPr="005802CA">
        <w:rPr>
          <w:rFonts w:ascii="Times New Roman" w:hAnsi="Times New Roman"/>
        </w:rPr>
        <w:instrText>端的三维模型的可视化技术方法进行了汇总与进一步的研究</w:instrText>
      </w:r>
      <w:r w:rsidR="001C3516" w:rsidRPr="005802CA">
        <w:rPr>
          <w:rFonts w:ascii="Times New Roman" w:hAnsi="Times New Roman"/>
        </w:rPr>
        <w:instrText>,</w:instrText>
      </w:r>
      <w:r w:rsidR="001C3516" w:rsidRPr="005802CA">
        <w:rPr>
          <w:rFonts w:ascii="Times New Roman" w:hAnsi="Times New Roman"/>
        </w:rPr>
        <w:instrText>并在</w:instrText>
      </w:r>
      <w:r w:rsidR="001C3516" w:rsidRPr="005802CA">
        <w:rPr>
          <w:rFonts w:ascii="Times New Roman" w:hAnsi="Times New Roman"/>
        </w:rPr>
        <w:instrText>Web</w:instrText>
      </w:r>
      <w:r w:rsidR="001C3516" w:rsidRPr="005802CA">
        <w:rPr>
          <w:rFonts w:ascii="Times New Roman" w:hAnsi="Times New Roman"/>
        </w:rPr>
        <w:instrText>端实现了三维地质模型的可视化成果。首先前端页面采用了</w:instrText>
      </w:r>
      <w:r w:rsidR="001C3516" w:rsidRPr="005802CA">
        <w:rPr>
          <w:rFonts w:ascii="Times New Roman" w:hAnsi="Times New Roman"/>
        </w:rPr>
        <w:instrText>HTML5</w:instrText>
      </w:r>
      <w:r w:rsidR="001C3516" w:rsidRPr="005802CA">
        <w:rPr>
          <w:rFonts w:ascii="Times New Roman" w:hAnsi="Times New Roman"/>
        </w:rPr>
        <w:instrText>技术搭建</w:instrText>
      </w:r>
      <w:r w:rsidR="001C3516" w:rsidRPr="005802CA">
        <w:rPr>
          <w:rFonts w:ascii="Times New Roman" w:hAnsi="Times New Roman" w:hint="eastAsia"/>
        </w:rPr>
        <w:instrText>了基本的登录页面</w:instrText>
      </w:r>
      <w:r w:rsidR="001C3516" w:rsidRPr="005802CA">
        <w:rPr>
          <w:rFonts w:ascii="Times New Roman" w:hAnsi="Times New Roman"/>
        </w:rPr>
        <w:instrText>,</w:instrText>
      </w:r>
      <w:r w:rsidR="001C3516" w:rsidRPr="005802CA">
        <w:rPr>
          <w:rFonts w:ascii="Times New Roman" w:hAnsi="Times New Roman"/>
        </w:rPr>
        <w:instrText>和网站首页。然后采用了在</w:instrText>
      </w:r>
      <w:r w:rsidR="001C3516" w:rsidRPr="005802CA">
        <w:rPr>
          <w:rFonts w:ascii="Times New Roman" w:hAnsi="Times New Roman"/>
        </w:rPr>
        <w:instrText>Three.js</w:instrText>
      </w:r>
      <w:r w:rsidR="001C3516" w:rsidRPr="005802CA">
        <w:rPr>
          <w:rFonts w:ascii="Times New Roman" w:hAnsi="Times New Roman"/>
        </w:rPr>
        <w:instrText>架构下的</w:instrText>
      </w:r>
      <w:r w:rsidR="001C3516" w:rsidRPr="005802CA">
        <w:rPr>
          <w:rFonts w:ascii="Times New Roman" w:hAnsi="Times New Roman"/>
        </w:rPr>
        <w:instrText>WebGL</w:instrText>
      </w:r>
      <w:r w:rsidR="001C3516" w:rsidRPr="005802CA">
        <w:rPr>
          <w:rFonts w:ascii="Times New Roman" w:hAnsi="Times New Roman"/>
        </w:rPr>
        <w:instrText>技术实现了三维地质模型的可视化</w:instrText>
      </w:r>
      <w:r w:rsidR="001C3516" w:rsidRPr="005802CA">
        <w:rPr>
          <w:rFonts w:ascii="Times New Roman" w:hAnsi="Times New Roman"/>
        </w:rPr>
        <w:instrText>,</w:instrText>
      </w:r>
      <w:r w:rsidR="001C3516" w:rsidRPr="005802CA">
        <w:rPr>
          <w:rFonts w:ascii="Times New Roman" w:hAnsi="Times New Roman"/>
        </w:rPr>
        <w:instrText>可以在</w:instrText>
      </w:r>
      <w:r w:rsidR="001C3516" w:rsidRPr="005802CA">
        <w:rPr>
          <w:rFonts w:ascii="Times New Roman" w:hAnsi="Times New Roman"/>
        </w:rPr>
        <w:instrText>Web</w:instrText>
      </w:r>
      <w:r w:rsidR="001C3516" w:rsidRPr="005802CA">
        <w:rPr>
          <w:rFonts w:ascii="Times New Roman" w:hAnsi="Times New Roman"/>
        </w:rPr>
        <w:instrText>页面基本的实现三维地质模型的旋转、大小变换、剖切等不同的功能。最后利用了百度地图的</w:instrText>
      </w:r>
      <w:r w:rsidR="001C3516" w:rsidRPr="005802CA">
        <w:rPr>
          <w:rFonts w:ascii="Times New Roman" w:hAnsi="Times New Roman"/>
        </w:rPr>
        <w:instrText>API</w:instrText>
      </w:r>
      <w:r w:rsidR="001C3516" w:rsidRPr="005802CA">
        <w:rPr>
          <w:rFonts w:ascii="Times New Roman" w:hAnsi="Times New Roman"/>
        </w:rPr>
        <w:instrText>接口</w:instrText>
      </w:r>
      <w:r w:rsidR="001C3516" w:rsidRPr="005802CA">
        <w:rPr>
          <w:rFonts w:ascii="Times New Roman" w:hAnsi="Times New Roman"/>
        </w:rPr>
        <w:instrText>,</w:instrText>
      </w:r>
      <w:r w:rsidR="001C3516" w:rsidRPr="005802CA">
        <w:rPr>
          <w:rFonts w:ascii="Times New Roman" w:hAnsi="Times New Roman"/>
        </w:rPr>
        <w:instrText>实现了二维数据展示的基础底图</w:instrText>
      </w:r>
      <w:r w:rsidR="001C3516" w:rsidRPr="005802CA">
        <w:rPr>
          <w:rFonts w:ascii="Times New Roman" w:hAnsi="Times New Roman"/>
        </w:rPr>
        <w:instrText>,</w:instrText>
      </w:r>
      <w:r w:rsidR="001C3516" w:rsidRPr="005802CA">
        <w:rPr>
          <w:rFonts w:ascii="Times New Roman" w:hAnsi="Times New Roman"/>
        </w:rPr>
        <w:instrText>使二维地质数据也便于使用者查看与浏览。</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747\nmajor: </w:instrText>
      </w:r>
      <w:r w:rsidR="001C3516" w:rsidRPr="005802CA">
        <w:rPr>
          <w:rFonts w:ascii="Times New Roman" w:hAnsi="Times New Roman"/>
        </w:rPr>
        <w:instrText>软件工程（专业学位）</w:instrText>
      </w:r>
      <w:r w:rsidR="001C3516" w:rsidRPr="005802CA">
        <w:rPr>
          <w:rFonts w:ascii="Times New Roman" w:hAnsi="Times New Roman"/>
        </w:rPr>
        <w:instrText xml:space="preserve">\ndownload: 574\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201\nfilename: 1021168344.nh","number-of-pages":"5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系统设计与实现</w:instrText>
      </w:r>
      <w:r w:rsidR="001C3516" w:rsidRPr="005802CA">
        <w:rPr>
          <w:rFonts w:ascii="Times New Roman" w:hAnsi="Times New Roman"/>
        </w:rPr>
        <w:instrText>","URL":"https://doi.org/10.27493/d.cnki.gzdzy.2021.000747","author":[{"literal":"</w:instrText>
      </w:r>
      <w:r w:rsidR="001C3516" w:rsidRPr="005802CA">
        <w:rPr>
          <w:rFonts w:ascii="Times New Roman" w:hAnsi="Times New Roman"/>
        </w:rPr>
        <w:instrText>赫毅勃</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accessed":{"date-parts":[["2025",2,25]]},"issued":{"date-parts":[["2022"]]}}},{"id":36,"uris":["http://zotero.org/users/local/8clMLtyf/items/IJ5HQPE4"],"itemData":{"id":36,"type":"thesis","abstract":"</w:instrText>
      </w:r>
      <w:r w:rsidR="001C3516" w:rsidRPr="005802CA">
        <w:rPr>
          <w:rFonts w:ascii="Times New Roman" w:hAnsi="Times New Roman"/>
        </w:rPr>
        <w:instrText>数字化、信息化、网络化是当今时代发展的大趋势</w:instrText>
      </w:r>
      <w:r w:rsidR="001C3516" w:rsidRPr="005802CA">
        <w:rPr>
          <w:rFonts w:ascii="Times New Roman" w:hAnsi="Times New Roman"/>
        </w:rPr>
        <w:instrText>,</w:instrText>
      </w:r>
      <w:r w:rsidR="001C3516" w:rsidRPr="005802CA">
        <w:rPr>
          <w:rFonts w:ascii="Times New Roman" w:hAnsi="Times New Roman"/>
        </w:rPr>
        <w:instrText>地质体可视化逐渐成为地质领域的研究热点。</w:instrText>
      </w:r>
      <w:r w:rsidR="001C3516" w:rsidRPr="005802CA">
        <w:rPr>
          <w:rFonts w:ascii="Times New Roman" w:hAnsi="Times New Roman"/>
        </w:rPr>
        <w:instrText>“</w:instrText>
      </w:r>
      <w:r w:rsidR="001C3516" w:rsidRPr="005802CA">
        <w:rPr>
          <w:rFonts w:ascii="Times New Roman" w:hAnsi="Times New Roman"/>
        </w:rPr>
        <w:instrText>数字矿山</w:instrText>
      </w:r>
      <w:r w:rsidR="001C3516" w:rsidRPr="005802CA">
        <w:rPr>
          <w:rFonts w:ascii="Times New Roman" w:hAnsi="Times New Roman"/>
        </w:rPr>
        <w:instrText>”</w:instrText>
      </w:r>
      <w:r w:rsidR="001C3516" w:rsidRPr="005802CA">
        <w:rPr>
          <w:rFonts w:ascii="Times New Roman" w:hAnsi="Times New Roman"/>
        </w:rPr>
        <w:instrText>越来越受到矿产采集行业的关注</w:instrText>
      </w:r>
      <w:r w:rsidR="001C3516" w:rsidRPr="005802CA">
        <w:rPr>
          <w:rFonts w:ascii="Times New Roman" w:hAnsi="Times New Roman"/>
        </w:rPr>
        <w:instrText>,</w:instrText>
      </w:r>
      <w:r w:rsidR="001C3516" w:rsidRPr="005802CA">
        <w:rPr>
          <w:rFonts w:ascii="Times New Roman" w:hAnsi="Times New Roman"/>
        </w:rPr>
        <w:instrText>数字化地质数据也越来越受到城市规划者的重视。传统的三维地质数据可视化软件大多停留在</w:instrText>
      </w:r>
      <w:r w:rsidR="001C3516" w:rsidRPr="005802CA">
        <w:rPr>
          <w:rFonts w:ascii="Times New Roman" w:hAnsi="Times New Roman"/>
        </w:rPr>
        <w:instrText>C/S(</w:instrText>
      </w:r>
      <w:r w:rsidR="001C3516" w:rsidRPr="005802CA">
        <w:rPr>
          <w:rFonts w:ascii="Times New Roman" w:hAnsi="Times New Roman"/>
        </w:rPr>
        <w:instrText>客户机</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w:instrText>
      </w:r>
      <w:r w:rsidR="001C3516" w:rsidRPr="005802CA">
        <w:rPr>
          <w:rFonts w:ascii="Times New Roman" w:hAnsi="Times New Roman"/>
        </w:rPr>
        <w:instrText>,</w:instrText>
      </w:r>
      <w:r w:rsidR="001C3516" w:rsidRPr="005802CA">
        <w:rPr>
          <w:rFonts w:ascii="Times New Roman" w:hAnsi="Times New Roman"/>
        </w:rPr>
        <w:instrText>一般需要下载插件</w:instrText>
      </w:r>
      <w:r w:rsidR="001C3516" w:rsidRPr="005802CA">
        <w:rPr>
          <w:rFonts w:ascii="Times New Roman" w:hAnsi="Times New Roman"/>
        </w:rPr>
        <w:instrText>,</w:instrText>
      </w:r>
      <w:r w:rsidR="001C3516" w:rsidRPr="005802CA">
        <w:rPr>
          <w:rFonts w:ascii="Times New Roman" w:hAnsi="Times New Roman"/>
        </w:rPr>
        <w:instrText>费时费力且兼容性差</w:instrText>
      </w:r>
      <w:r w:rsidR="001C3516" w:rsidRPr="005802CA">
        <w:rPr>
          <w:rFonts w:ascii="Times New Roman" w:hAnsi="Times New Roman"/>
        </w:rPr>
        <w:instrText>,</w:instrText>
      </w:r>
      <w:r w:rsidR="001C3516" w:rsidRPr="005802CA">
        <w:rPr>
          <w:rFonts w:ascii="Times New Roman" w:hAnsi="Times New Roman"/>
        </w:rPr>
        <w:instrText>难以满足地质信息便捷快速传递的要求。随着</w:instrText>
      </w:r>
      <w:r w:rsidR="001C3516" w:rsidRPr="005802CA">
        <w:rPr>
          <w:rFonts w:ascii="Times New Roman" w:hAnsi="Times New Roman"/>
        </w:rPr>
        <w:instrText>WebGL</w:instrText>
      </w:r>
      <w:r w:rsidR="001C3516" w:rsidRPr="005802CA">
        <w:rPr>
          <w:rFonts w:ascii="Times New Roman" w:hAnsi="Times New Roman"/>
        </w:rPr>
        <w:instrText>技术的成熟与完善</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B/S(</w:instrText>
      </w:r>
      <w:r w:rsidR="001C3516" w:rsidRPr="005802CA">
        <w:rPr>
          <w:rFonts w:ascii="Times New Roman" w:hAnsi="Times New Roman"/>
        </w:rPr>
        <w:instrText>浏览器</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的</w:instrText>
      </w:r>
      <w:r w:rsidR="001C3516" w:rsidRPr="005802CA">
        <w:rPr>
          <w:rFonts w:ascii="Times New Roman" w:hAnsi="Times New Roman"/>
        </w:rPr>
        <w:instrText>Web</w:instrText>
      </w:r>
      <w:r w:rsidR="001C3516" w:rsidRPr="005802CA">
        <w:rPr>
          <w:rFonts w:ascii="Times New Roman" w:hAnsi="Times New Roman"/>
        </w:rPr>
        <w:instrText>端三维地质可视化成为可能</w:instrText>
      </w:r>
      <w:r w:rsidR="001C3516" w:rsidRPr="005802CA">
        <w:rPr>
          <w:rFonts w:ascii="Times New Roman" w:hAnsi="Times New Roman"/>
        </w:rPr>
        <w:instrText>,B/S</w:instrText>
      </w:r>
      <w:r w:rsidR="001C3516" w:rsidRPr="005802CA">
        <w:rPr>
          <w:rFonts w:ascii="Times New Roman" w:hAnsi="Times New Roman"/>
        </w:rPr>
        <w:instrText>用户在客户机上无需安</w:instrText>
      </w:r>
      <w:r w:rsidR="001C3516" w:rsidRPr="005802CA">
        <w:rPr>
          <w:rFonts w:ascii="Times New Roman" w:hAnsi="Times New Roman" w:hint="eastAsia"/>
        </w:rPr>
        <w:instrText>装任何软件就可以轻松在浏览器中使用</w:instrText>
      </w:r>
      <w:r w:rsidR="001C3516" w:rsidRPr="005802CA">
        <w:rPr>
          <w:rFonts w:ascii="Times New Roman" w:hAnsi="Times New Roman"/>
        </w:rPr>
        <w:instrText>,</w:instrText>
      </w:r>
      <w:r w:rsidR="001C3516" w:rsidRPr="005802CA">
        <w:rPr>
          <w:rFonts w:ascii="Times New Roman" w:hAnsi="Times New Roman"/>
        </w:rPr>
        <w:instrText>这对地质信息的快速传递使用具有重要意义。本文在已有的研究基础上分析总结了三维地质模型、三维可视化平台和三维模型切割算法的发展现状</w:instrText>
      </w:r>
      <w:r w:rsidR="001C3516" w:rsidRPr="005802CA">
        <w:rPr>
          <w:rFonts w:ascii="Times New Roman" w:hAnsi="Times New Roman"/>
        </w:rPr>
        <w:instrText>,</w:instrText>
      </w:r>
      <w:r w:rsidR="001C3516" w:rsidRPr="005802CA">
        <w:rPr>
          <w:rFonts w:ascii="Times New Roman" w:hAnsi="Times New Roman"/>
        </w:rPr>
        <w:instrText>对三维模型构建、三维模型切割方法等关键技术进行了研究</w:instrText>
      </w:r>
      <w:r w:rsidR="001C3516" w:rsidRPr="005802CA">
        <w:rPr>
          <w:rFonts w:ascii="Times New Roman" w:hAnsi="Times New Roman"/>
        </w:rPr>
        <w:instrText>,</w:instrText>
      </w:r>
      <w:r w:rsidR="001C3516" w:rsidRPr="005802CA">
        <w:rPr>
          <w:rFonts w:ascii="Times New Roman" w:hAnsi="Times New Roman"/>
        </w:rPr>
        <w:instrText>并通过</w:instrText>
      </w:r>
      <w:r w:rsidR="001C3516" w:rsidRPr="005802CA">
        <w:rPr>
          <w:rFonts w:ascii="Times New Roman" w:hAnsi="Times New Roman"/>
        </w:rPr>
        <w:instrText>Java Script</w:instrText>
      </w:r>
      <w:r w:rsidR="001C3516" w:rsidRPr="005802CA">
        <w:rPr>
          <w:rFonts w:ascii="Times New Roman" w:hAnsi="Times New Roman"/>
        </w:rPr>
        <w:instrText>技术和</w:instrText>
      </w:r>
      <w:r w:rsidR="001C3516" w:rsidRPr="005802CA">
        <w:rPr>
          <w:rFonts w:ascii="Times New Roman" w:hAnsi="Times New Roman"/>
        </w:rPr>
        <w:instrText>WebGL</w:instrText>
      </w:r>
      <w:r w:rsidR="001C3516" w:rsidRPr="005802CA">
        <w:rPr>
          <w:rFonts w:ascii="Times New Roman" w:hAnsi="Times New Roman"/>
        </w:rPr>
        <w:instrText>技术完成可视化表达。针对</w:instrText>
      </w:r>
      <w:r w:rsidR="001C3516" w:rsidRPr="005802CA">
        <w:rPr>
          <w:rFonts w:ascii="Times New Roman" w:hAnsi="Times New Roman"/>
        </w:rPr>
        <w:instrText>WebGL</w:instrText>
      </w:r>
      <w:r w:rsidR="001C3516" w:rsidRPr="005802CA">
        <w:rPr>
          <w:rFonts w:ascii="Times New Roman" w:hAnsi="Times New Roman"/>
        </w:rPr>
        <w:instrText>的技术特点</w:instrText>
      </w:r>
      <w:r w:rsidR="001C3516" w:rsidRPr="005802CA">
        <w:rPr>
          <w:rFonts w:ascii="Times New Roman" w:hAnsi="Times New Roman"/>
        </w:rPr>
        <w:instrText>,</w:instrText>
      </w:r>
      <w:r w:rsidR="001C3516" w:rsidRPr="005802CA">
        <w:rPr>
          <w:rFonts w:ascii="Times New Roman" w:hAnsi="Times New Roman"/>
        </w:rPr>
        <w:instrText>本文使用三维空间钻孔数据设计了一种非规则块体三维模型构建方法</w:instrText>
      </w:r>
      <w:r w:rsidR="001C3516" w:rsidRPr="005802CA">
        <w:rPr>
          <w:rFonts w:ascii="Times New Roman" w:hAnsi="Times New Roman"/>
        </w:rPr>
        <w:instrText>,</w:instrText>
      </w:r>
      <w:r w:rsidR="001C3516" w:rsidRPr="005802CA">
        <w:rPr>
          <w:rFonts w:ascii="Times New Roman" w:hAnsi="Times New Roman"/>
        </w:rPr>
        <w:instrText>首先将钻孔数据离散化处理</w:instrText>
      </w:r>
      <w:r w:rsidR="001C3516" w:rsidRPr="005802CA">
        <w:rPr>
          <w:rFonts w:ascii="Times New Roman" w:hAnsi="Times New Roman"/>
        </w:rPr>
        <w:instrText>,</w:instrText>
      </w:r>
      <w:r w:rsidR="001C3516" w:rsidRPr="005802CA">
        <w:rPr>
          <w:rFonts w:ascii="Times New Roman" w:hAnsi="Times New Roman"/>
        </w:rPr>
        <w:instrText>将离散后的数据进行四格点三次</w:instrText>
      </w:r>
      <w:r w:rsidR="001C3516" w:rsidRPr="005802CA">
        <w:rPr>
          <w:rFonts w:ascii="Times New Roman" w:hAnsi="Times New Roman"/>
        </w:rPr>
        <w:instrText>B</w:instrText>
      </w:r>
      <w:r w:rsidR="001C3516" w:rsidRPr="005802CA">
        <w:rPr>
          <w:rFonts w:ascii="Times New Roman" w:hAnsi="Times New Roman"/>
        </w:rPr>
        <w:instrText>样条插值得到块体顶点数据</w:instrText>
      </w:r>
      <w:r w:rsidR="001C3516" w:rsidRPr="005802CA">
        <w:rPr>
          <w:rFonts w:ascii="Times New Roman" w:hAnsi="Times New Roman"/>
        </w:rPr>
        <w:instrText>,</w:instrText>
      </w:r>
      <w:r w:rsidR="001C3516" w:rsidRPr="005802CA">
        <w:rPr>
          <w:rFonts w:ascii="Times New Roman" w:hAnsi="Times New Roman"/>
        </w:rPr>
        <w:instrText>进行非规则块体模型的构建</w:instrText>
      </w:r>
      <w:r w:rsidR="001C3516" w:rsidRPr="005802CA">
        <w:rPr>
          <w:rFonts w:ascii="Times New Roman" w:hAnsi="Times New Roman"/>
        </w:rPr>
        <w:instrText>,</w:instrText>
      </w:r>
      <w:r w:rsidR="001C3516" w:rsidRPr="005802CA">
        <w:rPr>
          <w:rFonts w:ascii="Times New Roman" w:hAnsi="Times New Roman"/>
        </w:rPr>
        <w:instrText>然后借助</w:instrText>
      </w:r>
      <w:r w:rsidR="001C3516" w:rsidRPr="005802CA">
        <w:rPr>
          <w:rFonts w:ascii="Times New Roman" w:hAnsi="Times New Roman"/>
        </w:rPr>
        <w:instrText>WebGL</w:instrText>
      </w:r>
      <w:r w:rsidR="001C3516" w:rsidRPr="005802CA">
        <w:rPr>
          <w:rFonts w:ascii="Times New Roman" w:hAnsi="Times New Roman"/>
        </w:rPr>
        <w:instrText>技术在浏览器</w:instrText>
      </w:r>
      <w:r w:rsidR="001C3516" w:rsidRPr="005802CA">
        <w:rPr>
          <w:rFonts w:ascii="Times New Roman" w:hAnsi="Times New Roman" w:hint="eastAsia"/>
        </w:rPr>
        <w:instrText>对非规则块体模型进行可视化渲染</w:instrText>
      </w:r>
      <w:r w:rsidR="001C3516" w:rsidRPr="005802CA">
        <w:rPr>
          <w:rFonts w:ascii="Times New Roman" w:hAnsi="Times New Roman"/>
        </w:rPr>
        <w:instrText>,</w:instrText>
      </w:r>
      <w:r w:rsidR="001C3516" w:rsidRPr="005802CA">
        <w:rPr>
          <w:rFonts w:ascii="Times New Roman" w:hAnsi="Times New Roman"/>
        </w:rPr>
        <w:instrText>无插件实现了地质体三维可视化。在三维地质可视化平台中实现了多种交互功能</w:instrText>
      </w:r>
      <w:r w:rsidR="001C3516" w:rsidRPr="005802CA">
        <w:rPr>
          <w:rFonts w:ascii="Times New Roman" w:hAnsi="Times New Roman"/>
        </w:rPr>
        <w:instrText>,</w:instrText>
      </w:r>
      <w:r w:rsidR="001C3516" w:rsidRPr="005802CA">
        <w:rPr>
          <w:rFonts w:ascii="Times New Roman" w:hAnsi="Times New Roman"/>
        </w:rPr>
        <w:instrText>包括平移、旋转、属性显示、剖面探查等功能。针对三维模型切割问题</w:instrText>
      </w:r>
      <w:r w:rsidR="001C3516" w:rsidRPr="005802CA">
        <w:rPr>
          <w:rFonts w:ascii="Times New Roman" w:hAnsi="Times New Roman"/>
        </w:rPr>
        <w:instrText>,</w:instrText>
      </w:r>
      <w:r w:rsidR="001C3516" w:rsidRPr="005802CA">
        <w:rPr>
          <w:rFonts w:ascii="Times New Roman" w:hAnsi="Times New Roman"/>
        </w:rPr>
        <w:instrText>本文基于</w:instrText>
      </w:r>
      <w:r w:rsidR="001C3516" w:rsidRPr="005802CA">
        <w:rPr>
          <w:rFonts w:ascii="Times New Roman" w:hAnsi="Times New Roman"/>
        </w:rPr>
        <w:instrText>Weiler-Atherton</w:instrText>
      </w:r>
      <w:r w:rsidR="001C3516" w:rsidRPr="005802CA">
        <w:rPr>
          <w:rFonts w:ascii="Times New Roman" w:hAnsi="Times New Roman"/>
        </w:rPr>
        <w:instrText>裁剪算法思想设计了一种适用于</w:instrText>
      </w:r>
      <w:r w:rsidR="001C3516" w:rsidRPr="005802CA">
        <w:rPr>
          <w:rFonts w:ascii="Times New Roman" w:hAnsi="Times New Roman"/>
        </w:rPr>
        <w:instrText>WebGL</w:instrText>
      </w:r>
      <w:r w:rsidR="001C3516" w:rsidRPr="005802CA">
        <w:rPr>
          <w:rFonts w:ascii="Times New Roman" w:hAnsi="Times New Roman"/>
        </w:rPr>
        <w:instrText>中非规则块体三维模型的切割方法</w:instrText>
      </w:r>
      <w:r w:rsidR="001C3516" w:rsidRPr="005802CA">
        <w:rPr>
          <w:rFonts w:ascii="Times New Roman" w:hAnsi="Times New Roman"/>
        </w:rPr>
        <w:instrText>,</w:instrText>
      </w:r>
      <w:r w:rsidR="001C3516" w:rsidRPr="005802CA">
        <w:rPr>
          <w:rFonts w:ascii="Times New Roman" w:hAnsi="Times New Roman"/>
        </w:rPr>
        <w:instrText>并通过可视化平台实现。本文基于</w:instrText>
      </w:r>
      <w:r w:rsidR="001C3516" w:rsidRPr="005802CA">
        <w:rPr>
          <w:rFonts w:ascii="Times New Roman" w:hAnsi="Times New Roman"/>
        </w:rPr>
        <w:instrText>WebGL</w:instrText>
      </w:r>
      <w:r w:rsidR="001C3516" w:rsidRPr="005802CA">
        <w:rPr>
          <w:rFonts w:ascii="Times New Roman" w:hAnsi="Times New Roman"/>
        </w:rPr>
        <w:instrText>技术进行了非规则块体模型的三维可视化平台的研发</w:instrText>
      </w:r>
      <w:r w:rsidR="001C3516" w:rsidRPr="005802CA">
        <w:rPr>
          <w:rFonts w:ascii="Times New Roman" w:hAnsi="Times New Roman"/>
        </w:rPr>
        <w:instrText>,</w:instrText>
      </w:r>
      <w:r w:rsidR="001C3516" w:rsidRPr="005802CA">
        <w:rPr>
          <w:rFonts w:ascii="Times New Roman" w:hAnsi="Times New Roman"/>
        </w:rPr>
        <w:instrText>并实现剖面探查等交互功能。三维可视化系统中地质体三维模型显示效果优越</w:instrText>
      </w:r>
      <w:r w:rsidR="001C3516" w:rsidRPr="005802CA">
        <w:rPr>
          <w:rFonts w:ascii="Times New Roman" w:hAnsi="Times New Roman"/>
        </w:rPr>
        <w:instrText>,</w:instrText>
      </w:r>
      <w:r w:rsidR="001C3516" w:rsidRPr="005802CA">
        <w:rPr>
          <w:rFonts w:ascii="Times New Roman" w:hAnsi="Times New Roman"/>
        </w:rPr>
        <w:instrText>三维可视化系统跨平台性能良好</w:instrText>
      </w:r>
      <w:r w:rsidR="001C3516" w:rsidRPr="005802CA">
        <w:rPr>
          <w:rFonts w:ascii="Times New Roman" w:hAnsi="Times New Roman"/>
        </w:rPr>
        <w:instrText>,</w:instrText>
      </w:r>
      <w:r w:rsidR="001C3516" w:rsidRPr="005802CA">
        <w:rPr>
          <w:rFonts w:ascii="Times New Roman" w:hAnsi="Times New Roman"/>
        </w:rPr>
        <w:instrText>运行性能良好</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3DGIS</w:instrText>
      </w:r>
      <w:r w:rsidR="001C3516" w:rsidRPr="005802CA">
        <w:rPr>
          <w:rFonts w:ascii="Times New Roman" w:hAnsi="Times New Roman"/>
        </w:rPr>
        <w:instrText>、</w:instrText>
      </w:r>
      <w:r w:rsidR="001C3516" w:rsidRPr="005802CA">
        <w:rPr>
          <w:rFonts w:ascii="Times New Roman" w:hAnsi="Times New Roman"/>
        </w:rPr>
        <w:instrText>Web GIS</w:instrText>
      </w:r>
      <w:r w:rsidR="001C3516" w:rsidRPr="005802CA">
        <w:rPr>
          <w:rFonts w:ascii="Times New Roman" w:hAnsi="Times New Roman"/>
        </w:rPr>
        <w:instrText>系统</w:instrText>
      </w:r>
      <w:r w:rsidR="001C3516" w:rsidRPr="005802CA">
        <w:rPr>
          <w:rFonts w:ascii="Times New Roman" w:hAnsi="Times New Roman" w:hint="eastAsia"/>
        </w:rPr>
        <w:instrText>的开发具有一定借鉴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0.001656\nmajor: </w:instrText>
      </w:r>
      <w:r w:rsidR="001C3516" w:rsidRPr="005802CA">
        <w:rPr>
          <w:rFonts w:ascii="Times New Roman" w:hAnsi="Times New Roman"/>
        </w:rPr>
        <w:instrText>工程硕士（专业学位）</w:instrText>
      </w:r>
      <w:r w:rsidR="001C3516" w:rsidRPr="005802CA">
        <w:rPr>
          <w:rFonts w:ascii="Times New Roman" w:hAnsi="Times New Roman"/>
        </w:rPr>
        <w:instrText xml:space="preserve">\ndownload: 81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101\nfilename: 1021001592.nh","number-of-pages":"6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的地质三维模型构建及可视化方法研究</w:instrText>
      </w:r>
      <w:r w:rsidR="001C3516" w:rsidRPr="005802CA">
        <w:rPr>
          <w:rFonts w:ascii="Times New Roman" w:hAnsi="Times New Roman"/>
        </w:rPr>
        <w:instrText>","URL":"https://doi.org/10.27493/d.cnki.gzdzy.2020.001656","author":[{"literal":"</w:instrText>
      </w:r>
      <w:r w:rsidR="001C3516" w:rsidRPr="005802CA">
        <w:rPr>
          <w:rFonts w:ascii="Times New Roman" w:hAnsi="Times New Roman"/>
        </w:rPr>
        <w:instrText>程泽华</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 xml:space="preserve">"}],"accessed":{"date-parts":[["2025",2,25]]},"issued":{"date-parts":[["2021"]]}}}],"schema":"https://github.com/citation-style-language/schema/raw/master/csl-citation.json"} </w:instrText>
      </w:r>
      <w:r w:rsidR="00456000"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9,20]</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4" w:name="_Hlk191412173"/>
      <w:r w:rsidR="006C2995" w:rsidRPr="005802CA">
        <w:rPr>
          <w:rFonts w:ascii="Times New Roman" w:hAnsi="Times New Roman"/>
        </w:rPr>
        <w:t>体绘制</w:t>
      </w:r>
      <w:bookmarkEnd w:id="14"/>
      <w:r w:rsidR="001D3A62" w:rsidRPr="005802CA">
        <w:rPr>
          <w:rFonts w:ascii="Times New Roman" w:hAnsi="Times New Roman"/>
        </w:rPr>
        <w:fldChar w:fldCharType="begin"/>
      </w:r>
      <w:r w:rsidR="001C3516" w:rsidRPr="005802CA">
        <w:rPr>
          <w:rFonts w:ascii="Times New Roman" w:hAnsi="Times New Roman"/>
        </w:rPr>
        <w:instrText xml:space="preserve"> ADDIN ZOTERO_ITEM CSL_CITATION {"citationID":"DkfEXhTl","properties":{"formattedCitation":"\\super [21]\\nosupersub{}","plainCitation":"[21]","noteIndex":0},"citationItems":[{"id":143,"uris":["http://zotero.org/users/local/8clMLtyf/items/8T59PAH7"],"itemData":{"id":143,"type":"thesis","abstract":"</w:instrText>
      </w:r>
      <w:r w:rsidR="001C3516" w:rsidRPr="005802CA">
        <w:rPr>
          <w:rFonts w:ascii="Times New Roman" w:hAnsi="Times New Roman"/>
        </w:rPr>
        <w:instrText>三维地质建模与可视化是</w:instrText>
      </w:r>
      <w:r w:rsidR="001C3516" w:rsidRPr="005802CA">
        <w:rPr>
          <w:rFonts w:ascii="Times New Roman" w:hAnsi="Times New Roman"/>
        </w:rPr>
        <w:instrText>20</w:instrText>
      </w:r>
      <w:r w:rsidR="001C3516" w:rsidRPr="005802CA">
        <w:rPr>
          <w:rFonts w:ascii="Times New Roman" w:hAnsi="Times New Roman"/>
        </w:rPr>
        <w:instrText>世纪八十年代由地质学、统计学、</w:instrText>
      </w:r>
      <w:r w:rsidR="001C3516" w:rsidRPr="005802CA">
        <w:rPr>
          <w:rFonts w:ascii="Times New Roman" w:hAnsi="Times New Roman"/>
        </w:rPr>
        <w:instrText>GIS</w:instrText>
      </w:r>
      <w:r w:rsidR="001C3516" w:rsidRPr="005802CA">
        <w:rPr>
          <w:rFonts w:ascii="Times New Roman" w:hAnsi="Times New Roman"/>
        </w:rPr>
        <w:instrText>、遥感、几何拓扑等多学科、多领域交叉形成的新的研究方向。针对地质体结构复杂、成因多样的特点</w:instrText>
      </w:r>
      <w:r w:rsidR="001C3516" w:rsidRPr="005802CA">
        <w:rPr>
          <w:rFonts w:ascii="Times New Roman" w:hAnsi="Times New Roman"/>
        </w:rPr>
        <w:instrText>,</w:instrText>
      </w:r>
      <w:r w:rsidR="001C3516" w:rsidRPr="005802CA">
        <w:rPr>
          <w:rFonts w:ascii="Times New Roman" w:hAnsi="Times New Roman"/>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C3516" w:rsidRPr="005802CA">
        <w:rPr>
          <w:rFonts w:ascii="Times New Roman" w:hAnsi="Times New Roman"/>
        </w:rPr>
        <w:instrText>,</w:instrText>
      </w:r>
      <w:r w:rsidR="001C3516" w:rsidRPr="005802CA">
        <w:rPr>
          <w:rFonts w:ascii="Times New Roman" w:hAnsi="Times New Roman"/>
        </w:rPr>
        <w:instrText>当前以具备较为成熟的探索及发展三维模型的建模环境。此外</w:instrText>
      </w:r>
      <w:r w:rsidR="001C3516" w:rsidRPr="005802CA">
        <w:rPr>
          <w:rFonts w:ascii="Times New Roman" w:hAnsi="Times New Roman"/>
        </w:rPr>
        <w:instrText>,</w:instrText>
      </w:r>
      <w:r w:rsidR="001C3516" w:rsidRPr="005802CA">
        <w:rPr>
          <w:rFonts w:ascii="Times New Roman" w:hAnsi="Times New Roman"/>
        </w:rPr>
        <w:instrText>频繁提及的</w:instrText>
      </w:r>
      <w:r w:rsidR="001C3516" w:rsidRPr="005802CA">
        <w:rPr>
          <w:rFonts w:ascii="Times New Roman" w:hAnsi="Times New Roman"/>
        </w:rPr>
        <w:instrText>“</w:instrText>
      </w:r>
      <w:r w:rsidR="001C3516" w:rsidRPr="005802CA">
        <w:rPr>
          <w:rFonts w:ascii="Times New Roman" w:hAnsi="Times New Roman"/>
        </w:rPr>
        <w:instrText>智慧城市</w:instrText>
      </w:r>
      <w:r w:rsidR="001C3516" w:rsidRPr="005802CA">
        <w:rPr>
          <w:rFonts w:ascii="Times New Roman" w:hAnsi="Times New Roman"/>
        </w:rPr>
        <w:instrText>”</w:instrText>
      </w:r>
      <w:r w:rsidR="001C3516" w:rsidRPr="005802CA">
        <w:rPr>
          <w:rFonts w:ascii="Times New Roman" w:hAnsi="Times New Roman"/>
        </w:rPr>
        <w:instrText>这</w:instrText>
      </w:r>
      <w:r w:rsidR="001C3516" w:rsidRPr="005802CA">
        <w:rPr>
          <w:rFonts w:ascii="Times New Roman" w:hAnsi="Times New Roman" w:hint="eastAsia"/>
        </w:rPr>
        <w:instrText>一概念与“地质大数据”发展方向相契合</w:instrText>
      </w:r>
      <w:r w:rsidR="001C3516" w:rsidRPr="005802CA">
        <w:rPr>
          <w:rFonts w:ascii="Times New Roman" w:hAnsi="Times New Roman"/>
        </w:rPr>
        <w:instrText>,</w:instrText>
      </w:r>
      <w:r w:rsidR="001C3516" w:rsidRPr="005802CA">
        <w:rPr>
          <w:rFonts w:ascii="Times New Roman" w:hAnsi="Times New Roman"/>
        </w:rPr>
        <w:instrText>城市网格化与精细化管理也需要构建动态、实时的地上地下一体化的三维空间可视化系统</w:instrText>
      </w:r>
      <w:r w:rsidR="001C3516" w:rsidRPr="005802CA">
        <w:rPr>
          <w:rFonts w:ascii="Times New Roman" w:hAnsi="Times New Roman"/>
        </w:rPr>
        <w:instrText>,</w:instrText>
      </w:r>
      <w:r w:rsidR="001C3516" w:rsidRPr="005802CA">
        <w:rPr>
          <w:rFonts w:ascii="Times New Roman" w:hAnsi="Times New Roman"/>
        </w:rPr>
        <w:instrText>建立三维地质模型</w:instrText>
      </w:r>
      <w:r w:rsidR="001C3516" w:rsidRPr="005802CA">
        <w:rPr>
          <w:rFonts w:ascii="Times New Roman" w:hAnsi="Times New Roman"/>
        </w:rPr>
        <w:instrText>,</w:instrText>
      </w:r>
      <w:r w:rsidR="001C3516" w:rsidRPr="005802CA">
        <w:rPr>
          <w:rFonts w:ascii="Times New Roman" w:hAnsi="Times New Roman"/>
        </w:rPr>
        <w:instrText>有利于城市地下空间开发、利用与管理。本文首先介绍了国内外三维地质建模的研究现状、主流建模软件等最新研究成果</w:instrText>
      </w:r>
      <w:r w:rsidR="001C3516" w:rsidRPr="005802CA">
        <w:rPr>
          <w:rFonts w:ascii="Times New Roman" w:hAnsi="Times New Roman"/>
        </w:rPr>
        <w:instrText>,</w:instrText>
      </w:r>
      <w:r w:rsidR="001C3516" w:rsidRPr="005802CA">
        <w:rPr>
          <w:rFonts w:ascii="Times New Roman" w:hAnsi="Times New Roman"/>
        </w:rPr>
        <w:instrText>归纳总结了研究区的自然地理特征、地形地貌特征、基底地层与地质构造、第四系沉积物特征及分布等内容。其次</w:instrText>
      </w:r>
      <w:r w:rsidR="001C3516" w:rsidRPr="005802CA">
        <w:rPr>
          <w:rFonts w:ascii="Times New Roman" w:hAnsi="Times New Roman"/>
        </w:rPr>
        <w:instrText>,</w:instrText>
      </w:r>
      <w:r w:rsidR="001C3516" w:rsidRPr="005802CA">
        <w:rPr>
          <w:rFonts w:ascii="Times New Roman" w:hAnsi="Times New Roman"/>
        </w:rPr>
        <w:instrText>对于建模原理和方法中的空间数据结构模型、空间数据插值方法、常见地质建模方法以及模型检验等内容进行简单梳理</w:instrText>
      </w:r>
      <w:r w:rsidR="001C3516" w:rsidRPr="005802CA">
        <w:rPr>
          <w:rFonts w:ascii="Times New Roman" w:hAnsi="Times New Roman"/>
        </w:rPr>
        <w:instrText>;</w:instrText>
      </w:r>
      <w:r w:rsidR="001C3516" w:rsidRPr="005802CA">
        <w:rPr>
          <w:rFonts w:ascii="Times New Roman" w:hAnsi="Times New Roman"/>
        </w:rPr>
        <w:instrText>整理、分析钻孔、剖面数据的地层岩性</w:instrText>
      </w:r>
      <w:r w:rsidR="001C3516" w:rsidRPr="005802CA">
        <w:rPr>
          <w:rFonts w:ascii="Times New Roman" w:hAnsi="Times New Roman"/>
        </w:rPr>
        <w:instrText>,</w:instrText>
      </w:r>
      <w:r w:rsidR="001C3516" w:rsidRPr="005802CA">
        <w:rPr>
          <w:rFonts w:ascii="Times New Roman" w:hAnsi="Times New Roman"/>
        </w:rPr>
        <w:instrText>并依据标准地层厘清断层</w:instrText>
      </w:r>
      <w:r w:rsidR="001C3516" w:rsidRPr="005802CA">
        <w:rPr>
          <w:rFonts w:ascii="Times New Roman" w:hAnsi="Times New Roman" w:hint="eastAsia"/>
        </w:rPr>
        <w:instrText>与地层之间的切割关系、新老地层的接触关系、沉积层序</w:instrText>
      </w:r>
      <w:r w:rsidR="001C3516" w:rsidRPr="005802CA">
        <w:rPr>
          <w:rFonts w:ascii="Times New Roman" w:hAnsi="Times New Roman"/>
        </w:rPr>
        <w:instrText>;</w:instrText>
      </w:r>
      <w:r w:rsidR="001C3516" w:rsidRPr="005802CA">
        <w:rPr>
          <w:rFonts w:ascii="Times New Roman" w:hAnsi="Times New Roman"/>
        </w:rPr>
        <w:instrText>解译、处理遥感、物探、钻孔及剖面数据</w:instrText>
      </w:r>
      <w:r w:rsidR="001C3516" w:rsidRPr="005802CA">
        <w:rPr>
          <w:rFonts w:ascii="Times New Roman" w:hAnsi="Times New Roman"/>
        </w:rPr>
        <w:instrText>,</w:instrText>
      </w:r>
      <w:r w:rsidR="001C3516" w:rsidRPr="005802CA">
        <w:rPr>
          <w:rFonts w:ascii="Times New Roman" w:hAnsi="Times New Roman"/>
        </w:rPr>
        <w:instrText>并将钻孔数据及剖面数据转换成</w:instrText>
      </w:r>
      <w:r w:rsidR="001C3516" w:rsidRPr="005802CA">
        <w:rPr>
          <w:rFonts w:ascii="Times New Roman" w:hAnsi="Times New Roman"/>
        </w:rPr>
        <w:instrText>GeoModeller</w:instrText>
      </w:r>
      <w:r w:rsidR="001C3516" w:rsidRPr="005802CA">
        <w:rPr>
          <w:rFonts w:ascii="Times New Roman" w:hAnsi="Times New Roman"/>
        </w:rPr>
        <w:instrText>软件可识别格式文件。通过在平台中搭建模型块体、为地质体添加地质接触点、剖面迹线等操作</w:instrText>
      </w:r>
      <w:r w:rsidR="001C3516" w:rsidRPr="005802CA">
        <w:rPr>
          <w:rFonts w:ascii="Times New Roman" w:hAnsi="Times New Roman"/>
        </w:rPr>
        <w:instrText>,</w:instrText>
      </w:r>
      <w:r w:rsidR="001C3516" w:rsidRPr="005802CA">
        <w:rPr>
          <w:rFonts w:ascii="Times New Roman" w:hAnsi="Times New Roman"/>
        </w:rPr>
        <w:instrText>构建可以约束并生成模型的地层剖面</w:instrText>
      </w:r>
      <w:r w:rsidR="001C3516" w:rsidRPr="005802CA">
        <w:rPr>
          <w:rFonts w:ascii="Times New Roman" w:hAnsi="Times New Roman"/>
        </w:rPr>
        <w:instrText>,</w:instrText>
      </w:r>
      <w:r w:rsidR="001C3516" w:rsidRPr="005802CA">
        <w:rPr>
          <w:rFonts w:ascii="Times New Roman" w:hAnsi="Times New Roman"/>
        </w:rPr>
        <w:instrText>并插值拟合生成第四系地质模型及工程地质模型。研究表明</w:instrText>
      </w:r>
      <w:r w:rsidR="001C3516" w:rsidRPr="005802CA">
        <w:rPr>
          <w:rFonts w:ascii="Times New Roman" w:hAnsi="Times New Roman"/>
        </w:rPr>
        <w:instrText>:</w:instrText>
      </w:r>
      <w:r w:rsidR="001C3516" w:rsidRPr="005802CA">
        <w:rPr>
          <w:rFonts w:ascii="Times New Roman" w:hAnsi="Times New Roman"/>
        </w:rPr>
        <w:instrText>研究区</w:instrText>
      </w:r>
      <w:r w:rsidR="001C3516" w:rsidRPr="005802CA">
        <w:rPr>
          <w:rFonts w:ascii="Times New Roman" w:hAnsi="Times New Roman"/>
        </w:rPr>
        <w:instrText>70</w:instrText>
      </w:r>
      <w:r w:rsidR="001C3516" w:rsidRPr="005802CA">
        <w:rPr>
          <w:rFonts w:ascii="Times New Roman" w:hAnsi="Times New Roman"/>
        </w:rPr>
        <w:instrText>米深工程地质模型</w:instrText>
      </w:r>
      <w:r w:rsidR="001C3516" w:rsidRPr="005802CA">
        <w:rPr>
          <w:rFonts w:ascii="Times New Roman" w:hAnsi="Times New Roman"/>
        </w:rPr>
        <w:instrText>,</w:instrText>
      </w:r>
      <w:r w:rsidR="001C3516" w:rsidRPr="005802CA">
        <w:rPr>
          <w:rFonts w:ascii="Times New Roman" w:hAnsi="Times New Roman"/>
        </w:rPr>
        <w:instrText>按岩性可划分为</w:instrText>
      </w:r>
      <w:r w:rsidR="001C3516" w:rsidRPr="005802CA">
        <w:rPr>
          <w:rFonts w:ascii="Times New Roman" w:hAnsi="Times New Roman"/>
        </w:rPr>
        <w:instrText>29</w:instrText>
      </w:r>
      <w:r w:rsidR="001C3516" w:rsidRPr="005802CA">
        <w:rPr>
          <w:rFonts w:ascii="Times New Roman" w:hAnsi="Times New Roman"/>
        </w:rPr>
        <w:instrText>层</w:instrText>
      </w:r>
      <w:r w:rsidR="001C3516" w:rsidRPr="005802CA">
        <w:rPr>
          <w:rFonts w:ascii="Times New Roman" w:hAnsi="Times New Roman"/>
        </w:rPr>
        <w:instrText>,</w:instrText>
      </w:r>
      <w:r w:rsidR="001C3516" w:rsidRPr="005802CA">
        <w:rPr>
          <w:rFonts w:ascii="Times New Roman" w:hAnsi="Times New Roman"/>
        </w:rPr>
        <w:instrText>盆地内部的第四纪沉积物厚度较边缘厚</w:instrText>
      </w:r>
      <w:r w:rsidR="001C3516" w:rsidRPr="005802CA">
        <w:rPr>
          <w:rFonts w:ascii="Times New Roman" w:hAnsi="Times New Roman"/>
        </w:rPr>
        <w:instrText>,</w:instrText>
      </w:r>
      <w:r w:rsidR="001C3516" w:rsidRPr="005802CA">
        <w:rPr>
          <w:rFonts w:ascii="Times New Roman" w:hAnsi="Times New Roman"/>
        </w:rPr>
        <w:instrText>岩性以灰、灰绿泥岩、粉砂质泥岩、泥质砂岩互层为主</w:instrText>
      </w:r>
      <w:r w:rsidR="001C3516" w:rsidRPr="005802CA">
        <w:rPr>
          <w:rFonts w:ascii="Times New Roman" w:hAnsi="Times New Roman"/>
        </w:rPr>
        <w:instrText>,</w:instrText>
      </w:r>
      <w:r w:rsidR="001C3516" w:rsidRPr="005802CA">
        <w:rPr>
          <w:rFonts w:ascii="Times New Roman" w:hAnsi="Times New Roman"/>
        </w:rPr>
        <w:instrText>根据地层沉积厚度以及以往地震震中分布关系推测存在活动断层</w:instrText>
      </w:r>
      <w:r w:rsidR="001C3516" w:rsidRPr="005802CA">
        <w:rPr>
          <w:rFonts w:ascii="Times New Roman" w:hAnsi="Times New Roman"/>
        </w:rPr>
        <w:instrText>;</w:instrText>
      </w:r>
      <w:r w:rsidR="001C3516" w:rsidRPr="005802CA">
        <w:rPr>
          <w:rFonts w:ascii="Times New Roman" w:hAnsi="Times New Roman"/>
        </w:rPr>
        <w:instrText>此</w:instrText>
      </w:r>
      <w:r w:rsidR="001C3516" w:rsidRPr="005802CA">
        <w:rPr>
          <w:rFonts w:ascii="Times New Roman" w:hAnsi="Times New Roman" w:hint="eastAsia"/>
        </w:rPr>
        <w:instrText>外</w:instrText>
      </w:r>
      <w:r w:rsidR="001C3516" w:rsidRPr="005802CA">
        <w:rPr>
          <w:rFonts w:ascii="Times New Roman" w:hAnsi="Times New Roman"/>
        </w:rPr>
        <w:instrText>,</w:instrText>
      </w:r>
      <w:r w:rsidR="001C3516" w:rsidRPr="005802CA">
        <w:rPr>
          <w:rFonts w:ascii="Times New Roman" w:hAnsi="Times New Roman"/>
        </w:rPr>
        <w:instrText>以实际地质概况作为约束贯穿于数据处理、模型构建过程</w:instrText>
      </w:r>
      <w:r w:rsidR="001C3516" w:rsidRPr="005802CA">
        <w:rPr>
          <w:rFonts w:ascii="Times New Roman" w:hAnsi="Times New Roman"/>
        </w:rPr>
        <w:instrText>,</w:instrText>
      </w:r>
      <w:r w:rsidR="001C3516" w:rsidRPr="005802CA">
        <w:rPr>
          <w:rFonts w:ascii="Times New Roman" w:hAnsi="Times New Roman"/>
        </w:rPr>
        <w:instrText>通过</w:instrText>
      </w:r>
      <w:r w:rsidR="001C3516" w:rsidRPr="005802CA">
        <w:rPr>
          <w:rFonts w:ascii="Times New Roman" w:hAnsi="Times New Roman"/>
        </w:rPr>
        <w:instrText>GeoModeller</w:instrText>
      </w:r>
      <w:r w:rsidR="001C3516" w:rsidRPr="005802CA">
        <w:rPr>
          <w:rFonts w:ascii="Times New Roman" w:hAnsi="Times New Roman"/>
        </w:rPr>
        <w:instrText>软件平台可以建立可视化效果好、精度高的三维地质模型</w:instrText>
      </w:r>
      <w:r w:rsidR="001C3516" w:rsidRPr="005802CA">
        <w:rPr>
          <w:rFonts w:ascii="Times New Roman" w:hAnsi="Times New Roman"/>
        </w:rPr>
        <w:instrText>,</w:instrText>
      </w:r>
      <w:r w:rsidR="001C3516" w:rsidRPr="005802CA">
        <w:rPr>
          <w:rFonts w:ascii="Times New Roman" w:hAnsi="Times New Roman"/>
        </w:rPr>
        <w:instrText>所建模型与实际钻孔分层相似度高</w:instrText>
      </w:r>
      <w:r w:rsidR="001C3516" w:rsidRPr="005802CA">
        <w:rPr>
          <w:rFonts w:ascii="Times New Roman" w:hAnsi="Times New Roman"/>
        </w:rPr>
        <w:instrText>,</w:instrText>
      </w:r>
      <w:r w:rsidR="001C3516" w:rsidRPr="005802CA">
        <w:rPr>
          <w:rFonts w:ascii="Times New Roman" w:hAnsi="Times New Roman"/>
        </w:rPr>
        <w:instrText>具有一定的实用价值。</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477\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45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28\ndbcode: CMFD\ndbname: CMFD202201\nfilename: 1021168341.nh","number-of-pages":"59","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GeoModeller</w:instrText>
      </w:r>
      <w:r w:rsidR="001C3516" w:rsidRPr="005802CA">
        <w:rPr>
          <w:rFonts w:ascii="Times New Roman" w:hAnsi="Times New Roman"/>
        </w:rPr>
        <w:instrText>软件的山西省某工业区三维地质建模</w:instrText>
      </w:r>
      <w:r w:rsidR="001C3516" w:rsidRPr="005802CA">
        <w:rPr>
          <w:rFonts w:ascii="Times New Roman" w:hAnsi="Times New Roman"/>
        </w:rPr>
        <w:instrText>","URL":"https://doi.org/10.27493/d.cnki.gzdzy.2021.000477","author":[{"literal":"</w:instrText>
      </w:r>
      <w:r w:rsidR="001C3516" w:rsidRPr="005802CA">
        <w:rPr>
          <w:rFonts w:ascii="Times New Roman" w:hAnsi="Times New Roman"/>
        </w:rPr>
        <w:instrText>张杰</w:instrText>
      </w:r>
      <w:r w:rsidR="001C3516" w:rsidRPr="005802CA">
        <w:rPr>
          <w:rFonts w:ascii="Times New Roman" w:hAnsi="Times New Roman"/>
        </w:rPr>
        <w:instrText>"}],"contributor":[{"literal":"</w:instrText>
      </w:r>
      <w:r w:rsidR="001C3516" w:rsidRPr="005802CA">
        <w:rPr>
          <w:rFonts w:ascii="Times New Roman" w:hAnsi="Times New Roman"/>
        </w:rPr>
        <w:instrText>程捷</w:instrText>
      </w:r>
      <w:r w:rsidR="001C3516" w:rsidRPr="005802CA">
        <w:rPr>
          <w:rFonts w:ascii="Times New Roman" w:hAnsi="Times New Roman"/>
        </w:rPr>
        <w:instrText>"},{"literal":"</w:instrText>
      </w:r>
      <w:r w:rsidR="001C3516" w:rsidRPr="005802CA">
        <w:rPr>
          <w:rFonts w:ascii="Times New Roman" w:hAnsi="Times New Roman"/>
        </w:rPr>
        <w:instrText>刘荣梅</w:instrText>
      </w:r>
      <w:r w:rsidR="001C3516" w:rsidRPr="005802CA">
        <w:rPr>
          <w:rFonts w:ascii="Times New Roman" w:hAnsi="Times New Roman"/>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1]</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O3bAClF","properties":{"formattedCitation":"\\super [22]\\nosupersub{}","plainCitation":"[22]","noteIndex":0},"citationItems":[{"id":31,"uris":["http://zotero.org/users/local/8clMLtyf/items/KH58BBNP"],"itemData":{"id":31,"type":"article-journal","abstract":"</w:instrText>
      </w:r>
      <w:r w:rsidR="001C3516" w:rsidRPr="005802CA">
        <w:rPr>
          <w:rFonts w:ascii="Times New Roman" w:hAnsi="Times New Roman"/>
        </w:rPr>
        <w:instrText>三维可视化系统是智慧矿山建设的空间信息基础支撑平台</w:instrText>
      </w:r>
      <w:r w:rsidR="001C3516" w:rsidRPr="005802CA">
        <w:rPr>
          <w:rFonts w:ascii="Times New Roman" w:hAnsi="Times New Roman"/>
        </w:rPr>
        <w:instrText>(4DGIS)</w:instrText>
      </w:r>
      <w:r w:rsidR="001C3516" w:rsidRPr="005802CA">
        <w:rPr>
          <w:rFonts w:ascii="Times New Roman" w:hAnsi="Times New Roman"/>
        </w:rPr>
        <w:instrText>的有机组成部分。首先介绍了三维可视化发展历程</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当前三维可视化技术发展趋势</w:instrText>
      </w:r>
      <w:r w:rsidR="001C3516" w:rsidRPr="005802CA">
        <w:rPr>
          <w:rFonts w:ascii="Times New Roman" w:hAnsi="Times New Roman"/>
        </w:rPr>
        <w:instrText>,</w:instrText>
      </w:r>
      <w:r w:rsidR="001C3516" w:rsidRPr="005802CA">
        <w:rPr>
          <w:rFonts w:ascii="Times New Roman" w:hAnsi="Times New Roman"/>
        </w:rPr>
        <w:instrText>从三维数据获取与建模、三维软硬件技术、三维专业应用</w:instrText>
      </w:r>
      <w:r w:rsidR="001C3516" w:rsidRPr="005802CA">
        <w:rPr>
          <w:rFonts w:ascii="Times New Roman" w:hAnsi="Times New Roman"/>
        </w:rPr>
        <w:instrText>3</w:instrText>
      </w:r>
      <w:r w:rsidR="001C3516" w:rsidRPr="005802CA">
        <w:rPr>
          <w:rFonts w:ascii="Times New Roman" w:hAnsi="Times New Roman"/>
        </w:rPr>
        <w:instrText>个层次开展全方位的技术归纳与总结。重点阐述了透明工作面勘探技术及三维建模方法</w:instrText>
      </w:r>
      <w:r w:rsidR="001C3516" w:rsidRPr="005802CA">
        <w:rPr>
          <w:rFonts w:ascii="Times New Roman" w:hAnsi="Times New Roman"/>
        </w:rPr>
        <w:instrText>,</w:instrText>
      </w:r>
      <w:r w:rsidR="001C3516" w:rsidRPr="005802CA">
        <w:rPr>
          <w:rFonts w:ascii="Times New Roman" w:hAnsi="Times New Roman"/>
        </w:rPr>
        <w:instrText>介绍了三维巷道数据获取的激光</w:instrText>
      </w:r>
      <w:r w:rsidR="001C3516" w:rsidRPr="005802CA">
        <w:rPr>
          <w:rFonts w:ascii="Times New Roman" w:hAnsi="Times New Roman"/>
        </w:rPr>
        <w:instrText>Li DAR</w:instrText>
      </w:r>
      <w:r w:rsidR="001C3516" w:rsidRPr="005802CA">
        <w:rPr>
          <w:rFonts w:ascii="Times New Roman" w:hAnsi="Times New Roman"/>
        </w:rPr>
        <w:instrText>、全景图像和全景视频、立体视觉和深度相机等新技术</w:instrText>
      </w:r>
      <w:r w:rsidR="001C3516" w:rsidRPr="005802CA">
        <w:rPr>
          <w:rFonts w:ascii="Times New Roman" w:hAnsi="Times New Roman"/>
        </w:rPr>
        <w:instrText>,</w:instrText>
      </w:r>
      <w:r w:rsidR="001C3516" w:rsidRPr="005802CA">
        <w:rPr>
          <w:rFonts w:ascii="Times New Roman" w:hAnsi="Times New Roman"/>
        </w:rPr>
        <w:instrText>以及</w:instrText>
      </w:r>
      <w:r w:rsidR="001C3516" w:rsidRPr="005802CA">
        <w:rPr>
          <w:rFonts w:ascii="Times New Roman" w:hAnsi="Times New Roman"/>
        </w:rPr>
        <w:instrText>WebGL</w:instrText>
      </w:r>
      <w:r w:rsidR="001C3516" w:rsidRPr="005802CA">
        <w:rPr>
          <w:rFonts w:ascii="Times New Roman" w:hAnsi="Times New Roman"/>
        </w:rPr>
        <w:instrText>、云渲染等前沿网络可视化开</w:instrText>
      </w:r>
      <w:r w:rsidR="001C3516" w:rsidRPr="005802CA">
        <w:rPr>
          <w:rFonts w:ascii="Times New Roman" w:hAnsi="Times New Roman" w:hint="eastAsia"/>
        </w:rPr>
        <w:instrText>发技术</w:instrText>
      </w:r>
      <w:r w:rsidR="001C3516" w:rsidRPr="005802CA">
        <w:rPr>
          <w:rFonts w:ascii="Times New Roman" w:hAnsi="Times New Roman"/>
        </w:rPr>
        <w:instrText>,</w:instrText>
      </w:r>
      <w:r w:rsidR="001C3516" w:rsidRPr="005802CA">
        <w:rPr>
          <w:rFonts w:ascii="Times New Roman" w:hAnsi="Times New Roman"/>
        </w:rPr>
        <w:instrText>探讨了虚拟现实、增强现实硬件技术进展。在应用方面</w:instrText>
      </w:r>
      <w:r w:rsidR="001C3516" w:rsidRPr="005802CA">
        <w:rPr>
          <w:rFonts w:ascii="Times New Roman" w:hAnsi="Times New Roman"/>
        </w:rPr>
        <w:instrText>,</w:instrText>
      </w:r>
      <w:r w:rsidR="001C3516" w:rsidRPr="005802CA">
        <w:rPr>
          <w:rFonts w:ascii="Times New Roman" w:hAnsi="Times New Roman"/>
        </w:rPr>
        <w:instrText>剖析了三维可视化系统在矿山领域应用的难点问题</w:instrText>
      </w:r>
      <w:r w:rsidR="001C3516" w:rsidRPr="005802CA">
        <w:rPr>
          <w:rFonts w:ascii="Times New Roman" w:hAnsi="Times New Roman"/>
        </w:rPr>
        <w:instrText>,</w:instrText>
      </w:r>
      <w:r w:rsidR="001C3516" w:rsidRPr="005802CA">
        <w:rPr>
          <w:rFonts w:ascii="Times New Roman" w:hAnsi="Times New Roman"/>
        </w:rPr>
        <w:instrText>指出一个通用的三维可视化或者三维地理信息系统是远远不够的</w:instrText>
      </w:r>
      <w:r w:rsidR="001C3516" w:rsidRPr="005802CA">
        <w:rPr>
          <w:rFonts w:ascii="Times New Roman" w:hAnsi="Times New Roman"/>
        </w:rPr>
        <w:instrText>,</w:instrText>
      </w:r>
      <w:r w:rsidR="001C3516" w:rsidRPr="005802CA">
        <w:rPr>
          <w:rFonts w:ascii="Times New Roman" w:hAnsi="Times New Roman"/>
        </w:rPr>
        <w:instrText>三维可视化系统应该从可视化展示局限性</w:instrText>
      </w:r>
      <w:r w:rsidR="001C3516" w:rsidRPr="005802CA">
        <w:rPr>
          <w:rFonts w:ascii="Times New Roman" w:hAnsi="Times New Roman"/>
        </w:rPr>
        <w:instrText>,</w:instrText>
      </w:r>
      <w:r w:rsidR="001C3516" w:rsidRPr="005802CA">
        <w:rPr>
          <w:rFonts w:ascii="Times New Roman" w:hAnsi="Times New Roman"/>
        </w:rPr>
        <w:instrText>逐渐深入到透明化勘探、智能化采矿设计、智慧通风、安全生产综合管理、工业智能管控、地表环境监测、灾害事故反演、虚拟仿真培训等领域形成各具特色的专题应用。此外</w:instrText>
      </w:r>
      <w:r w:rsidR="001C3516" w:rsidRPr="005802CA">
        <w:rPr>
          <w:rFonts w:ascii="Times New Roman" w:hAnsi="Times New Roman"/>
        </w:rPr>
        <w:instrText>,</w:instrText>
      </w:r>
      <w:r w:rsidR="001C3516" w:rsidRPr="005802CA">
        <w:rPr>
          <w:rFonts w:ascii="Times New Roman" w:hAnsi="Times New Roman"/>
        </w:rPr>
        <w:instrText>还介绍了最新的</w:instrText>
      </w:r>
      <w:r w:rsidR="001C3516" w:rsidRPr="005802CA">
        <w:rPr>
          <w:rFonts w:ascii="Times New Roman" w:hAnsi="Times New Roman"/>
        </w:rPr>
        <w:instrText>CityGML</w:instrText>
      </w:r>
      <w:r w:rsidR="001C3516" w:rsidRPr="005802CA">
        <w:rPr>
          <w:rFonts w:ascii="Times New Roman" w:hAnsi="Times New Roman"/>
        </w:rPr>
        <w:instrText>、</w:instrText>
      </w:r>
      <w:r w:rsidR="001C3516" w:rsidRPr="005802CA">
        <w:rPr>
          <w:rFonts w:ascii="Times New Roman" w:hAnsi="Times New Roman"/>
        </w:rPr>
        <w:instrText>Geo3DML</w:instrText>
      </w:r>
      <w:r w:rsidR="001C3516" w:rsidRPr="005802CA">
        <w:rPr>
          <w:rFonts w:ascii="Times New Roman" w:hAnsi="Times New Roman"/>
        </w:rPr>
        <w:instrText>、三维瓦片等国际三维数据标准。</w:instrText>
      </w:r>
      <w:r w:rsidR="001C3516" w:rsidRPr="005802CA">
        <w:rPr>
          <w:rFonts w:ascii="Times New Roman" w:hAnsi="Times New Roman"/>
        </w:rPr>
        <w:instrText>","container-title":"</w:instrText>
      </w:r>
      <w:r w:rsidR="001C3516" w:rsidRPr="005802CA">
        <w:rPr>
          <w:rFonts w:ascii="Times New Roman" w:hAnsi="Times New Roman"/>
        </w:rPr>
        <w:instrText>煤炭科学技术</w:instrText>
      </w:r>
      <w:r w:rsidR="001C3516" w:rsidRPr="005802CA">
        <w:rPr>
          <w:rFonts w:ascii="Times New Roman" w:hAnsi="Times New Roman"/>
        </w:rPr>
        <w:instrText xml:space="preserve">","DOI":"10.13199/j.cnki.cst.2021.02.019","issue":"2","language":"zh-CN","note":"foundation: </w:instrText>
      </w:r>
      <w:r w:rsidR="001C3516" w:rsidRPr="005802CA">
        <w:rPr>
          <w:rFonts w:ascii="Times New Roman" w:hAnsi="Times New Roman"/>
        </w:rPr>
        <w:instrText>国家自然科学基金资助项目</w:instrText>
      </w:r>
      <w:r w:rsidR="001C3516" w:rsidRPr="005802CA">
        <w:rPr>
          <w:rFonts w:ascii="Times New Roman" w:hAnsi="Times New Roman"/>
        </w:rPr>
        <w:instrText>(51774281)</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内蒙古自治区科技厅重大专项资助项目</w:instrText>
      </w:r>
      <w:r w:rsidR="001C3516" w:rsidRPr="005802CA">
        <w:rPr>
          <w:rFonts w:ascii="Times New Roman" w:hAnsi="Times New Roman"/>
        </w:rPr>
        <w:instrText>(2015-2019)</w:instrText>
      </w:r>
      <w:r w:rsidR="001C3516" w:rsidRPr="005802CA">
        <w:rPr>
          <w:rFonts w:ascii="Times New Roman" w:hAnsi="Times New Roman"/>
        </w:rPr>
        <w:instrText>；</w:instrText>
      </w:r>
      <w:r w:rsidR="001C3516" w:rsidRPr="005802CA">
        <w:rPr>
          <w:rFonts w:ascii="Times New Roman" w:hAnsi="Times New Roman"/>
        </w:rPr>
        <w:instrText xml:space="preserve">\ndownload: 2639\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D67\ndbcode: CJFQ\ndbname: CJFDLAST2021\nfilename: MTKJ202102019","page":"153-162","source":"CNKI","title":"</w:instrText>
      </w:r>
      <w:r w:rsidR="001C3516" w:rsidRPr="005802CA">
        <w:rPr>
          <w:rFonts w:ascii="Times New Roman" w:hAnsi="Times New Roman"/>
        </w:rPr>
        <w:instrText>三维可视化技术在智慧矿山领域的研究进展</w:instrText>
      </w:r>
      <w:r w:rsidR="001C3516" w:rsidRPr="005802CA">
        <w:rPr>
          <w:rFonts w:ascii="Times New Roman" w:hAnsi="Times New Roman"/>
        </w:rPr>
        <w:instrText>","volume":"49","author":[{"literal":"</w:instrText>
      </w:r>
      <w:r w:rsidR="001C3516" w:rsidRPr="005802CA">
        <w:rPr>
          <w:rFonts w:ascii="Times New Roman" w:hAnsi="Times New Roman"/>
        </w:rPr>
        <w:instrText>李梅</w:instrText>
      </w:r>
      <w:r w:rsidR="001C3516" w:rsidRPr="005802CA">
        <w:rPr>
          <w:rFonts w:ascii="Times New Roman" w:hAnsi="Times New Roman"/>
        </w:rPr>
        <w:instrText>"},{"literal":"</w:instrText>
      </w:r>
      <w:r w:rsidR="001C3516" w:rsidRPr="005802CA">
        <w:rPr>
          <w:rFonts w:ascii="Times New Roman" w:hAnsi="Times New Roman"/>
        </w:rPr>
        <w:instrText>姜展</w:instrText>
      </w:r>
      <w:r w:rsidR="001C3516" w:rsidRPr="005802CA">
        <w:rPr>
          <w:rFonts w:ascii="Times New Roman" w:hAnsi="Times New Roman"/>
        </w:rPr>
        <w:instrText>"},{"literal":"</w:instrText>
      </w:r>
      <w:r w:rsidR="001C3516" w:rsidRPr="005802CA">
        <w:rPr>
          <w:rFonts w:ascii="Times New Roman" w:hAnsi="Times New Roman"/>
        </w:rPr>
        <w:instrText>姜龙飞</w:instrText>
      </w:r>
      <w:r w:rsidR="001C3516" w:rsidRPr="005802CA">
        <w:rPr>
          <w:rFonts w:ascii="Times New Roman" w:hAnsi="Times New Roman"/>
        </w:rPr>
        <w:instrText>"},{"literal":"</w:instrText>
      </w:r>
      <w:r w:rsidR="001C3516" w:rsidRPr="005802CA">
        <w:rPr>
          <w:rFonts w:ascii="Times New Roman" w:hAnsi="Times New Roman"/>
        </w:rPr>
        <w:instrText>孙振明</w:instrText>
      </w:r>
      <w:r w:rsidR="001C3516" w:rsidRPr="005802CA">
        <w:rPr>
          <w:rFonts w:ascii="Times New Roman" w:hAnsi="Times New Roman"/>
        </w:rPr>
        <w:instrText xml:space="preserve">"}],"issued":{"date-parts":[["2021"]]}}}],"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2]</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5" w:name="_Hlk191410253"/>
      <w:r w:rsidR="006C2995" w:rsidRPr="005802CA">
        <w:rPr>
          <w:rFonts w:ascii="Times New Roman" w:hAnsi="Times New Roman" w:cs="Times New Roman"/>
          <w:kern w:val="2"/>
        </w:rPr>
        <w:t>Cesium</w:t>
      </w:r>
      <w:bookmarkEnd w:id="15"/>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1C3516" w:rsidRPr="005802CA">
        <w:rPr>
          <w:rFonts w:ascii="Times New Roman" w:hAnsi="Times New Roman"/>
        </w:rPr>
        <w:instrText xml:space="preserve"> ADDIN ZOTERO_ITEM CSL_CITATION {"citationID":"TPjj7EtZ","properties":{"formattedCitation":"\\super [23-26]\\nosupersub{}","plainCitation":"[23-26]","noteIndex":0},"citationItems":[{"id":122,"uris":["http://zotero.org/users/local/8clMLtyf/items/P7JYUWS5"],"itemData":{"id":122,"type":"thesis","abstract":"</w:instrText>
      </w:r>
      <w:r w:rsidR="001C3516" w:rsidRPr="005802CA">
        <w:rPr>
          <w:rFonts w:ascii="Times New Roman" w:hAnsi="Times New Roman"/>
        </w:rPr>
        <w:instrText>高密度电阻率法是比较便捷高效的一种直流电阻率勘探方法</w:instrText>
      </w:r>
      <w:r w:rsidR="001C3516" w:rsidRPr="005802CA">
        <w:rPr>
          <w:rFonts w:ascii="Times New Roman" w:hAnsi="Times New Roman"/>
        </w:rPr>
        <w:instrText>,</w:instrText>
      </w:r>
      <w:r w:rsidR="001C3516" w:rsidRPr="005802CA">
        <w:rPr>
          <w:rFonts w:ascii="Times New Roman" w:hAnsi="Times New Roman"/>
        </w:rPr>
        <w:instrText>在工程地球物理勘探中得到了广泛的应用。但在面对复杂地质、地形条件时</w:instrText>
      </w:r>
      <w:r w:rsidR="001C3516" w:rsidRPr="005802CA">
        <w:rPr>
          <w:rFonts w:ascii="Times New Roman" w:hAnsi="Times New Roman"/>
        </w:rPr>
        <w:instrText>,</w:instrText>
      </w:r>
      <w:r w:rsidR="001C3516" w:rsidRPr="005802CA">
        <w:rPr>
          <w:rFonts w:ascii="Times New Roman" w:hAnsi="Times New Roman"/>
        </w:rPr>
        <w:instrText>野外勘探工作会受到诸多限制。随着信息技术的发展</w:instrText>
      </w:r>
      <w:r w:rsidR="001C3516" w:rsidRPr="005802CA">
        <w:rPr>
          <w:rFonts w:ascii="Times New Roman" w:hAnsi="Times New Roman"/>
        </w:rPr>
        <w:instrText>,</w:instrText>
      </w:r>
      <w:r w:rsidR="001C3516" w:rsidRPr="005802CA">
        <w:rPr>
          <w:rFonts w:ascii="Times New Roman" w:hAnsi="Times New Roman"/>
        </w:rPr>
        <w:instrText>计算机三维图形技术和图形渲染硬件性能不断提升</w:instrText>
      </w:r>
      <w:r w:rsidR="001C3516" w:rsidRPr="005802CA">
        <w:rPr>
          <w:rFonts w:ascii="Times New Roman" w:hAnsi="Times New Roman"/>
        </w:rPr>
        <w:instrText>,</w:instrText>
      </w:r>
      <w:r w:rsidR="001C3516" w:rsidRPr="005802CA">
        <w:rPr>
          <w:rFonts w:ascii="Times New Roman" w:hAnsi="Times New Roman"/>
        </w:rPr>
        <w:instrText>利用计算机辅助各个学科进行虚拟仿真的系统也开始被广泛研究和应用</w:instrText>
      </w:r>
      <w:r w:rsidR="001C3516" w:rsidRPr="005802CA">
        <w:rPr>
          <w:rFonts w:ascii="Times New Roman" w:hAnsi="Times New Roman"/>
        </w:rPr>
        <w:instrText>,</w:instrText>
      </w:r>
      <w:r w:rsidR="001C3516" w:rsidRPr="005802CA">
        <w:rPr>
          <w:rFonts w:ascii="Times New Roman" w:hAnsi="Times New Roman"/>
        </w:rPr>
        <w:instrText>研究及实现合理高效的地球物理勘探虚拟仿真系统具有较高的辅助教学应用价值及工程勘探数值模拟应用价值。</w:instrText>
      </w:r>
      <w:r w:rsidR="001C3516" w:rsidRPr="005802CA">
        <w:rPr>
          <w:rFonts w:ascii="Times New Roman" w:hAnsi="Times New Roman"/>
        </w:rPr>
        <w:instrText>\n</w:instrText>
      </w:r>
      <w:r w:rsidR="001C3516" w:rsidRPr="005802CA">
        <w:rPr>
          <w:rFonts w:ascii="Times New Roman" w:hAnsi="Times New Roman"/>
        </w:rPr>
        <w:instrText>本文以计算机三维图形交互技术</w:instrText>
      </w:r>
      <w:r w:rsidR="001C3516" w:rsidRPr="005802CA">
        <w:rPr>
          <w:rFonts w:ascii="Times New Roman" w:hAnsi="Times New Roman" w:hint="eastAsia"/>
        </w:rPr>
        <w:instrText>和</w:instrText>
      </w:r>
      <w:r w:rsidR="001C3516" w:rsidRPr="005802CA">
        <w:rPr>
          <w:rFonts w:ascii="Times New Roman" w:hAnsi="Times New Roman"/>
        </w:rPr>
        <w:instrText>Web</w:instrText>
      </w:r>
      <w:r w:rsidR="001C3516" w:rsidRPr="005802CA">
        <w:rPr>
          <w:rFonts w:ascii="Times New Roman" w:hAnsi="Times New Roman"/>
        </w:rPr>
        <w:instrText>网络技术作为技术出发点</w:instrText>
      </w:r>
      <w:r w:rsidR="001C3516" w:rsidRPr="005802CA">
        <w:rPr>
          <w:rFonts w:ascii="Times New Roman" w:hAnsi="Times New Roman"/>
        </w:rPr>
        <w:instrText>,</w:instrText>
      </w:r>
      <w:r w:rsidR="001C3516" w:rsidRPr="005802CA">
        <w:rPr>
          <w:rFonts w:ascii="Times New Roman" w:hAnsi="Times New Roman"/>
        </w:rPr>
        <w:instrText>立足于高密度电阻率法基本理论、有限元正演计算方法、三维地质建模与可视化交互技术</w:instrText>
      </w:r>
      <w:r w:rsidR="001C3516" w:rsidRPr="005802CA">
        <w:rPr>
          <w:rFonts w:ascii="Times New Roman" w:hAnsi="Times New Roman"/>
        </w:rPr>
        <w:instrText>,</w:instrText>
      </w:r>
      <w:r w:rsidR="001C3516" w:rsidRPr="005802CA">
        <w:rPr>
          <w:rFonts w:ascii="Times New Roman" w:hAnsi="Times New Roman"/>
        </w:rPr>
        <w:instrText>针对基于网络服务的高密度电阻率法辅助教学仿真测量与数值模拟的需求</w:instrText>
      </w:r>
      <w:r w:rsidR="001C3516" w:rsidRPr="005802CA">
        <w:rPr>
          <w:rFonts w:ascii="Times New Roman" w:hAnsi="Times New Roman"/>
        </w:rPr>
        <w:instrText>,</w:instrText>
      </w:r>
      <w:r w:rsidR="001C3516" w:rsidRPr="005802CA">
        <w:rPr>
          <w:rFonts w:ascii="Times New Roman" w:hAnsi="Times New Roman"/>
        </w:rPr>
        <w:instrText>从</w:instrText>
      </w:r>
      <w:r w:rsidR="001C3516" w:rsidRPr="005802CA">
        <w:rPr>
          <w:rFonts w:ascii="Times New Roman" w:hAnsi="Times New Roman"/>
        </w:rPr>
        <w:instrText>B/S</w:instrText>
      </w:r>
      <w:r w:rsidR="001C3516" w:rsidRPr="005802CA">
        <w:rPr>
          <w:rFonts w:ascii="Times New Roman" w:hAnsi="Times New Roman"/>
        </w:rPr>
        <w:instrText>架构设计与实现、三维虚拟地质勘探仿真测量交互、在线式有限元正演计算和视电阻率响应动画等方面开展了一系列的研究</w:instrText>
      </w:r>
      <w:r w:rsidR="001C3516" w:rsidRPr="005802CA">
        <w:rPr>
          <w:rFonts w:ascii="Times New Roman" w:hAnsi="Times New Roman"/>
        </w:rPr>
        <w:instrText>,</w:instrText>
      </w:r>
      <w:r w:rsidR="001C3516" w:rsidRPr="005802CA">
        <w:rPr>
          <w:rFonts w:ascii="Times New Roman" w:hAnsi="Times New Roman"/>
        </w:rPr>
        <w:instrText>主要研究内容有</w:instrText>
      </w:r>
      <w:r w:rsidR="001C3516" w:rsidRPr="005802CA">
        <w:rPr>
          <w:rFonts w:ascii="Times New Roman" w:hAnsi="Times New Roman"/>
        </w:rPr>
        <w:instrText>:\n(1)</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三维可视化设计与开发。针对基于</w:instrText>
      </w:r>
      <w:r w:rsidR="001C3516" w:rsidRPr="005802CA">
        <w:rPr>
          <w:rFonts w:ascii="Times New Roman" w:hAnsi="Times New Roman"/>
        </w:rPr>
        <w:instrText>Web</w:instrText>
      </w:r>
      <w:r w:rsidR="001C3516" w:rsidRPr="005802CA">
        <w:rPr>
          <w:rFonts w:ascii="Times New Roman" w:hAnsi="Times New Roman"/>
        </w:rPr>
        <w:instrText>方式的高密度电法可视化仿真测量系统需求</w:instrText>
      </w:r>
      <w:r w:rsidR="001C3516" w:rsidRPr="005802CA">
        <w:rPr>
          <w:rFonts w:ascii="Times New Roman" w:hAnsi="Times New Roman"/>
        </w:rPr>
        <w:instrText>,</w:instrText>
      </w:r>
      <w:r w:rsidR="001C3516" w:rsidRPr="005802CA">
        <w:rPr>
          <w:rFonts w:ascii="Times New Roman" w:hAnsi="Times New Roman"/>
        </w:rPr>
        <w:instrText>引入了</w:instrText>
      </w:r>
      <w:r w:rsidR="001C3516" w:rsidRPr="005802CA">
        <w:rPr>
          <w:rFonts w:ascii="Times New Roman" w:hAnsi="Times New Roman"/>
        </w:rPr>
        <w:instrText>WebGL</w:instrText>
      </w:r>
      <w:r w:rsidR="001C3516" w:rsidRPr="005802CA">
        <w:rPr>
          <w:rFonts w:ascii="Times New Roman" w:hAnsi="Times New Roman"/>
        </w:rPr>
        <w:instrText>实现技术</w:instrText>
      </w:r>
      <w:r w:rsidR="001C3516" w:rsidRPr="005802CA">
        <w:rPr>
          <w:rFonts w:ascii="Times New Roman" w:hAnsi="Times New Roman"/>
        </w:rPr>
        <w:instrText>,</w:instrText>
      </w:r>
      <w:r w:rsidR="001C3516" w:rsidRPr="005802CA">
        <w:rPr>
          <w:rFonts w:ascii="Times New Roman" w:hAnsi="Times New Roman"/>
        </w:rPr>
        <w:instrText>设计开发了虚拟仿真三维可视化</w:instrText>
      </w:r>
      <w:r w:rsidR="001C3516" w:rsidRPr="005802CA">
        <w:rPr>
          <w:rFonts w:ascii="Times New Roman" w:hAnsi="Times New Roman"/>
        </w:rPr>
        <w:instrText>B/S</w:instrText>
      </w:r>
      <w:r w:rsidR="001C3516" w:rsidRPr="005802CA">
        <w:rPr>
          <w:rFonts w:ascii="Times New Roman" w:hAnsi="Times New Roman"/>
        </w:rPr>
        <w:instrText>系统架构。该系统构建使用了</w:instrText>
      </w:r>
      <w:r w:rsidR="001C3516" w:rsidRPr="005802CA">
        <w:rPr>
          <w:rFonts w:ascii="Times New Roman" w:hAnsi="Times New Roman"/>
        </w:rPr>
        <w:instrText>React.js</w:instrText>
      </w:r>
      <w:r w:rsidR="001C3516" w:rsidRPr="005802CA">
        <w:rPr>
          <w:rFonts w:ascii="Times New Roman" w:hAnsi="Times New Roman"/>
        </w:rPr>
        <w:instrText>搭建用户界面</w:instrText>
      </w:r>
      <w:r w:rsidR="001C3516" w:rsidRPr="005802CA">
        <w:rPr>
          <w:rFonts w:ascii="Times New Roman" w:hAnsi="Times New Roman"/>
        </w:rPr>
        <w:instrText>,</w:instrText>
      </w:r>
      <w:r w:rsidR="001C3516" w:rsidRPr="005802CA">
        <w:rPr>
          <w:rFonts w:ascii="Times New Roman" w:hAnsi="Times New Roman"/>
        </w:rPr>
        <w:instrText>应用</w:instrText>
      </w:r>
      <w:r w:rsidR="001C3516" w:rsidRPr="005802CA">
        <w:rPr>
          <w:rFonts w:ascii="Times New Roman" w:hAnsi="Times New Roman"/>
        </w:rPr>
        <w:instrText>Babylon.js</w:instrText>
      </w:r>
      <w:r w:rsidR="001C3516" w:rsidRPr="005802CA">
        <w:rPr>
          <w:rFonts w:ascii="Times New Roman" w:hAnsi="Times New Roman"/>
        </w:rPr>
        <w:instrText>创建用于虚拟测量的虚拟三维地质场景</w:instrText>
      </w:r>
      <w:r w:rsidR="001C3516" w:rsidRPr="005802CA">
        <w:rPr>
          <w:rFonts w:ascii="Times New Roman" w:hAnsi="Times New Roman"/>
        </w:rPr>
        <w:instrText>,</w:instrText>
      </w:r>
      <w:r w:rsidR="001C3516" w:rsidRPr="005802CA">
        <w:rPr>
          <w:rFonts w:ascii="Times New Roman" w:hAnsi="Times New Roman"/>
        </w:rPr>
        <w:instrText>使用</w:instrText>
      </w:r>
      <w:r w:rsidR="001C3516" w:rsidRPr="005802CA">
        <w:rPr>
          <w:rFonts w:ascii="Times New Roman" w:hAnsi="Times New Roman"/>
        </w:rPr>
        <w:instrText>Web API</w:instrText>
      </w:r>
      <w:r w:rsidR="001C3516" w:rsidRPr="005802CA">
        <w:rPr>
          <w:rFonts w:ascii="Times New Roman" w:hAnsi="Times New Roman"/>
        </w:rPr>
        <w:instrText>实现浏览器与服务器的数据交换</w:instrText>
      </w:r>
      <w:r w:rsidR="001C3516" w:rsidRPr="005802CA">
        <w:rPr>
          <w:rFonts w:ascii="Times New Roman" w:hAnsi="Times New Roman"/>
        </w:rPr>
        <w:instrText>,</w:instrText>
      </w:r>
      <w:r w:rsidR="001C3516" w:rsidRPr="005802CA">
        <w:rPr>
          <w:rFonts w:ascii="Times New Roman" w:hAnsi="Times New Roman"/>
        </w:rPr>
        <w:instrText>并采用了基于云端的分离式有限元正演计算技术。</w:instrText>
      </w:r>
      <w:r w:rsidR="001C3516" w:rsidRPr="005802CA">
        <w:rPr>
          <w:rFonts w:ascii="Times New Roman" w:hAnsi="Times New Roman"/>
        </w:rPr>
        <w:instrText>\n(2)</w:instrText>
      </w:r>
      <w:r w:rsidR="001C3516" w:rsidRPr="005802CA">
        <w:rPr>
          <w:rFonts w:ascii="Times New Roman" w:hAnsi="Times New Roman"/>
        </w:rPr>
        <w:instrText>基于复杂地质模型与地电模型构建技术研究与实现。针对各种复杂地形地质条件</w:instrText>
      </w:r>
      <w:r w:rsidR="001C3516" w:rsidRPr="005802CA">
        <w:rPr>
          <w:rFonts w:ascii="Times New Roman" w:hAnsi="Times New Roman"/>
        </w:rPr>
        <w:instrText>,</w:instrText>
      </w:r>
      <w:r w:rsidR="001C3516" w:rsidRPr="005802CA">
        <w:rPr>
          <w:rFonts w:ascii="Times New Roman" w:hAnsi="Times New Roman"/>
        </w:rPr>
        <w:instrText>研究复杂条件下的三维地质模型建模技术、地质模型仿真技术以及基于并行计算的地电模型构建技术等。</w:instrText>
      </w:r>
      <w:r w:rsidR="001C3516" w:rsidRPr="005802CA">
        <w:rPr>
          <w:rFonts w:ascii="Times New Roman" w:hAnsi="Times New Roman"/>
        </w:rPr>
        <w:instrText>\n(3)</w:instrText>
      </w:r>
      <w:r w:rsidR="001C3516" w:rsidRPr="005802CA">
        <w:rPr>
          <w:rFonts w:ascii="Times New Roman" w:hAnsi="Times New Roman"/>
        </w:rPr>
        <w:instrText>虚拟仿真测量三维交互与动画技术研究与实现。针对高密度电阻率法的实际勘探流程与操作步骤</w:instrText>
      </w:r>
      <w:r w:rsidR="001C3516" w:rsidRPr="005802CA">
        <w:rPr>
          <w:rFonts w:ascii="Times New Roman" w:hAnsi="Times New Roman"/>
        </w:rPr>
        <w:instrText>,</w:instrText>
      </w:r>
      <w:r w:rsidR="001C3516" w:rsidRPr="005802CA">
        <w:rPr>
          <w:rFonts w:ascii="Times New Roman" w:hAnsi="Times New Roman"/>
        </w:rPr>
        <w:instrText>研究从地质模型设置、测线布设、电极与仪器参数设置、数据采集、数据</w:instrText>
      </w:r>
      <w:r w:rsidR="001C3516" w:rsidRPr="005802CA">
        <w:rPr>
          <w:rFonts w:ascii="Times New Roman" w:hAnsi="Times New Roman" w:hint="eastAsia"/>
        </w:rPr>
        <w:instrText>处理与反演等流程的虚拟仿真实现关键技术。以</w:instrText>
      </w:r>
      <w:r w:rsidR="001C3516" w:rsidRPr="005802CA">
        <w:rPr>
          <w:rFonts w:ascii="Times New Roman" w:hAnsi="Times New Roman"/>
        </w:rPr>
        <w:instrText>WDJD-3</w:instrText>
      </w:r>
      <w:r w:rsidR="001C3516" w:rsidRPr="005802CA">
        <w:rPr>
          <w:rFonts w:ascii="Times New Roman" w:hAnsi="Times New Roman"/>
        </w:rPr>
        <w:instrText>高密度电法仪为例</w:instrText>
      </w:r>
      <w:r w:rsidR="001C3516" w:rsidRPr="005802CA">
        <w:rPr>
          <w:rFonts w:ascii="Times New Roman" w:hAnsi="Times New Roman"/>
        </w:rPr>
        <w:instrText>,</w:instrText>
      </w:r>
      <w:r w:rsidR="001C3516" w:rsidRPr="005802CA">
        <w:rPr>
          <w:rFonts w:ascii="Times New Roman" w:hAnsi="Times New Roman"/>
        </w:rPr>
        <w:instrText>设计并实现了一款用于网页在线三维交互的</w:instrText>
      </w:r>
      <w:r w:rsidR="001C3516" w:rsidRPr="005802CA">
        <w:rPr>
          <w:rFonts w:ascii="Times New Roman" w:hAnsi="Times New Roman"/>
        </w:rPr>
        <w:instrText>WebGL</w:instrText>
      </w:r>
      <w:r w:rsidR="001C3516" w:rsidRPr="005802CA">
        <w:rPr>
          <w:rFonts w:ascii="Times New Roman" w:hAnsi="Times New Roman"/>
        </w:rPr>
        <w:instrText>仿真电法仪及其配套设备</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三维动画交互技术</w:instrText>
      </w:r>
      <w:r w:rsidR="001C3516" w:rsidRPr="005802CA">
        <w:rPr>
          <w:rFonts w:ascii="Times New Roman" w:hAnsi="Times New Roman"/>
        </w:rPr>
        <w:instrText>,</w:instrText>
      </w:r>
      <w:r w:rsidR="001C3516" w:rsidRPr="005802CA">
        <w:rPr>
          <w:rFonts w:ascii="Times New Roman" w:hAnsi="Times New Roman"/>
        </w:rPr>
        <w:instrText>结合基于</w:instrText>
      </w:r>
      <w:r w:rsidR="001C3516" w:rsidRPr="005802CA">
        <w:rPr>
          <w:rFonts w:ascii="Times New Roman" w:hAnsi="Times New Roman"/>
        </w:rPr>
        <w:instrText>Web</w:instrText>
      </w:r>
      <w:r w:rsidR="001C3516" w:rsidRPr="005802CA">
        <w:rPr>
          <w:rFonts w:ascii="Times New Roman" w:hAnsi="Times New Roman"/>
        </w:rPr>
        <w:instrText>方式的有限元正演计算</w:instrText>
      </w:r>
      <w:r w:rsidR="001C3516" w:rsidRPr="005802CA">
        <w:rPr>
          <w:rFonts w:ascii="Times New Roman" w:hAnsi="Times New Roman"/>
        </w:rPr>
        <w:instrText>,</w:instrText>
      </w:r>
      <w:r w:rsidR="001C3516" w:rsidRPr="005802CA">
        <w:rPr>
          <w:rFonts w:ascii="Times New Roman" w:hAnsi="Times New Roman"/>
        </w:rPr>
        <w:instrText>实现了测量剖面的虚拟数据采集、电极跑极动画、测点位移动画、视电阻率颜色变换等动画演示。</w:instrText>
      </w:r>
      <w:r w:rsidR="001C3516" w:rsidRPr="005802CA">
        <w:rPr>
          <w:rFonts w:ascii="Times New Roman" w:hAnsi="Times New Roman"/>
        </w:rPr>
        <w:instrText>\n(4)</w:instrText>
      </w:r>
      <w:r w:rsidR="001C3516" w:rsidRPr="005802CA">
        <w:rPr>
          <w:rFonts w:ascii="Times New Roman" w:hAnsi="Times New Roman"/>
        </w:rPr>
        <w:instrText>以某地区水库大坝渗漏探测为例进行实验设计与虚拟仿真测量</w:instrText>
      </w:r>
      <w:r w:rsidR="001C3516" w:rsidRPr="005802CA">
        <w:rPr>
          <w:rFonts w:ascii="Times New Roman" w:hAnsi="Times New Roman"/>
        </w:rPr>
        <w:instrText>,</w:instrText>
      </w:r>
      <w:r w:rsidR="001C3516" w:rsidRPr="005802CA">
        <w:rPr>
          <w:rFonts w:ascii="Times New Roman" w:hAnsi="Times New Roman"/>
        </w:rPr>
        <w:instrText>展示了虚拟仿真测量在工程应用中具体实现过程与关键技术。讨论了不同地质条件下</w:instrText>
      </w:r>
      <w:r w:rsidR="001C3516" w:rsidRPr="005802CA">
        <w:rPr>
          <w:rFonts w:ascii="Times New Roman" w:hAnsi="Times New Roman"/>
        </w:rPr>
        <w:instrText>,</w:instrText>
      </w:r>
      <w:r w:rsidR="001C3516" w:rsidRPr="005802CA">
        <w:rPr>
          <w:rFonts w:ascii="Times New Roman" w:hAnsi="Times New Roman"/>
        </w:rPr>
        <w:instrText>不同探测方案对实际工程探测可能的影响。在满足辅助教学同时</w:instrText>
      </w:r>
      <w:r w:rsidR="001C3516" w:rsidRPr="005802CA">
        <w:rPr>
          <w:rFonts w:ascii="Times New Roman" w:hAnsi="Times New Roman"/>
        </w:rPr>
        <w:instrText>,</w:instrText>
      </w:r>
      <w:r w:rsidR="001C3516" w:rsidRPr="005802CA">
        <w:rPr>
          <w:rFonts w:ascii="Times New Roman" w:hAnsi="Times New Roman"/>
        </w:rPr>
        <w:instrText>也为该区实际</w:instrText>
      </w:r>
      <w:r w:rsidR="001C3516" w:rsidRPr="005802CA">
        <w:rPr>
          <w:rFonts w:ascii="Times New Roman" w:hAnsi="Times New Roman" w:hint="eastAsia"/>
        </w:rPr>
        <w:instrText>探测提供优选方案建议。</w:instrText>
      </w:r>
      <w:r w:rsidR="001C3516" w:rsidRPr="005802CA">
        <w:rPr>
          <w:rFonts w:ascii="Times New Roman" w:hAnsi="Times New Roman"/>
        </w:rPr>
        <w:instrText>\n</w:instrText>
      </w:r>
      <w:r w:rsidR="001C3516" w:rsidRPr="005802CA">
        <w:rPr>
          <w:rFonts w:ascii="Times New Roman" w:hAnsi="Times New Roman"/>
        </w:rPr>
        <w:instrText>本文设计开发的高密度电法虚拟仿真测量系统</w:instrText>
      </w:r>
      <w:r w:rsidR="001C3516" w:rsidRPr="005802CA">
        <w:rPr>
          <w:rFonts w:ascii="Times New Roman" w:hAnsi="Times New Roman"/>
        </w:rPr>
        <w:instrText>,</w:instrText>
      </w:r>
      <w:r w:rsidR="001C3516" w:rsidRPr="005802CA">
        <w:rPr>
          <w:rFonts w:ascii="Times New Roman" w:hAnsi="Times New Roman"/>
        </w:rPr>
        <w:instrText>具有高度仿真性</w:instrText>
      </w:r>
      <w:r w:rsidR="001C3516" w:rsidRPr="005802CA">
        <w:rPr>
          <w:rFonts w:ascii="Times New Roman" w:hAnsi="Times New Roman"/>
        </w:rPr>
        <w:instrText>,</w:instrText>
      </w:r>
      <w:r w:rsidR="001C3516" w:rsidRPr="005802CA">
        <w:rPr>
          <w:rFonts w:ascii="Times New Roman" w:hAnsi="Times New Roman"/>
        </w:rPr>
        <w:instrText>可模拟任意的实际工程地形地质条件。实验过程简单、便捷、高效</w:instrText>
      </w:r>
      <w:r w:rsidR="001C3516" w:rsidRPr="005802CA">
        <w:rPr>
          <w:rFonts w:ascii="Times New Roman" w:hAnsi="Times New Roman"/>
        </w:rPr>
        <w:instrText>,</w:instrText>
      </w:r>
      <w:r w:rsidR="001C3516" w:rsidRPr="005802CA">
        <w:rPr>
          <w:rFonts w:ascii="Times New Roman" w:hAnsi="Times New Roman"/>
        </w:rPr>
        <w:instrText>具备生动性、趣味性</w:instrText>
      </w:r>
      <w:r w:rsidR="001C3516" w:rsidRPr="005802CA">
        <w:rPr>
          <w:rFonts w:ascii="Times New Roman" w:hAnsi="Times New Roman"/>
        </w:rPr>
        <w:instrText>,</w:instrText>
      </w:r>
      <w:r w:rsidR="001C3516" w:rsidRPr="005802CA">
        <w:rPr>
          <w:rFonts w:ascii="Times New Roman" w:hAnsi="Times New Roman"/>
        </w:rPr>
        <w:instrText>在满足实验教学的同时</w:instrText>
      </w:r>
      <w:r w:rsidR="001C3516" w:rsidRPr="005802CA">
        <w:rPr>
          <w:rFonts w:ascii="Times New Roman" w:hAnsi="Times New Roman"/>
        </w:rPr>
        <w:instrText>,</w:instrText>
      </w:r>
      <w:r w:rsidR="001C3516" w:rsidRPr="005802CA">
        <w:rPr>
          <w:rFonts w:ascii="Times New Roman" w:hAnsi="Times New Roman"/>
        </w:rPr>
        <w:instrText>也可为工程勘探提供数值模拟服务。</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6986/d.cnki.gcdlc.2022.000259\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28\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31.322\ndbcode: CMFD\ndbname: CMFD202402\nfilename: 1024538647.nh","number-of-pages":"84","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高密度电阻率法虚拟仿真测量系统设计</w:instrText>
      </w:r>
      <w:r w:rsidR="001C3516" w:rsidRPr="005802CA">
        <w:rPr>
          <w:rFonts w:ascii="Times New Roman" w:hAnsi="Times New Roman"/>
        </w:rPr>
        <w:instrText>","URL":"https://doi.org/10.26986/d.cnki.gcdlc.2022.000259","author":[{"literal":"</w:instrText>
      </w:r>
      <w:r w:rsidR="001C3516" w:rsidRPr="005802CA">
        <w:rPr>
          <w:rFonts w:ascii="Times New Roman" w:hAnsi="Times New Roman"/>
        </w:rPr>
        <w:instrText>易永杰</w:instrText>
      </w:r>
      <w:r w:rsidR="001C3516" w:rsidRPr="005802CA">
        <w:rPr>
          <w:rFonts w:ascii="Times New Roman" w:hAnsi="Times New Roman"/>
        </w:rPr>
        <w:instrText>"}],"contributor":[{"literal":"</w:instrText>
      </w:r>
      <w:r w:rsidR="001C3516" w:rsidRPr="005802CA">
        <w:rPr>
          <w:rFonts w:ascii="Times New Roman" w:hAnsi="Times New Roman"/>
        </w:rPr>
        <w:instrText>简兴祥</w:instrText>
      </w:r>
      <w:r w:rsidR="001C3516" w:rsidRPr="005802CA">
        <w:rPr>
          <w:rFonts w:ascii="Times New Roman" w:hAnsi="Times New Roman"/>
        </w:rPr>
        <w:instrText>"},{"literal":"</w:instrText>
      </w:r>
      <w:r w:rsidR="001C3516" w:rsidRPr="005802CA">
        <w:rPr>
          <w:rFonts w:ascii="Times New Roman" w:hAnsi="Times New Roman"/>
        </w:rPr>
        <w:instrText>张伟</w:instrText>
      </w:r>
      <w:r w:rsidR="001C3516" w:rsidRPr="005802CA">
        <w:rPr>
          <w:rFonts w:ascii="Times New Roman" w:hAnsi="Times New Roman"/>
        </w:rPr>
        <w:instrText>"}],"accessed":{"date-parts":[["2025",2,25]]},"issued":{"date-parts":[["2024"]]}}},{"id":119,"uris":["http://zotero.org/users/local/8clMLtyf/items/M7AAIDZR"],"itemData":{"id":119,"type":"thesis","abstract":"</w:instrText>
      </w:r>
      <w:r w:rsidR="001C3516" w:rsidRPr="005802CA">
        <w:rPr>
          <w:rFonts w:ascii="Times New Roman" w:hAnsi="Times New Roman"/>
        </w:rPr>
        <w:instrText>近年来</w:instrText>
      </w:r>
      <w:r w:rsidR="001C3516" w:rsidRPr="005802CA">
        <w:rPr>
          <w:rFonts w:ascii="Times New Roman" w:hAnsi="Times New Roman"/>
        </w:rPr>
        <w:instrText>,</w:instrText>
      </w:r>
      <w:r w:rsidR="001C3516" w:rsidRPr="005802CA">
        <w:rPr>
          <w:rFonts w:ascii="Times New Roman" w:hAnsi="Times New Roman" w:hint="eastAsia"/>
        </w:rPr>
        <w:instrText>随着地理信息技术的不断发展</w:instrText>
      </w:r>
      <w:r w:rsidR="001C3516" w:rsidRPr="005802CA">
        <w:rPr>
          <w:rFonts w:ascii="Times New Roman" w:hAnsi="Times New Roman"/>
        </w:rPr>
        <w:instrText>,GIS</w:instrText>
      </w:r>
      <w:r w:rsidR="001C3516" w:rsidRPr="005802CA">
        <w:rPr>
          <w:rFonts w:ascii="Times New Roman" w:hAnsi="Times New Roman"/>
        </w:rPr>
        <w:instrText>系统被广泛地应用于各个领域。然而</w:instrText>
      </w:r>
      <w:r w:rsidR="001C3516" w:rsidRPr="005802CA">
        <w:rPr>
          <w:rFonts w:ascii="Times New Roman" w:hAnsi="Times New Roman"/>
        </w:rPr>
        <w:instrText>GIS</w:instrText>
      </w:r>
      <w:r w:rsidR="001C3516" w:rsidRPr="005802CA">
        <w:rPr>
          <w:rFonts w:ascii="Times New Roman" w:hAnsi="Times New Roman"/>
        </w:rPr>
        <w:instrText>系统仍然面临着很多问题</w:instrText>
      </w:r>
      <w:r w:rsidR="001C3516" w:rsidRPr="005802CA">
        <w:rPr>
          <w:rFonts w:ascii="Times New Roman" w:hAnsi="Times New Roman"/>
        </w:rPr>
        <w:instrText>,</w:instrText>
      </w:r>
      <w:r w:rsidR="001C3516" w:rsidRPr="005802CA">
        <w:rPr>
          <w:rFonts w:ascii="Times New Roman" w:hAnsi="Times New Roman"/>
        </w:rPr>
        <w:instrText>目前多数厂商的</w:instrText>
      </w:r>
      <w:r w:rsidR="001C3516" w:rsidRPr="005802CA">
        <w:rPr>
          <w:rFonts w:ascii="Times New Roman" w:hAnsi="Times New Roman"/>
        </w:rPr>
        <w:instrText>GIS</w:instrText>
      </w:r>
      <w:r w:rsidR="001C3516" w:rsidRPr="005802CA">
        <w:rPr>
          <w:rFonts w:ascii="Times New Roman" w:hAnsi="Times New Roman"/>
        </w:rPr>
        <w:instrText>系统仍然以处理二维数据模型为主</w:instrText>
      </w:r>
      <w:r w:rsidR="001C3516" w:rsidRPr="005802CA">
        <w:rPr>
          <w:rFonts w:ascii="Times New Roman" w:hAnsi="Times New Roman"/>
        </w:rPr>
        <w:instrText>,</w:instrText>
      </w:r>
      <w:r w:rsidR="001C3516" w:rsidRPr="005802CA">
        <w:rPr>
          <w:rFonts w:ascii="Times New Roman" w:hAnsi="Times New Roman"/>
        </w:rPr>
        <w:instrText>其在地理空间信息的展示和分析方面具有很大的局限性</w:instrText>
      </w:r>
      <w:r w:rsidR="001C3516" w:rsidRPr="005802CA">
        <w:rPr>
          <w:rFonts w:ascii="Times New Roman" w:hAnsi="Times New Roman"/>
        </w:rPr>
        <w:instrText>,</w:instrText>
      </w:r>
      <w:r w:rsidR="001C3516" w:rsidRPr="005802CA">
        <w:rPr>
          <w:rFonts w:ascii="Times New Roman" w:hAnsi="Times New Roman"/>
        </w:rPr>
        <w:instrText>很难满足人们对城市规划与管理、地下地质建模、采矿与石油开发等领域的应用需求。另外</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C/S</w:instrText>
      </w:r>
      <w:r w:rsidR="001C3516" w:rsidRPr="005802CA">
        <w:rPr>
          <w:rFonts w:ascii="Times New Roman" w:hAnsi="Times New Roman"/>
        </w:rPr>
        <w:instrText>架构的</w:instrText>
      </w:r>
      <w:r w:rsidR="001C3516" w:rsidRPr="005802CA">
        <w:rPr>
          <w:rFonts w:ascii="Times New Roman" w:hAnsi="Times New Roman"/>
        </w:rPr>
        <w:instrText>GIS</w:instrText>
      </w:r>
      <w:r w:rsidR="001C3516" w:rsidRPr="005802CA">
        <w:rPr>
          <w:rFonts w:ascii="Times New Roman" w:hAnsi="Times New Roman"/>
        </w:rPr>
        <w:instrText>系统需要为不同的操作系统分别提供相应版本的</w:instrText>
      </w:r>
      <w:r w:rsidR="001C3516" w:rsidRPr="005802CA">
        <w:rPr>
          <w:rFonts w:ascii="Times New Roman" w:hAnsi="Times New Roman"/>
        </w:rPr>
        <w:instrText>GIS</w:instrText>
      </w:r>
      <w:r w:rsidR="001C3516" w:rsidRPr="005802CA">
        <w:rPr>
          <w:rFonts w:ascii="Times New Roman" w:hAnsi="Times New Roman"/>
        </w:rPr>
        <w:instrText>客户端</w:instrText>
      </w:r>
      <w:r w:rsidR="001C3516" w:rsidRPr="005802CA">
        <w:rPr>
          <w:rFonts w:ascii="Times New Roman" w:hAnsi="Times New Roman"/>
        </w:rPr>
        <w:instrText>,</w:instrText>
      </w:r>
      <w:r w:rsidR="001C3516" w:rsidRPr="005802CA">
        <w:rPr>
          <w:rFonts w:ascii="Times New Roman" w:hAnsi="Times New Roman"/>
        </w:rPr>
        <w:instrText>这在一定程度上加大了</w:instrText>
      </w:r>
      <w:r w:rsidR="001C3516" w:rsidRPr="005802CA">
        <w:rPr>
          <w:rFonts w:ascii="Times New Roman" w:hAnsi="Times New Roman"/>
        </w:rPr>
        <w:instrText>GIS</w:instrText>
      </w:r>
      <w:r w:rsidR="001C3516" w:rsidRPr="005802CA">
        <w:rPr>
          <w:rFonts w:ascii="Times New Roman" w:hAnsi="Times New Roman"/>
        </w:rPr>
        <w:instrText>客户端的开发和管理难度。因此</w:instrText>
      </w:r>
      <w:r w:rsidR="001C3516" w:rsidRPr="005802CA">
        <w:rPr>
          <w:rFonts w:ascii="Times New Roman" w:hAnsi="Times New Roman"/>
        </w:rPr>
        <w:instrText>,</w:instrText>
      </w:r>
      <w:r w:rsidR="001C3516" w:rsidRPr="005802CA">
        <w:rPr>
          <w:rFonts w:ascii="Times New Roman" w:hAnsi="Times New Roman"/>
        </w:rPr>
        <w:instrText>对跨平台的三维</w:instrText>
      </w:r>
      <w:r w:rsidR="001C3516" w:rsidRPr="005802CA">
        <w:rPr>
          <w:rFonts w:ascii="Times New Roman" w:hAnsi="Times New Roman"/>
        </w:rPr>
        <w:instrText>GIS</w:instrText>
      </w:r>
      <w:r w:rsidR="001C3516" w:rsidRPr="005802CA">
        <w:rPr>
          <w:rFonts w:ascii="Times New Roman" w:hAnsi="Times New Roman"/>
        </w:rPr>
        <w:instrText>客户端进行研究和开发具有重要意义。本文针对以上</w:instrText>
      </w:r>
      <w:r w:rsidR="001C3516" w:rsidRPr="005802CA">
        <w:rPr>
          <w:rFonts w:ascii="Times New Roman" w:hAnsi="Times New Roman"/>
        </w:rPr>
        <w:instrText>GIS</w:instrText>
      </w:r>
      <w:r w:rsidR="001C3516" w:rsidRPr="005802CA">
        <w:rPr>
          <w:rFonts w:ascii="Times New Roman" w:hAnsi="Times New Roman"/>
        </w:rPr>
        <w:instrText>系统所存在的问题提出了一</w:instrText>
      </w:r>
      <w:r w:rsidR="001C3516" w:rsidRPr="005802CA">
        <w:rPr>
          <w:rFonts w:ascii="Times New Roman" w:hAnsi="Times New Roman" w:hint="eastAsia"/>
        </w:rPr>
        <w:instrText>种解决方案</w:instrText>
      </w:r>
      <w:r w:rsidR="001C3516" w:rsidRPr="005802CA">
        <w:rPr>
          <w:rFonts w:ascii="Times New Roman" w:hAnsi="Times New Roman"/>
        </w:rPr>
        <w:instrText>,</w:instrText>
      </w:r>
      <w:r w:rsidR="001C3516" w:rsidRPr="005802CA">
        <w:rPr>
          <w:rFonts w:ascii="Times New Roman" w:hAnsi="Times New Roman"/>
        </w:rPr>
        <w:instrText>即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 GIS</w:instrText>
      </w:r>
      <w:r w:rsidR="001C3516" w:rsidRPr="005802CA">
        <w:rPr>
          <w:rFonts w:ascii="Times New Roman" w:hAnsi="Times New Roman"/>
        </w:rPr>
        <w:instrText>三维客户端。</w:instrText>
      </w:r>
      <w:r w:rsidR="001C3516" w:rsidRPr="005802CA">
        <w:rPr>
          <w:rFonts w:ascii="Times New Roman" w:hAnsi="Times New Roman"/>
        </w:rPr>
        <w:instrText>Cesium</w:instrText>
      </w:r>
      <w:r w:rsidR="001C3516" w:rsidRPr="005802CA">
        <w:rPr>
          <w:rFonts w:ascii="Times New Roman" w:hAnsi="Times New Roman"/>
        </w:rPr>
        <w:instrText>是开源的</w:instrText>
      </w:r>
      <w:r w:rsidR="001C3516" w:rsidRPr="005802CA">
        <w:rPr>
          <w:rFonts w:ascii="Times New Roman" w:hAnsi="Times New Roman"/>
        </w:rPr>
        <w:instrText>Java Script</w:instrText>
      </w:r>
      <w:r w:rsidR="001C3516" w:rsidRPr="005802CA">
        <w:rPr>
          <w:rFonts w:ascii="Times New Roman" w:hAnsi="Times New Roman"/>
        </w:rPr>
        <w:instrText>库</w:instrText>
      </w:r>
      <w:r w:rsidR="001C3516" w:rsidRPr="005802CA">
        <w:rPr>
          <w:rFonts w:ascii="Times New Roman" w:hAnsi="Times New Roman"/>
        </w:rPr>
        <w:instrText>,</w:instrText>
      </w:r>
      <w:r w:rsidR="001C3516" w:rsidRPr="005802CA">
        <w:rPr>
          <w:rFonts w:ascii="Times New Roman" w:hAnsi="Times New Roman"/>
        </w:rPr>
        <w:instrText>其实现了在浏览器中展示三维虚拟地球的功能。同时</w:instrText>
      </w:r>
      <w:r w:rsidR="001C3516" w:rsidRPr="005802CA">
        <w:rPr>
          <w:rFonts w:ascii="Times New Roman" w:hAnsi="Times New Roman"/>
        </w:rPr>
        <w:instrText>,Cesium</w:instrText>
      </w:r>
      <w:r w:rsidR="001C3516" w:rsidRPr="005802CA">
        <w:rPr>
          <w:rFonts w:ascii="Times New Roman" w:hAnsi="Times New Roman"/>
        </w:rPr>
        <w:instrText>采用</w:instrText>
      </w:r>
      <w:r w:rsidR="001C3516" w:rsidRPr="005802CA">
        <w:rPr>
          <w:rFonts w:ascii="Times New Roman" w:hAnsi="Times New Roman"/>
        </w:rPr>
        <w:instrText>B/S</w:instrText>
      </w:r>
      <w:r w:rsidR="001C3516" w:rsidRPr="005802CA">
        <w:rPr>
          <w:rFonts w:ascii="Times New Roman" w:hAnsi="Times New Roman"/>
        </w:rPr>
        <w:instrText>架构且遵循</w:instrText>
      </w:r>
      <w:r w:rsidR="001C3516" w:rsidRPr="005802CA">
        <w:rPr>
          <w:rFonts w:ascii="Times New Roman" w:hAnsi="Times New Roman"/>
        </w:rPr>
        <w:instrText>Web GL</w:instrText>
      </w:r>
      <w:r w:rsidR="001C3516" w:rsidRPr="005802CA">
        <w:rPr>
          <w:rFonts w:ascii="Times New Roman" w:hAnsi="Times New Roman"/>
        </w:rPr>
        <w:instrText>三维绘图标准</w:instrText>
      </w:r>
      <w:r w:rsidR="001C3516" w:rsidRPr="005802CA">
        <w:rPr>
          <w:rFonts w:ascii="Times New Roman" w:hAnsi="Times New Roman"/>
        </w:rPr>
        <w:instrText>,</w:instrText>
      </w:r>
      <w:r w:rsidR="001C3516" w:rsidRPr="005802CA">
        <w:rPr>
          <w:rFonts w:ascii="Times New Roman" w:hAnsi="Times New Roman"/>
        </w:rPr>
        <w:instrText>具有二三维一体化、跨平台、计算精度高等优点。本文围绕</w:instrText>
      </w:r>
      <w:r w:rsidR="001C3516" w:rsidRPr="005802CA">
        <w:rPr>
          <w:rFonts w:ascii="Times New Roman" w:hAnsi="Times New Roman"/>
        </w:rPr>
        <w:instrText>Cesium</w:instrText>
      </w:r>
      <w:r w:rsidR="001C3516" w:rsidRPr="005802CA">
        <w:rPr>
          <w:rFonts w:ascii="Times New Roman" w:hAnsi="Times New Roman"/>
        </w:rPr>
        <w:instrText>所做的研究工作和创新点包括以下几个方面。</w:instrText>
      </w:r>
      <w:r w:rsidR="001C3516" w:rsidRPr="005802CA">
        <w:rPr>
          <w:rFonts w:ascii="Times New Roman" w:hAnsi="Times New Roman"/>
        </w:rPr>
        <w:instrText>1.</w:instrText>
      </w:r>
      <w:r w:rsidR="001C3516" w:rsidRPr="005802CA">
        <w:rPr>
          <w:rFonts w:ascii="Times New Roman" w:hAnsi="Times New Roman"/>
        </w:rPr>
        <w:instrText>分析研究了</w:instrText>
      </w:r>
      <w:r w:rsidR="001C3516" w:rsidRPr="005802CA">
        <w:rPr>
          <w:rFonts w:ascii="Times New Roman" w:hAnsi="Times New Roman"/>
        </w:rPr>
        <w:instrText>Cesium</w:instrText>
      </w:r>
      <w:r w:rsidR="001C3516" w:rsidRPr="005802CA">
        <w:rPr>
          <w:rFonts w:ascii="Times New Roman" w:hAnsi="Times New Roman"/>
        </w:rPr>
        <w:instrText>开源库所提供的诸如影像图层、高程图层、几何要素等功能</w:instrText>
      </w:r>
      <w:r w:rsidR="001C3516" w:rsidRPr="005802CA">
        <w:rPr>
          <w:rFonts w:ascii="Times New Roman" w:hAnsi="Times New Roman"/>
        </w:rPr>
        <w:instrText>,</w:instrText>
      </w:r>
      <w:r w:rsidR="001C3516" w:rsidRPr="005802CA">
        <w:rPr>
          <w:rFonts w:ascii="Times New Roman" w:hAnsi="Times New Roman"/>
        </w:rPr>
        <w:instrText>并在项目中灵活运用。</w:instrText>
      </w:r>
      <w:r w:rsidR="001C3516" w:rsidRPr="005802CA">
        <w:rPr>
          <w:rFonts w:ascii="Times New Roman" w:hAnsi="Times New Roman"/>
        </w:rPr>
        <w:instrText>2.</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地图地形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地图地</w:instrText>
      </w:r>
      <w:r w:rsidR="001C3516" w:rsidRPr="005802CA">
        <w:rPr>
          <w:rFonts w:ascii="Times New Roman" w:hAnsi="Times New Roman" w:hint="eastAsia"/>
        </w:rPr>
        <w:instrText>形可视化过程中瓦片相关调度算法的实现以及地图地形可视化的核心流程。</w:instrText>
      </w:r>
      <w:r w:rsidR="001C3516" w:rsidRPr="005802CA">
        <w:rPr>
          <w:rFonts w:ascii="Times New Roman" w:hAnsi="Times New Roman"/>
        </w:rPr>
        <w:instrText>3.</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矢量要素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静态矢量要素和动态矢量要素可视化的核心流程以及矢量要素随时间动态变化的实现原理。</w:instrText>
      </w:r>
      <w:r w:rsidR="001C3516" w:rsidRPr="005802CA">
        <w:rPr>
          <w:rFonts w:ascii="Times New Roman" w:hAnsi="Times New Roman"/>
        </w:rPr>
        <w:instrText>4.</w:instrText>
      </w:r>
      <w:r w:rsidR="001C3516" w:rsidRPr="005802CA">
        <w:rPr>
          <w:rFonts w:ascii="Times New Roman" w:hAnsi="Times New Roman"/>
        </w:rPr>
        <w:instrText>在研究了</w:instrText>
      </w:r>
      <w:r w:rsidR="001C3516" w:rsidRPr="005802CA">
        <w:rPr>
          <w:rFonts w:ascii="Times New Roman" w:hAnsi="Times New Roman"/>
        </w:rPr>
        <w:instrText>Cesium</w:instrText>
      </w:r>
      <w:r w:rsidR="001C3516" w:rsidRPr="005802CA">
        <w:rPr>
          <w:rFonts w:ascii="Times New Roman" w:hAnsi="Times New Roman"/>
        </w:rPr>
        <w:instrText>可视化关键技术的基础上设计实现了</w:instrText>
      </w:r>
      <w:r w:rsidR="001C3516" w:rsidRPr="005802CA">
        <w:rPr>
          <w:rFonts w:ascii="Times New Roman" w:hAnsi="Times New Roman"/>
        </w:rPr>
        <w:instrText>GIS</w:instrText>
      </w:r>
      <w:r w:rsidR="001C3516" w:rsidRPr="005802CA">
        <w:rPr>
          <w:rFonts w:ascii="Times New Roman" w:hAnsi="Times New Roman"/>
        </w:rPr>
        <w:instrText>相关模块</w:instrText>
      </w:r>
      <w:r w:rsidR="001C3516" w:rsidRPr="005802CA">
        <w:rPr>
          <w:rFonts w:ascii="Times New Roman" w:hAnsi="Times New Roman"/>
        </w:rPr>
        <w:instrText>,</w:instrText>
      </w:r>
      <w:r w:rsidR="001C3516" w:rsidRPr="005802CA">
        <w:rPr>
          <w:rFonts w:ascii="Times New Roman" w:hAnsi="Times New Roman"/>
        </w:rPr>
        <w:instrText>包括图层目录树及管理模块、地理网格模块、拉框查询模块、矢量要素点选冒泡模块及交互式要素标注模块</w:instrText>
      </w:r>
      <w:r w:rsidR="001C3516" w:rsidRPr="005802CA">
        <w:rPr>
          <w:rFonts w:ascii="Times New Roman" w:hAnsi="Times New Roman"/>
        </w:rPr>
        <w:instrText>,</w:instrText>
      </w:r>
      <w:r w:rsidR="001C3516" w:rsidRPr="005802CA">
        <w:rPr>
          <w:rFonts w:ascii="Times New Roman" w:hAnsi="Times New Roman"/>
        </w:rPr>
        <w:instrText>并对这些模块进行了功能测试。本文所提出的基于</w:instrText>
      </w:r>
      <w:r w:rsidR="001C3516" w:rsidRPr="005802CA">
        <w:rPr>
          <w:rFonts w:ascii="Times New Roman" w:hAnsi="Times New Roman"/>
        </w:rPr>
        <w:instrText>Cesium</w:instrText>
      </w:r>
      <w:r w:rsidR="001C3516" w:rsidRPr="005802CA">
        <w:rPr>
          <w:rFonts w:ascii="Times New Roman" w:hAnsi="Times New Roman"/>
        </w:rPr>
        <w:instrText>的三维客户端既结合了</w:instrText>
      </w:r>
      <w:r w:rsidR="001C3516" w:rsidRPr="005802CA">
        <w:rPr>
          <w:rFonts w:ascii="Times New Roman" w:hAnsi="Times New Roman"/>
        </w:rPr>
        <w:instrText>Web GIS</w:instrText>
      </w:r>
      <w:r w:rsidR="001C3516" w:rsidRPr="005802CA">
        <w:rPr>
          <w:rFonts w:ascii="Times New Roman" w:hAnsi="Times New Roman"/>
        </w:rPr>
        <w:instrText>跨平台、开发效率</w:instrText>
      </w:r>
      <w:r w:rsidR="001C3516" w:rsidRPr="005802CA">
        <w:rPr>
          <w:rFonts w:ascii="Times New Roman" w:hAnsi="Times New Roman" w:hint="eastAsia"/>
        </w:rPr>
        <w:instrText>高、易于扩展等优点</w:instrText>
      </w:r>
      <w:r w:rsidR="001C3516" w:rsidRPr="005802CA">
        <w:rPr>
          <w:rFonts w:ascii="Times New Roman" w:hAnsi="Times New Roman"/>
        </w:rPr>
        <w:instrText>,</w:instrText>
      </w:r>
      <w:r w:rsidR="001C3516" w:rsidRPr="005802CA">
        <w:rPr>
          <w:rFonts w:ascii="Times New Roman" w:hAnsi="Times New Roman"/>
        </w:rPr>
        <w:instrText>又结合了三维客户端地理空间信息展示直观和空间分析功能强大等优点。经测试</w:instrText>
      </w:r>
      <w:r w:rsidR="001C3516" w:rsidRPr="005802CA">
        <w:rPr>
          <w:rFonts w:ascii="Times New Roman" w:hAnsi="Times New Roman"/>
        </w:rPr>
        <w:instrText>,</w:instrText>
      </w:r>
      <w:r w:rsidR="001C3516" w:rsidRPr="005802CA">
        <w:rPr>
          <w:rFonts w:ascii="Times New Roman" w:hAnsi="Times New Roman"/>
        </w:rPr>
        <w:instrText>本文所设计实现的</w:instrText>
      </w:r>
      <w:r w:rsidR="001C3516" w:rsidRPr="005802CA">
        <w:rPr>
          <w:rFonts w:ascii="Times New Roman" w:hAnsi="Times New Roman"/>
        </w:rPr>
        <w:instrText>Cesium</w:instrText>
      </w:r>
      <w:r w:rsidR="001C3516" w:rsidRPr="005802CA">
        <w:rPr>
          <w:rFonts w:ascii="Times New Roman" w:hAnsi="Times New Roman"/>
        </w:rPr>
        <w:instrText>模块运行稳定可靠</w:instrText>
      </w:r>
      <w:r w:rsidR="001C3516" w:rsidRPr="005802CA">
        <w:rPr>
          <w:rFonts w:ascii="Times New Roman" w:hAnsi="Times New Roman"/>
        </w:rPr>
        <w:instrText>,</w:instrText>
      </w:r>
      <w:r w:rsidR="001C3516" w:rsidRPr="005802CA">
        <w:rPr>
          <w:rFonts w:ascii="Times New Roman" w:hAnsi="Times New Roman"/>
        </w:rPr>
        <w:instrText>方便管理</w:instrText>
      </w:r>
      <w:r w:rsidR="001C3516" w:rsidRPr="005802CA">
        <w:rPr>
          <w:rFonts w:ascii="Times New Roman" w:hAnsi="Times New Roman"/>
        </w:rPr>
        <w:instrText>,</w:instrText>
      </w:r>
      <w:r w:rsidR="001C3516" w:rsidRPr="005802CA">
        <w:rPr>
          <w:rFonts w:ascii="Times New Roman" w:hAnsi="Times New Roman"/>
        </w:rPr>
        <w:instrText>达到了预期的效果。模块实现的功能对于</w:instrText>
      </w:r>
      <w:r w:rsidR="001C3516" w:rsidRPr="005802CA">
        <w:rPr>
          <w:rFonts w:ascii="Times New Roman" w:hAnsi="Times New Roman"/>
        </w:rPr>
        <w:instrText>GIS</w:instrText>
      </w:r>
      <w:r w:rsidR="001C3516" w:rsidRPr="005802CA">
        <w:rPr>
          <w:rFonts w:ascii="Times New Roman" w:hAnsi="Times New Roman"/>
        </w:rPr>
        <w:instrText>系统数据的浏览、查询、定位、对比及管理等具有重要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技术</w:instrText>
      </w:r>
      <w:r w:rsidR="001C3516" w:rsidRPr="005802CA">
        <w:rPr>
          <w:rFonts w:ascii="Times New Roman" w:hAnsi="Times New Roman"/>
        </w:rPr>
        <w:instrText xml:space="preserve">\ndownload: 317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29236.nh","number-of-pages":"95","publisher":"</w:instrText>
      </w:r>
      <w:r w:rsidR="001C3516" w:rsidRPr="005802CA">
        <w:rPr>
          <w:rFonts w:ascii="Times New Roman" w:hAnsi="Times New Roman"/>
        </w:rPr>
        <w:instrText>西安电子科技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GIS</w:instrText>
      </w:r>
      <w:r w:rsidR="001C3516" w:rsidRPr="005802CA">
        <w:rPr>
          <w:rFonts w:ascii="Times New Roman" w:hAnsi="Times New Roman"/>
        </w:rPr>
        <w:instrText>三维客户端实现技术研究</w:instrText>
      </w:r>
      <w:r w:rsidR="001C3516" w:rsidRPr="005802CA">
        <w:rPr>
          <w:rFonts w:ascii="Times New Roman" w:hAnsi="Times New Roman"/>
        </w:rPr>
        <w:instrText>","URL":"https://kns.cnki.net/KCMS/detail/detail.aspx?dbcode=CMFD&amp;dbname=CMFD201601&amp;filename=1015429236.nh","author":[{"literal":"</w:instrText>
      </w:r>
      <w:r w:rsidR="001C3516" w:rsidRPr="005802CA">
        <w:rPr>
          <w:rFonts w:ascii="Times New Roman" w:hAnsi="Times New Roman"/>
        </w:rPr>
        <w:instrText>高云成</w:instrText>
      </w:r>
      <w:r w:rsidR="001C3516" w:rsidRPr="005802CA">
        <w:rPr>
          <w:rFonts w:ascii="Times New Roman" w:hAnsi="Times New Roman"/>
        </w:rPr>
        <w:instrText>"}],"contributor":[{"literal":"</w:instrText>
      </w:r>
      <w:r w:rsidR="001C3516" w:rsidRPr="005802CA">
        <w:rPr>
          <w:rFonts w:ascii="Times New Roman" w:hAnsi="Times New Roman"/>
        </w:rPr>
        <w:instrText>李龙海</w:instrText>
      </w:r>
      <w:r w:rsidR="001C3516" w:rsidRPr="005802CA">
        <w:rPr>
          <w:rFonts w:ascii="Times New Roman" w:hAnsi="Times New Roman"/>
        </w:rPr>
        <w:instrText>"},{"literal":"</w:instrText>
      </w:r>
      <w:r w:rsidR="001C3516" w:rsidRPr="005802CA">
        <w:rPr>
          <w:rFonts w:ascii="Times New Roman" w:hAnsi="Times New Roman"/>
        </w:rPr>
        <w:instrText>李莉</w:instrText>
      </w:r>
      <w:r w:rsidR="001C3516" w:rsidRPr="005802CA">
        <w:rPr>
          <w:rFonts w:ascii="Times New Roman" w:hAnsi="Times New Roman"/>
        </w:rPr>
        <w:instrText>"}],"accessed":{"date-parts":[["2025",2,25]]},"issued":{"date-parts":[["2016"]]}}},{"id":121,"uris":["http://zotero.org/users/local/8clMLtyf/items/5R3K69YL"],"itemData":{"id":121,"type":"article-journal","abstract":"Cesium</w:instrText>
      </w:r>
      <w:r w:rsidR="001C3516" w:rsidRPr="005802CA">
        <w:rPr>
          <w:rFonts w:ascii="Times New Roman" w:hAnsi="Times New Roman"/>
        </w:rPr>
        <w:instrText>是当前最先进的开源三维</w:instrText>
      </w:r>
      <w:r w:rsidR="001C3516" w:rsidRPr="005802CA">
        <w:rPr>
          <w:rFonts w:ascii="Times New Roman" w:hAnsi="Times New Roman"/>
        </w:rPr>
        <w:instrText>GIS</w:instrText>
      </w:r>
      <w:r w:rsidR="001C3516" w:rsidRPr="005802CA">
        <w:rPr>
          <w:rFonts w:ascii="Times New Roman" w:hAnsi="Times New Roman"/>
        </w:rPr>
        <w:instrText>框架</w:instrText>
      </w:r>
      <w:r w:rsidR="001C3516" w:rsidRPr="005802CA">
        <w:rPr>
          <w:rFonts w:ascii="Times New Roman" w:hAnsi="Times New Roman"/>
        </w:rPr>
        <w:instrText>,</w:instrText>
      </w:r>
      <w:r w:rsidR="001C3516" w:rsidRPr="005802CA">
        <w:rPr>
          <w:rFonts w:ascii="Times New Roman" w:hAnsi="Times New Roman"/>
        </w:rPr>
        <w:instrText>无需安装任何插件</w:instrText>
      </w:r>
      <w:r w:rsidR="001C3516" w:rsidRPr="005802CA">
        <w:rPr>
          <w:rFonts w:ascii="Times New Roman" w:hAnsi="Times New Roman"/>
        </w:rPr>
        <w:instrText>,</w:instrText>
      </w:r>
      <w:r w:rsidR="001C3516" w:rsidRPr="005802CA">
        <w:rPr>
          <w:rFonts w:ascii="Times New Roman" w:hAnsi="Times New Roman"/>
        </w:rPr>
        <w:instrText>可直接在浏览器页面上展示三维虚拟地球并叠加丰富的地理要素</w:instrText>
      </w:r>
      <w:r w:rsidR="001C3516" w:rsidRPr="005802CA">
        <w:rPr>
          <w:rFonts w:ascii="Times New Roman" w:hAnsi="Times New Roman"/>
        </w:rPr>
        <w:instrText>,</w:instrText>
      </w:r>
      <w:r w:rsidR="001C3516" w:rsidRPr="005802CA">
        <w:rPr>
          <w:rFonts w:ascii="Times New Roman" w:hAnsi="Times New Roman"/>
        </w:rPr>
        <w:instrText>同时可以集成影像服务、地形服务、矢量服务和三维模型等。本文研究了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浏览技术。通过一系列技术手段可以将各种要素数据进行处理符合</w:instrText>
      </w:r>
      <w:r w:rsidR="001C3516" w:rsidRPr="005802CA">
        <w:rPr>
          <w:rFonts w:ascii="Times New Roman" w:hAnsi="Times New Roman"/>
        </w:rPr>
        <w:instrText>Cesium</w:instrText>
      </w:r>
      <w:r w:rsidR="001C3516" w:rsidRPr="005802CA">
        <w:rPr>
          <w:rFonts w:ascii="Times New Roman" w:hAnsi="Times New Roman"/>
        </w:rPr>
        <w:instrText>标准的格式</w:instrText>
      </w:r>
      <w:r w:rsidR="001C3516" w:rsidRPr="005802CA">
        <w:rPr>
          <w:rFonts w:ascii="Times New Roman" w:hAnsi="Times New Roman"/>
        </w:rPr>
        <w:instrText>,</w:instrText>
      </w:r>
      <w:r w:rsidR="001C3516" w:rsidRPr="005802CA">
        <w:rPr>
          <w:rFonts w:ascii="Times New Roman" w:hAnsi="Times New Roman"/>
        </w:rPr>
        <w:instrText>并进行发布和浏览。验证了通过</w:instrText>
      </w:r>
      <w:r w:rsidR="001C3516" w:rsidRPr="005802CA">
        <w:rPr>
          <w:rFonts w:ascii="Times New Roman" w:hAnsi="Times New Roman"/>
        </w:rPr>
        <w:instrText>Cesium</w:instrText>
      </w:r>
      <w:r w:rsidR="001C3516" w:rsidRPr="005802CA">
        <w:rPr>
          <w:rFonts w:ascii="Times New Roman" w:hAnsi="Times New Roman"/>
        </w:rPr>
        <w:instrText>技术搭建三维可视化场景并进行发布浏览的可行性。</w:instrText>
      </w:r>
      <w:r w:rsidR="001C3516" w:rsidRPr="005802CA">
        <w:rPr>
          <w:rFonts w:ascii="Times New Roman" w:hAnsi="Times New Roman"/>
        </w:rPr>
        <w:instrText>","container-title":"</w:instrText>
      </w:r>
      <w:r w:rsidR="001C3516" w:rsidRPr="005802CA">
        <w:rPr>
          <w:rFonts w:ascii="Times New Roman" w:hAnsi="Times New Roman"/>
        </w:rPr>
        <w:instrText>测绘通报</w:instrText>
      </w:r>
      <w:r w:rsidR="001C3516" w:rsidRPr="005802CA">
        <w:rPr>
          <w:rFonts w:ascii="Times New Roman" w:hAnsi="Times New Roman"/>
        </w:rPr>
        <w:instrText xml:space="preserve">","DOI":"10.13474/j.cnki.11-2246.2021.0511","issue":"S1","language":"zh-CN","note":"foundation: </w:instrText>
      </w:r>
      <w:r w:rsidR="001C3516" w:rsidRPr="005802CA">
        <w:rPr>
          <w:rFonts w:ascii="Times New Roman" w:hAnsi="Times New Roman"/>
        </w:rPr>
        <w:instrText>陕西省科技厅重点研发计划</w:instrText>
      </w:r>
      <w:r w:rsidR="001C3516" w:rsidRPr="005802CA">
        <w:rPr>
          <w:rFonts w:ascii="Times New Roman" w:hAnsi="Times New Roman"/>
        </w:rPr>
        <w:instrText>(2019ZDLGY08-06)</w:instrText>
      </w:r>
      <w:r w:rsidR="001C3516" w:rsidRPr="005802CA">
        <w:rPr>
          <w:rFonts w:ascii="Times New Roman" w:hAnsi="Times New Roman"/>
        </w:rPr>
        <w:instrText>；</w:instrText>
      </w:r>
      <w:r w:rsidR="001C3516" w:rsidRPr="005802CA">
        <w:rPr>
          <w:rFonts w:ascii="Times New Roman" w:hAnsi="Times New Roman"/>
        </w:rPr>
        <w:instrText xml:space="preserve">\ndownload: 132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LAST2021\nfilename: CHTB2021S1012","page":"50-53","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技术的研究</w:instrText>
      </w:r>
      <w:r w:rsidR="001C3516" w:rsidRPr="005802CA">
        <w:rPr>
          <w:rFonts w:ascii="Times New Roman" w:hAnsi="Times New Roman"/>
        </w:rPr>
        <w:instrText>","author":[{"literal":"</w:instrText>
      </w:r>
      <w:r w:rsidR="001C3516" w:rsidRPr="005802CA">
        <w:rPr>
          <w:rFonts w:ascii="Times New Roman" w:hAnsi="Times New Roman"/>
        </w:rPr>
        <w:instrText>杨菁</w:instrText>
      </w:r>
      <w:r w:rsidR="001C3516" w:rsidRPr="005802CA">
        <w:rPr>
          <w:rFonts w:ascii="Times New Roman" w:hAnsi="Times New Roman"/>
        </w:rPr>
        <w:instrText>"},{"literal":"</w:instrText>
      </w:r>
      <w:r w:rsidR="001C3516" w:rsidRPr="005802CA">
        <w:rPr>
          <w:rFonts w:ascii="Times New Roman" w:hAnsi="Times New Roman"/>
        </w:rPr>
        <w:instrText>陈冰凌</w:instrText>
      </w:r>
      <w:r w:rsidR="001C3516" w:rsidRPr="005802CA">
        <w:rPr>
          <w:rFonts w:ascii="Times New Roman" w:hAnsi="Times New Roman"/>
        </w:rPr>
        <w:instrText>"},{"literal":"</w:instrText>
      </w:r>
      <w:r w:rsidR="001C3516" w:rsidRPr="005802CA">
        <w:rPr>
          <w:rFonts w:ascii="Times New Roman" w:hAnsi="Times New Roman"/>
        </w:rPr>
        <w:instrText>王文鹏</w:instrText>
      </w:r>
      <w:r w:rsidR="001C3516" w:rsidRPr="005802CA">
        <w:rPr>
          <w:rFonts w:ascii="Times New Roman" w:hAnsi="Times New Roman"/>
        </w:rPr>
        <w:instrText>"},{"literal":"</w:instrText>
      </w:r>
      <w:r w:rsidR="001C3516" w:rsidRPr="005802CA">
        <w:rPr>
          <w:rFonts w:ascii="Times New Roman" w:hAnsi="Times New Roman"/>
        </w:rPr>
        <w:instrText>霍晓斌</w:instrText>
      </w:r>
      <w:r w:rsidR="001C3516" w:rsidRPr="005802CA">
        <w:rPr>
          <w:rFonts w:ascii="Times New Roman" w:hAnsi="Times New Roman"/>
        </w:rPr>
        <w:instrText>"},{"literal":"</w:instrText>
      </w:r>
      <w:r w:rsidR="001C3516" w:rsidRPr="005802CA">
        <w:rPr>
          <w:rFonts w:ascii="Times New Roman" w:hAnsi="Times New Roman"/>
        </w:rPr>
        <w:instrText>许将</w:instrText>
      </w:r>
      <w:r w:rsidR="001C3516" w:rsidRPr="005802CA">
        <w:rPr>
          <w:rFonts w:ascii="Times New Roman" w:hAnsi="Times New Roman"/>
        </w:rPr>
        <w:instrText>"},{"literal":"</w:instrText>
      </w:r>
      <w:r w:rsidR="001C3516" w:rsidRPr="005802CA">
        <w:rPr>
          <w:rFonts w:ascii="Times New Roman" w:hAnsi="Times New Roman"/>
        </w:rPr>
        <w:instrText>石雨龙</w:instrText>
      </w:r>
      <w:r w:rsidR="001C3516" w:rsidRPr="005802CA">
        <w:rPr>
          <w:rFonts w:ascii="Times New Roman" w:hAnsi="Times New Roman"/>
        </w:rPr>
        <w:instrText>"}],"issued":{"date-parts":[["2021"]]}}},{"id":120,"uris":["http://zotero.org/users/local/8clMLtyf/items/IJG8XLAZ"],"itemData":{"id":120,"type":"thesis","abstract":"</w:instrText>
      </w:r>
      <w:r w:rsidR="001C3516" w:rsidRPr="005802CA">
        <w:rPr>
          <w:rFonts w:ascii="Times New Roman" w:hAnsi="Times New Roman"/>
        </w:rPr>
        <w:instrText>监测预警是地质灾害防灾减灾的重要手段</w:instrText>
      </w:r>
      <w:r w:rsidR="001C3516" w:rsidRPr="005802CA">
        <w:rPr>
          <w:rFonts w:ascii="Times New Roman" w:hAnsi="Times New Roman"/>
        </w:rPr>
        <w:instrText>,</w:instrText>
      </w:r>
      <w:r w:rsidR="001C3516" w:rsidRPr="005802CA">
        <w:rPr>
          <w:rFonts w:ascii="Times New Roman" w:hAnsi="Times New Roman"/>
        </w:rPr>
        <w:instrText>监测是预警的基础</w:instrText>
      </w:r>
      <w:r w:rsidR="001C3516" w:rsidRPr="005802CA">
        <w:rPr>
          <w:rFonts w:ascii="Times New Roman" w:hAnsi="Times New Roman"/>
        </w:rPr>
        <w:instrText>,</w:instrText>
      </w:r>
      <w:r w:rsidR="001C3516" w:rsidRPr="005802CA">
        <w:rPr>
          <w:rFonts w:ascii="Times New Roman" w:hAnsi="Times New Roman"/>
        </w:rPr>
        <w:instrText>预警是监测的目的。近年来</w:instrText>
      </w:r>
      <w:r w:rsidR="001C3516" w:rsidRPr="005802CA">
        <w:rPr>
          <w:rFonts w:ascii="Times New Roman" w:hAnsi="Times New Roman"/>
        </w:rPr>
        <w:instrText>,</w:instrText>
      </w:r>
      <w:r w:rsidR="001C3516" w:rsidRPr="005802CA">
        <w:rPr>
          <w:rFonts w:ascii="Times New Roman" w:hAnsi="Times New Roman"/>
        </w:rPr>
        <w:instrText>国内外学者对滑坡监测预警的方法技术体系进行了深入研究</w:instrText>
      </w:r>
      <w:r w:rsidR="001C3516" w:rsidRPr="005802CA">
        <w:rPr>
          <w:rFonts w:ascii="Times New Roman" w:hAnsi="Times New Roman"/>
        </w:rPr>
        <w:instrText>,</w:instrText>
      </w:r>
      <w:r w:rsidR="001C3516" w:rsidRPr="005802CA">
        <w:rPr>
          <w:rFonts w:ascii="Times New Roman" w:hAnsi="Times New Roman"/>
        </w:rPr>
        <w:instrText>取得了大量的研究成果。但总体上</w:instrText>
      </w:r>
      <w:r w:rsidR="001C3516" w:rsidRPr="005802CA">
        <w:rPr>
          <w:rFonts w:ascii="Times New Roman" w:hAnsi="Times New Roman"/>
        </w:rPr>
        <w:instrText>,</w:instrText>
      </w:r>
      <w:r w:rsidR="001C3516" w:rsidRPr="005802CA">
        <w:rPr>
          <w:rFonts w:ascii="Times New Roman" w:hAnsi="Times New Roman"/>
        </w:rPr>
        <w:instrText>地理与地质结合不够紧密</w:instrText>
      </w:r>
      <w:r w:rsidR="001C3516" w:rsidRPr="005802CA">
        <w:rPr>
          <w:rFonts w:ascii="Times New Roman" w:hAnsi="Times New Roman"/>
        </w:rPr>
        <w:instrText>,</w:instrText>
      </w:r>
      <w:r w:rsidR="001C3516" w:rsidRPr="005802CA">
        <w:rPr>
          <w:rFonts w:ascii="Times New Roman" w:hAnsi="Times New Roman"/>
        </w:rPr>
        <w:instrText>监测预警模型很难充分考虑滑坡变形过程和成灾机理</w:instrText>
      </w:r>
      <w:r w:rsidR="001C3516" w:rsidRPr="005802CA">
        <w:rPr>
          <w:rFonts w:ascii="Times New Roman" w:hAnsi="Times New Roman"/>
        </w:rPr>
        <w:instrText>,</w:instrText>
      </w:r>
      <w:r w:rsidR="001C3516" w:rsidRPr="005802CA">
        <w:rPr>
          <w:rFonts w:ascii="Times New Roman" w:hAnsi="Times New Roman"/>
        </w:rPr>
        <w:instrText>难以取得较高的预警精度</w:instrText>
      </w:r>
      <w:r w:rsidR="001C3516" w:rsidRPr="005802CA">
        <w:rPr>
          <w:rFonts w:ascii="Times New Roman" w:hAnsi="Times New Roman"/>
        </w:rPr>
        <w:instrText>,</w:instrText>
      </w:r>
      <w:r w:rsidR="001C3516" w:rsidRPr="005802CA">
        <w:rPr>
          <w:rFonts w:ascii="Times New Roman" w:hAnsi="Times New Roman"/>
        </w:rPr>
        <w:instrText>研发的监测预警系统也难以满足数以万计隐患点实时监测预警的实战需求。已有的研究成果还难以有效地解决地质灾害</w:instrText>
      </w:r>
      <w:r w:rsidR="001C3516" w:rsidRPr="005802CA">
        <w:rPr>
          <w:rFonts w:ascii="Times New Roman" w:hAnsi="Times New Roman"/>
        </w:rPr>
        <w:instrText>“</w:instrText>
      </w:r>
      <w:r w:rsidR="001C3516" w:rsidRPr="005802CA">
        <w:rPr>
          <w:rFonts w:ascii="Times New Roman" w:hAnsi="Times New Roman"/>
        </w:rPr>
        <w:instrText>什么时间可能发生</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力争实现提</w:instrText>
      </w:r>
      <w:r w:rsidR="001C3516" w:rsidRPr="005802CA">
        <w:rPr>
          <w:rFonts w:ascii="Times New Roman" w:hAnsi="Times New Roman" w:hint="eastAsia"/>
        </w:rPr>
        <w:instrText>前</w:instrText>
      </w:r>
      <w:r w:rsidR="001C3516" w:rsidRPr="005802CA">
        <w:rPr>
          <w:rFonts w:ascii="Times New Roman" w:hAnsi="Times New Roman"/>
        </w:rPr>
        <w:instrText>3</w:instrText>
      </w:r>
      <w:r w:rsidR="001C3516" w:rsidRPr="005802CA">
        <w:rPr>
          <w:rFonts w:ascii="Times New Roman" w:hAnsi="Times New Roman"/>
        </w:rPr>
        <w:instrText>个小时预警</w:instrText>
      </w:r>
      <w:r w:rsidR="001C3516" w:rsidRPr="005802CA">
        <w:rPr>
          <w:rFonts w:ascii="Times New Roman" w:hAnsi="Times New Roman"/>
        </w:rPr>
        <w:instrText>”</w:instrText>
      </w:r>
      <w:r w:rsidR="001C3516" w:rsidRPr="005802CA">
        <w:rPr>
          <w:rFonts w:ascii="Times New Roman" w:hAnsi="Times New Roman"/>
        </w:rPr>
        <w:instrText>的任务。如何提高滑坡监测预警能力</w:instrText>
      </w:r>
      <w:r w:rsidR="001C3516" w:rsidRPr="005802CA">
        <w:rPr>
          <w:rFonts w:ascii="Times New Roman" w:hAnsi="Times New Roman"/>
        </w:rPr>
        <w:instrText>,</w:instrText>
      </w:r>
      <w:r w:rsidR="001C3516" w:rsidRPr="005802CA">
        <w:rPr>
          <w:rFonts w:ascii="Times New Roman" w:hAnsi="Times New Roman"/>
        </w:rPr>
        <w:instrText>我们面临诸多挑战</w:instrText>
      </w:r>
      <w:r w:rsidR="001C3516" w:rsidRPr="005802CA">
        <w:rPr>
          <w:rFonts w:ascii="Times New Roman" w:hAnsi="Times New Roman"/>
        </w:rPr>
        <w:instrText>:</w:instrText>
      </w:r>
      <w:r w:rsidR="001C3516" w:rsidRPr="005802CA">
        <w:rPr>
          <w:rFonts w:ascii="Times New Roman" w:hAnsi="Times New Roman"/>
        </w:rPr>
        <w:instrText>如何提高滑坡监测预警精度</w:instrText>
      </w:r>
      <w:r w:rsidR="001C3516" w:rsidRPr="005802CA">
        <w:rPr>
          <w:rFonts w:ascii="Times New Roman" w:hAnsi="Times New Roman"/>
        </w:rPr>
        <w:instrText>?</w:instrText>
      </w:r>
      <w:r w:rsidR="001C3516" w:rsidRPr="005802CA">
        <w:rPr>
          <w:rFonts w:ascii="Times New Roman" w:hAnsi="Times New Roman"/>
        </w:rPr>
        <w:instrText>如何将理论研究成果应用到实际的监测预警中</w:instrText>
      </w:r>
      <w:r w:rsidR="001C3516" w:rsidRPr="005802CA">
        <w:rPr>
          <w:rFonts w:ascii="Times New Roman" w:hAnsi="Times New Roman"/>
        </w:rPr>
        <w:instrText>,</w:instrText>
      </w:r>
      <w:r w:rsidR="001C3516" w:rsidRPr="005802CA">
        <w:rPr>
          <w:rFonts w:ascii="Times New Roman" w:hAnsi="Times New Roman"/>
        </w:rPr>
        <w:instrText>构建一套可业务化大规模应用的滑坡实时监测预警系统</w:instrText>
      </w:r>
      <w:r w:rsidR="001C3516" w:rsidRPr="005802CA">
        <w:rPr>
          <w:rFonts w:ascii="Times New Roman" w:hAnsi="Times New Roman"/>
        </w:rPr>
        <w:instrText>?</w:instrText>
      </w:r>
      <w:r w:rsidR="001C3516" w:rsidRPr="005802CA">
        <w:rPr>
          <w:rFonts w:ascii="Times New Roman" w:hAnsi="Times New Roman"/>
        </w:rPr>
        <w:instrText>基于此</w:instrText>
      </w:r>
      <w:r w:rsidR="001C3516" w:rsidRPr="005802CA">
        <w:rPr>
          <w:rFonts w:ascii="Times New Roman" w:hAnsi="Times New Roman"/>
        </w:rPr>
        <w:instrText>,</w:instrText>
      </w:r>
      <w:r w:rsidR="001C3516" w:rsidRPr="005802CA">
        <w:rPr>
          <w:rFonts w:ascii="Times New Roman" w:hAnsi="Times New Roman"/>
        </w:rPr>
        <w:instrText>本论文系统总结作者近</w:instrText>
      </w:r>
      <w:r w:rsidR="001C3516" w:rsidRPr="005802CA">
        <w:rPr>
          <w:rFonts w:ascii="Times New Roman" w:hAnsi="Times New Roman"/>
        </w:rPr>
        <w:instrText>10</w:instrText>
      </w:r>
      <w:r w:rsidR="001C3516" w:rsidRPr="005802CA">
        <w:rPr>
          <w:rFonts w:ascii="Times New Roman" w:hAnsi="Times New Roman"/>
        </w:rPr>
        <w:instrText>年来在监测预警方面的实践成果</w:instrText>
      </w:r>
      <w:r w:rsidR="001C3516" w:rsidRPr="005802CA">
        <w:rPr>
          <w:rFonts w:ascii="Times New Roman" w:hAnsi="Times New Roman"/>
        </w:rPr>
        <w:instrText>,</w:instrText>
      </w:r>
      <w:r w:rsidR="001C3516" w:rsidRPr="005802CA">
        <w:rPr>
          <w:rFonts w:ascii="Times New Roman" w:hAnsi="Times New Roman"/>
        </w:rPr>
        <w:instrText>采用云计算与物联网等先进技术</w:instrText>
      </w:r>
      <w:r w:rsidR="001C3516" w:rsidRPr="005802CA">
        <w:rPr>
          <w:rFonts w:ascii="Times New Roman" w:hAnsi="Times New Roman"/>
        </w:rPr>
        <w:instrText>,</w:instrText>
      </w:r>
      <w:r w:rsidR="001C3516" w:rsidRPr="005802CA">
        <w:rPr>
          <w:rFonts w:ascii="Times New Roman" w:hAnsi="Times New Roman"/>
        </w:rPr>
        <w:instrText>构建滑坡监测预警云平台</w:instrText>
      </w:r>
      <w:r w:rsidR="001C3516" w:rsidRPr="005802CA">
        <w:rPr>
          <w:rFonts w:ascii="Times New Roman" w:hAnsi="Times New Roman"/>
        </w:rPr>
        <w:instrText>,</w:instrText>
      </w:r>
      <w:r w:rsidR="001C3516" w:rsidRPr="005802CA">
        <w:rPr>
          <w:rFonts w:ascii="Times New Roman" w:hAnsi="Times New Roman"/>
        </w:rPr>
        <w:instrText>整合与管理滑坡地质灾害演化全过程的各类资料</w:instrText>
      </w:r>
      <w:r w:rsidR="001C3516" w:rsidRPr="005802CA">
        <w:rPr>
          <w:rFonts w:ascii="Times New Roman" w:hAnsi="Times New Roman"/>
        </w:rPr>
        <w:instrText>,</w:instrText>
      </w:r>
      <w:r w:rsidR="001C3516" w:rsidRPr="005802CA">
        <w:rPr>
          <w:rFonts w:ascii="Times New Roman" w:hAnsi="Times New Roman"/>
        </w:rPr>
        <w:instrText>研发并行高效的多源异构监测数据汇聚平台</w:instrText>
      </w:r>
      <w:r w:rsidR="001C3516" w:rsidRPr="005802CA">
        <w:rPr>
          <w:rFonts w:ascii="Times New Roman" w:hAnsi="Times New Roman"/>
        </w:rPr>
        <w:instrText>,</w:instrText>
      </w:r>
      <w:r w:rsidR="001C3516" w:rsidRPr="005802CA">
        <w:rPr>
          <w:rFonts w:ascii="Times New Roman" w:hAnsi="Times New Roman"/>
        </w:rPr>
        <w:instrText>集成多源异构实时监测数据</w:instrText>
      </w:r>
      <w:r w:rsidR="001C3516" w:rsidRPr="005802CA">
        <w:rPr>
          <w:rFonts w:ascii="Times New Roman" w:hAnsi="Times New Roman"/>
        </w:rPr>
        <w:instrText>,</w:instrText>
      </w:r>
      <w:r w:rsidR="001C3516" w:rsidRPr="005802CA">
        <w:rPr>
          <w:rFonts w:ascii="Times New Roman" w:hAnsi="Times New Roman"/>
        </w:rPr>
        <w:instrText>形成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多元立体监测数据中心</w:instrText>
      </w:r>
      <w:r w:rsidR="001C3516" w:rsidRPr="005802CA">
        <w:rPr>
          <w:rFonts w:ascii="Times New Roman" w:hAnsi="Times New Roman"/>
        </w:rPr>
        <w:instrText>;</w:instrText>
      </w:r>
      <w:r w:rsidR="001C3516" w:rsidRPr="005802CA">
        <w:rPr>
          <w:rFonts w:ascii="Times New Roman" w:hAnsi="Times New Roman"/>
        </w:rPr>
        <w:instrText>综合分析</w:instrText>
      </w:r>
      <w:r w:rsidR="001C3516" w:rsidRPr="005802CA">
        <w:rPr>
          <w:rFonts w:ascii="Times New Roman" w:hAnsi="Times New Roman"/>
        </w:rPr>
        <w:instrText>2.1</w:instrText>
      </w:r>
      <w:r w:rsidR="001C3516" w:rsidRPr="005802CA">
        <w:rPr>
          <w:rFonts w:ascii="Times New Roman" w:hAnsi="Times New Roman"/>
        </w:rPr>
        <w:instrText>万余台</w:instrText>
      </w:r>
      <w:r w:rsidR="001C3516" w:rsidRPr="005802CA">
        <w:rPr>
          <w:rFonts w:ascii="Times New Roman" w:hAnsi="Times New Roman"/>
        </w:rPr>
        <w:instrText>(</w:instrText>
      </w:r>
      <w:r w:rsidR="001C3516" w:rsidRPr="005802CA">
        <w:rPr>
          <w:rFonts w:ascii="Times New Roman" w:hAnsi="Times New Roman"/>
        </w:rPr>
        <w:instrText>套</w:instrText>
      </w:r>
      <w:r w:rsidR="001C3516" w:rsidRPr="005802CA">
        <w:rPr>
          <w:rFonts w:ascii="Times New Roman" w:hAnsi="Times New Roman"/>
        </w:rPr>
        <w:instrText>)</w:instrText>
      </w:r>
      <w:r w:rsidR="001C3516" w:rsidRPr="005802CA">
        <w:rPr>
          <w:rFonts w:ascii="Times New Roman" w:hAnsi="Times New Roman"/>
        </w:rPr>
        <w:instrText>监测设备、超过</w:instrText>
      </w:r>
      <w:r w:rsidR="001C3516" w:rsidRPr="005802CA">
        <w:rPr>
          <w:rFonts w:ascii="Times New Roman" w:hAnsi="Times New Roman"/>
        </w:rPr>
        <w:instrText>1.26</w:instrText>
      </w:r>
      <w:r w:rsidR="001C3516" w:rsidRPr="005802CA">
        <w:rPr>
          <w:rFonts w:ascii="Times New Roman" w:hAnsi="Times New Roman"/>
        </w:rPr>
        <w:instrText>亿条监测数据的</w:instrText>
      </w:r>
      <w:r w:rsidR="001C3516" w:rsidRPr="005802CA">
        <w:rPr>
          <w:rFonts w:ascii="Times New Roman" w:hAnsi="Times New Roman" w:hint="eastAsia"/>
        </w:rPr>
        <w:instrText>实测曲线</w:instrText>
      </w:r>
      <w:r w:rsidR="001C3516" w:rsidRPr="005802CA">
        <w:rPr>
          <w:rFonts w:ascii="Times New Roman" w:hAnsi="Times New Roman"/>
        </w:rPr>
        <w:instrText>,</w:instrText>
      </w:r>
      <w:r w:rsidR="001C3516" w:rsidRPr="005802CA">
        <w:rPr>
          <w:rFonts w:ascii="Times New Roman" w:hAnsi="Times New Roman"/>
        </w:rPr>
        <w:instrText>总结划分监测曲线类型</w:instrText>
      </w:r>
      <w:r w:rsidR="001C3516" w:rsidRPr="005802CA">
        <w:rPr>
          <w:rFonts w:ascii="Times New Roman" w:hAnsi="Times New Roman"/>
        </w:rPr>
        <w:instrText>,</w:instrText>
      </w:r>
      <w:r w:rsidR="001C3516" w:rsidRPr="005802CA">
        <w:rPr>
          <w:rFonts w:ascii="Times New Roman" w:hAnsi="Times New Roman"/>
        </w:rPr>
        <w:instrText>构建监测设备可靠度评价体系</w:instrText>
      </w:r>
      <w:r w:rsidR="001C3516" w:rsidRPr="005802CA">
        <w:rPr>
          <w:rFonts w:ascii="Times New Roman" w:hAnsi="Times New Roman"/>
        </w:rPr>
        <w:instrText>,</w:instrText>
      </w:r>
      <w:r w:rsidR="001C3516" w:rsidRPr="005802CA">
        <w:rPr>
          <w:rFonts w:ascii="Times New Roman" w:hAnsi="Times New Roman"/>
        </w:rPr>
        <w:instrText>研究滑坡过程预警模型及其实现的关键技术</w:instrText>
      </w:r>
      <w:r w:rsidR="001C3516" w:rsidRPr="005802CA">
        <w:rPr>
          <w:rFonts w:ascii="Times New Roman" w:hAnsi="Times New Roman"/>
        </w:rPr>
        <w:instrText>,</w:instrText>
      </w:r>
      <w:r w:rsidR="001C3516" w:rsidRPr="005802CA">
        <w:rPr>
          <w:rFonts w:ascii="Times New Roman" w:hAnsi="Times New Roman"/>
        </w:rPr>
        <w:instrText>在此基础上</w:instrText>
      </w:r>
      <w:r w:rsidR="001C3516" w:rsidRPr="005802CA">
        <w:rPr>
          <w:rFonts w:ascii="Times New Roman" w:hAnsi="Times New Roman"/>
        </w:rPr>
        <w:instrText>,</w:instrText>
      </w:r>
      <w:r w:rsidR="001C3516" w:rsidRPr="005802CA">
        <w:rPr>
          <w:rFonts w:ascii="Times New Roman" w:hAnsi="Times New Roman"/>
        </w:rPr>
        <w:instrText>构建一套混合架构</w:instrText>
      </w:r>
      <w:r w:rsidR="001C3516" w:rsidRPr="005802CA">
        <w:rPr>
          <w:rFonts w:ascii="Times New Roman" w:hAnsi="Times New Roman"/>
        </w:rPr>
        <w:instrText>(B/S</w:instrText>
      </w:r>
      <w:r w:rsidR="001C3516" w:rsidRPr="005802CA">
        <w:rPr>
          <w:rFonts w:ascii="Times New Roman" w:hAnsi="Times New Roman"/>
        </w:rPr>
        <w:instrText>架构、</w:instrText>
      </w:r>
      <w:r w:rsidR="001C3516" w:rsidRPr="005802CA">
        <w:rPr>
          <w:rFonts w:ascii="Times New Roman" w:hAnsi="Times New Roman"/>
        </w:rPr>
        <w:instrText>C/S</w:instrText>
      </w:r>
      <w:r w:rsidR="001C3516" w:rsidRPr="005802CA">
        <w:rPr>
          <w:rFonts w:ascii="Times New Roman" w:hAnsi="Times New Roman"/>
        </w:rPr>
        <w:instrText>架构、移动</w:instrText>
      </w:r>
      <w:r w:rsidR="001C3516" w:rsidRPr="005802CA">
        <w:rPr>
          <w:rFonts w:ascii="Times New Roman" w:hAnsi="Times New Roman"/>
        </w:rPr>
        <w:instrText>App)</w:instrText>
      </w:r>
      <w:r w:rsidR="001C3516" w:rsidRPr="005802CA">
        <w:rPr>
          <w:rFonts w:ascii="Times New Roman" w:hAnsi="Times New Roman"/>
        </w:rPr>
        <w:instrText>的滑坡实时监测预警系统</w:instrText>
      </w:r>
      <w:r w:rsidR="001C3516" w:rsidRPr="005802CA">
        <w:rPr>
          <w:rFonts w:ascii="Times New Roman" w:hAnsi="Times New Roman"/>
        </w:rPr>
        <w:instrText>,</w:instrText>
      </w:r>
      <w:r w:rsidR="001C3516" w:rsidRPr="005802CA">
        <w:rPr>
          <w:rFonts w:ascii="Times New Roman" w:hAnsi="Times New Roman"/>
        </w:rPr>
        <w:instrText>实现了地质与地理、空间与属性相结合的滑坡演化全过程一体化管理</w:instrText>
      </w:r>
      <w:r w:rsidR="001C3516" w:rsidRPr="005802CA">
        <w:rPr>
          <w:rFonts w:ascii="Times New Roman" w:hAnsi="Times New Roman"/>
        </w:rPr>
        <w:instrText>,</w:instrText>
      </w:r>
      <w:r w:rsidR="001C3516" w:rsidRPr="005802CA">
        <w:rPr>
          <w:rFonts w:ascii="Times New Roman" w:hAnsi="Times New Roman"/>
        </w:rPr>
        <w:instrText>利用计算机手段对滑坡实施全过程动态跟踪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有效地提高了滑坡预警精度。本文取得主要成果如下</w:instrText>
      </w:r>
      <w:r w:rsidR="001C3516" w:rsidRPr="005802CA">
        <w:rPr>
          <w:rFonts w:ascii="Times New Roman" w:hAnsi="Times New Roman"/>
        </w:rPr>
        <w:instrText>:(1)</w:instrText>
      </w:r>
      <w:r w:rsidR="001C3516" w:rsidRPr="005802CA">
        <w:rPr>
          <w:rFonts w:ascii="Times New Roman" w:hAnsi="Times New Roman"/>
        </w:rPr>
        <w:instrText>构建滑坡</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及其自动求解算法</w:instrText>
      </w:r>
      <w:r w:rsidR="001C3516" w:rsidRPr="005802CA">
        <w:rPr>
          <w:rFonts w:ascii="Times New Roman" w:hAnsi="Times New Roman"/>
        </w:rPr>
        <w:instrText>:</w:instrText>
      </w:r>
      <w:r w:rsidR="001C3516" w:rsidRPr="005802CA">
        <w:rPr>
          <w:rFonts w:ascii="Times New Roman" w:hAnsi="Times New Roman"/>
        </w:rPr>
        <w:instrText>结合变形速率、速率增量、改进切线角三个参数</w:instrText>
      </w:r>
      <w:r w:rsidR="001C3516" w:rsidRPr="005802CA">
        <w:rPr>
          <w:rFonts w:ascii="Times New Roman" w:hAnsi="Times New Roman"/>
        </w:rPr>
        <w:instrText>,</w:instrText>
      </w:r>
      <w:r w:rsidR="001C3516" w:rsidRPr="005802CA">
        <w:rPr>
          <w:rFonts w:ascii="Times New Roman" w:hAnsi="Times New Roman"/>
        </w:rPr>
        <w:instrText>构建基于滑坡变形演化过程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w:instrText>
      </w:r>
      <w:r w:rsidR="001C3516" w:rsidRPr="005802CA">
        <w:rPr>
          <w:rFonts w:ascii="Times New Roman" w:hAnsi="Times New Roman"/>
        </w:rPr>
        <w:instrText>,</w:instrText>
      </w:r>
      <w:r w:rsidR="001C3516" w:rsidRPr="005802CA">
        <w:rPr>
          <w:rFonts w:ascii="Times New Roman" w:hAnsi="Times New Roman"/>
        </w:rPr>
        <w:instrText>从滑坡变形监测数据入</w:instrText>
      </w:r>
      <w:r w:rsidR="001C3516" w:rsidRPr="005802CA">
        <w:rPr>
          <w:rFonts w:ascii="Times New Roman" w:hAnsi="Times New Roman" w:hint="eastAsia"/>
        </w:rPr>
        <w:instrText>手</w:instrText>
      </w:r>
      <w:r w:rsidR="001C3516" w:rsidRPr="005802CA">
        <w:rPr>
          <w:rFonts w:ascii="Times New Roman" w:hAnsi="Times New Roman"/>
        </w:rPr>
        <w:instrText>,</w:instrText>
      </w:r>
      <w:r w:rsidR="001C3516" w:rsidRPr="005802CA">
        <w:rPr>
          <w:rFonts w:ascii="Times New Roman" w:hAnsi="Times New Roman"/>
        </w:rPr>
        <w:instrText>划分监测曲线类型</w:instrText>
      </w:r>
      <w:r w:rsidR="001C3516" w:rsidRPr="005802CA">
        <w:rPr>
          <w:rFonts w:ascii="Times New Roman" w:hAnsi="Times New Roman"/>
        </w:rPr>
        <w:instrText>,</w:instrText>
      </w:r>
      <w:r w:rsidR="001C3516" w:rsidRPr="005802CA">
        <w:rPr>
          <w:rFonts w:ascii="Times New Roman" w:hAnsi="Times New Roman"/>
        </w:rPr>
        <w:instrText>研究滑坡变形演化阶段的自动识别理论及计算机技术</w:instrText>
      </w:r>
      <w:r w:rsidR="001C3516" w:rsidRPr="005802CA">
        <w:rPr>
          <w:rFonts w:ascii="Times New Roman" w:hAnsi="Times New Roman"/>
        </w:rPr>
        <w:instrText>,</w:instrText>
      </w:r>
      <w:r w:rsidR="001C3516" w:rsidRPr="005802CA">
        <w:rPr>
          <w:rFonts w:ascii="Times New Roman" w:hAnsi="Times New Roman"/>
        </w:rPr>
        <w:instrText>实现对滑坡全过程动态跟踪预警</w:instrText>
      </w:r>
      <w:r w:rsidR="001C3516" w:rsidRPr="005802CA">
        <w:rPr>
          <w:rFonts w:ascii="Times New Roman" w:hAnsi="Times New Roman"/>
        </w:rPr>
        <w:instrText>;(2)</w:instrText>
      </w:r>
      <w:r w:rsidR="001C3516" w:rsidRPr="005802CA">
        <w:rPr>
          <w:rFonts w:ascii="Times New Roman" w:hAnsi="Times New Roman"/>
        </w:rPr>
        <w:instrText>构建监测设备可靠度建立评价体系和多设备联动预警机制</w:instrText>
      </w:r>
      <w:r w:rsidR="001C3516" w:rsidRPr="005802CA">
        <w:rPr>
          <w:rFonts w:ascii="Times New Roman" w:hAnsi="Times New Roman"/>
        </w:rPr>
        <w:instrText>:</w:instrText>
      </w:r>
      <w:r w:rsidR="001C3516" w:rsidRPr="005802CA">
        <w:rPr>
          <w:rFonts w:ascii="Times New Roman" w:hAnsi="Times New Roman"/>
        </w:rPr>
        <w:instrText>通过动态对监测设备可靠度进行评价</w:instrText>
      </w:r>
      <w:r w:rsidR="001C3516" w:rsidRPr="005802CA">
        <w:rPr>
          <w:rFonts w:ascii="Times New Roman" w:hAnsi="Times New Roman"/>
        </w:rPr>
        <w:instrText>,</w:instrText>
      </w:r>
      <w:r w:rsidR="001C3516" w:rsidRPr="005802CA">
        <w:rPr>
          <w:rFonts w:ascii="Times New Roman" w:hAnsi="Times New Roman"/>
        </w:rPr>
        <w:instrText>结合联动预警机制</w:instrText>
      </w:r>
      <w:r w:rsidR="001C3516" w:rsidRPr="005802CA">
        <w:rPr>
          <w:rFonts w:ascii="Times New Roman" w:hAnsi="Times New Roman"/>
        </w:rPr>
        <w:instrText>,</w:instrText>
      </w:r>
      <w:r w:rsidR="001C3516" w:rsidRPr="005802CA">
        <w:rPr>
          <w:rFonts w:ascii="Times New Roman" w:hAnsi="Times New Roman"/>
        </w:rPr>
        <w:instrText>评价预警结论可信度</w:instrText>
      </w:r>
      <w:r w:rsidR="001C3516" w:rsidRPr="005802CA">
        <w:rPr>
          <w:rFonts w:ascii="Times New Roman" w:hAnsi="Times New Roman"/>
        </w:rPr>
        <w:instrText>,</w:instrText>
      </w:r>
      <w:r w:rsidR="001C3516" w:rsidRPr="005802CA">
        <w:rPr>
          <w:rFonts w:ascii="Times New Roman" w:hAnsi="Times New Roman"/>
        </w:rPr>
        <w:instrText>以提升监测预警的成功率</w:instrText>
      </w:r>
      <w:r w:rsidR="001C3516" w:rsidRPr="005802CA">
        <w:rPr>
          <w:rFonts w:ascii="Times New Roman" w:hAnsi="Times New Roman"/>
        </w:rPr>
        <w:instrText>,</w:instrText>
      </w:r>
      <w:r w:rsidR="001C3516" w:rsidRPr="005802CA">
        <w:rPr>
          <w:rFonts w:ascii="Times New Roman" w:hAnsi="Times New Roman"/>
        </w:rPr>
        <w:instrText>利用计算机技术自动识别滑坡的变形演化过程</w:instrText>
      </w:r>
      <w:r w:rsidR="001C3516" w:rsidRPr="005802CA">
        <w:rPr>
          <w:rFonts w:ascii="Times New Roman" w:hAnsi="Times New Roman"/>
        </w:rPr>
        <w:instrText>,</w:instrText>
      </w:r>
      <w:r w:rsidR="001C3516" w:rsidRPr="005802CA">
        <w:rPr>
          <w:rFonts w:ascii="Times New Roman" w:hAnsi="Times New Roman"/>
        </w:rPr>
        <w:instrText>实现自动、实时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为预警模型的业务化、自动化运行提供理论与技术支撑</w:instrText>
      </w:r>
      <w:r w:rsidR="001C3516" w:rsidRPr="005802CA">
        <w:rPr>
          <w:rFonts w:ascii="Times New Roman" w:hAnsi="Times New Roman"/>
        </w:rPr>
        <w:instrText>;(3)</w:instrText>
      </w:r>
      <w:r w:rsidR="001C3516" w:rsidRPr="005802CA">
        <w:rPr>
          <w:rFonts w:ascii="Times New Roman" w:hAnsi="Times New Roman"/>
        </w:rPr>
        <w:instrText>提出监测数据自动处理方法</w:instrText>
      </w:r>
      <w:r w:rsidR="001C3516" w:rsidRPr="005802CA">
        <w:rPr>
          <w:rFonts w:ascii="Times New Roman" w:hAnsi="Times New Roman"/>
        </w:rPr>
        <w:instrText>:</w:instrText>
      </w:r>
      <w:r w:rsidR="001C3516" w:rsidRPr="005802CA">
        <w:rPr>
          <w:rFonts w:ascii="Times New Roman" w:hAnsi="Times New Roman"/>
        </w:rPr>
        <w:instrText>研究实测监测数据的预处理方法</w:instrText>
      </w:r>
      <w:r w:rsidR="001C3516" w:rsidRPr="005802CA">
        <w:rPr>
          <w:rFonts w:ascii="Times New Roman" w:hAnsi="Times New Roman"/>
        </w:rPr>
        <w:instrText>,</w:instrText>
      </w:r>
      <w:r w:rsidR="001C3516" w:rsidRPr="005802CA">
        <w:rPr>
          <w:rFonts w:ascii="Times New Roman" w:hAnsi="Times New Roman"/>
        </w:rPr>
        <w:instrText>为计算机自动处理监测数据提供相关的算法。通过设置监测数据过滤器和采用拉依</w:instrText>
      </w:r>
      <w:r w:rsidR="001C3516" w:rsidRPr="005802CA">
        <w:rPr>
          <w:rFonts w:ascii="Times New Roman" w:hAnsi="Times New Roman" w:hint="eastAsia"/>
        </w:rPr>
        <w:instrText>达准则实现对异常数据的初步过滤与粗差处理</w:instrText>
      </w:r>
      <w:r w:rsidR="001C3516" w:rsidRPr="005802CA">
        <w:rPr>
          <w:rFonts w:ascii="Times New Roman" w:hAnsi="Times New Roman"/>
        </w:rPr>
        <w:instrText>,</w:instrText>
      </w:r>
      <w:r w:rsidR="001C3516" w:rsidRPr="005802CA">
        <w:rPr>
          <w:rFonts w:ascii="Times New Roman" w:hAnsi="Times New Roman"/>
        </w:rPr>
        <w:instrText>再结合数据特征</w:instrText>
      </w:r>
      <w:r w:rsidR="001C3516" w:rsidRPr="005802CA">
        <w:rPr>
          <w:rFonts w:ascii="Times New Roman" w:hAnsi="Times New Roman"/>
        </w:rPr>
        <w:instrText>,</w:instrText>
      </w:r>
      <w:r w:rsidR="001C3516" w:rsidRPr="005802CA">
        <w:rPr>
          <w:rFonts w:ascii="Times New Roman" w:hAnsi="Times New Roman"/>
        </w:rPr>
        <w:instrText>分别采用移动平均法与最小二乘法对数据进行拟合</w:instrText>
      </w:r>
      <w:r w:rsidR="001C3516" w:rsidRPr="005802CA">
        <w:rPr>
          <w:rFonts w:ascii="Times New Roman" w:hAnsi="Times New Roman"/>
        </w:rPr>
        <w:instrText>,</w:instrText>
      </w:r>
      <w:r w:rsidR="001C3516" w:rsidRPr="005802CA">
        <w:rPr>
          <w:rFonts w:ascii="Times New Roman" w:hAnsi="Times New Roman"/>
        </w:rPr>
        <w:instrText>识别数据表现出来的变形趋势。基于监测数据曲线特征自动选择相应的数据处理方法</w:instrText>
      </w:r>
      <w:r w:rsidR="001C3516" w:rsidRPr="005802CA">
        <w:rPr>
          <w:rFonts w:ascii="Times New Roman" w:hAnsi="Times New Roman"/>
        </w:rPr>
        <w:instrText>,</w:instrText>
      </w:r>
      <w:r w:rsidR="001C3516" w:rsidRPr="005802CA">
        <w:rPr>
          <w:rFonts w:ascii="Times New Roman" w:hAnsi="Times New Roman"/>
        </w:rPr>
        <w:instrText>为后续预警模型计算提供更为准确的数据</w:instrText>
      </w:r>
      <w:r w:rsidR="001C3516" w:rsidRPr="005802CA">
        <w:rPr>
          <w:rFonts w:ascii="Times New Roman" w:hAnsi="Times New Roman"/>
        </w:rPr>
        <w:instrText>,</w:instrText>
      </w:r>
      <w:r w:rsidR="001C3516" w:rsidRPr="005802CA">
        <w:rPr>
          <w:rFonts w:ascii="Times New Roman" w:hAnsi="Times New Roman"/>
        </w:rPr>
        <w:instrText>提高预警精度</w:instrText>
      </w:r>
      <w:r w:rsidR="001C3516" w:rsidRPr="005802CA">
        <w:rPr>
          <w:rFonts w:ascii="Times New Roman" w:hAnsi="Times New Roman"/>
        </w:rPr>
        <w:instrText>;(4)</w:instrText>
      </w:r>
      <w:r w:rsidR="001C3516" w:rsidRPr="005802CA">
        <w:rPr>
          <w:rFonts w:ascii="Times New Roman" w:hAnsi="Times New Roman"/>
        </w:rPr>
        <w:instrText>构建实时高效的监测数据集成与共享统一管理平台</w:instrText>
      </w:r>
      <w:r w:rsidR="001C3516" w:rsidRPr="005802CA">
        <w:rPr>
          <w:rFonts w:ascii="Times New Roman" w:hAnsi="Times New Roman"/>
        </w:rPr>
        <w:instrText>:</w:instrText>
      </w:r>
      <w:r w:rsidR="001C3516" w:rsidRPr="005802CA">
        <w:rPr>
          <w:rFonts w:ascii="Times New Roman" w:hAnsi="Times New Roman"/>
        </w:rPr>
        <w:instrText>结合物联网、消息队列、负载均衡等技术</w:instrText>
      </w:r>
      <w:r w:rsidR="001C3516" w:rsidRPr="005802CA">
        <w:rPr>
          <w:rFonts w:ascii="Times New Roman" w:hAnsi="Times New Roman"/>
        </w:rPr>
        <w:instrText>,</w:instrText>
      </w:r>
      <w:r w:rsidR="001C3516" w:rsidRPr="005802CA">
        <w:rPr>
          <w:rFonts w:ascii="Times New Roman" w:hAnsi="Times New Roman"/>
        </w:rPr>
        <w:instrText>研究监测数据编码体系</w:instrText>
      </w:r>
      <w:r w:rsidR="001C3516" w:rsidRPr="005802CA">
        <w:rPr>
          <w:rFonts w:ascii="Times New Roman" w:hAnsi="Times New Roman"/>
        </w:rPr>
        <w:instrText>,</w:instrText>
      </w:r>
      <w:r w:rsidR="001C3516" w:rsidRPr="005802CA">
        <w:rPr>
          <w:rFonts w:ascii="Times New Roman" w:hAnsi="Times New Roman"/>
        </w:rPr>
        <w:instrText>提出一套基于</w:instrText>
      </w:r>
      <w:r w:rsidR="001C3516" w:rsidRPr="005802CA">
        <w:rPr>
          <w:rFonts w:ascii="Times New Roman" w:hAnsi="Times New Roman"/>
        </w:rPr>
        <w:instrText>MQTT</w:instrText>
      </w:r>
      <w:r w:rsidR="001C3516" w:rsidRPr="005802CA">
        <w:rPr>
          <w:rFonts w:ascii="Times New Roman" w:hAnsi="Times New Roman"/>
        </w:rPr>
        <w:instrText>协议的实时监测数据传输与集成方案</w:instrText>
      </w:r>
      <w:r w:rsidR="001C3516" w:rsidRPr="005802CA">
        <w:rPr>
          <w:rFonts w:ascii="Times New Roman" w:hAnsi="Times New Roman"/>
        </w:rPr>
        <w:instrText>,</w:instrText>
      </w:r>
      <w:r w:rsidR="001C3516" w:rsidRPr="005802CA">
        <w:rPr>
          <w:rFonts w:ascii="Times New Roman" w:hAnsi="Times New Roman"/>
        </w:rPr>
        <w:instrText>实现多源异构监测数据终端集成和监测数据采集、传输及汇集融合一体化管理</w:instrText>
      </w:r>
      <w:r w:rsidR="001C3516" w:rsidRPr="005802CA">
        <w:rPr>
          <w:rFonts w:ascii="Times New Roman" w:hAnsi="Times New Roman"/>
        </w:rPr>
        <w:instrText>,</w:instrText>
      </w:r>
      <w:r w:rsidR="001C3516" w:rsidRPr="005802CA">
        <w:rPr>
          <w:rFonts w:ascii="Times New Roman" w:hAnsi="Times New Roman"/>
        </w:rPr>
        <w:instrText>为监测预警提供实时数据保障</w:instrText>
      </w:r>
      <w:r w:rsidR="001C3516" w:rsidRPr="005802CA">
        <w:rPr>
          <w:rFonts w:ascii="Times New Roman" w:hAnsi="Times New Roman"/>
        </w:rPr>
        <w:instrText>;(5)</w:instrText>
      </w:r>
      <w:r w:rsidR="001C3516" w:rsidRPr="005802CA">
        <w:rPr>
          <w:rFonts w:ascii="Times New Roman" w:hAnsi="Times New Roman"/>
        </w:rPr>
        <w:instrText>构建基于</w:instrText>
      </w:r>
      <w:r w:rsidR="001C3516" w:rsidRPr="005802CA">
        <w:rPr>
          <w:rFonts w:ascii="Times New Roman" w:hAnsi="Times New Roman" w:hint="eastAsia"/>
        </w:rPr>
        <w:instrText>策略的滑坡实时过程预警技术</w:instrText>
      </w:r>
      <w:r w:rsidR="001C3516" w:rsidRPr="005802CA">
        <w:rPr>
          <w:rFonts w:ascii="Times New Roman" w:hAnsi="Times New Roman"/>
        </w:rPr>
        <w:instrText>:</w:instrText>
      </w:r>
      <w:r w:rsidR="001C3516" w:rsidRPr="005802CA">
        <w:rPr>
          <w:rFonts w:ascii="Times New Roman" w:hAnsi="Times New Roman"/>
        </w:rPr>
        <w:instrText>从模型的计算、预警的发布与解除等方面</w:instrText>
      </w:r>
      <w:r w:rsidR="001C3516" w:rsidRPr="005802CA">
        <w:rPr>
          <w:rFonts w:ascii="Times New Roman" w:hAnsi="Times New Roman"/>
        </w:rPr>
        <w:instrText>,</w:instrText>
      </w:r>
      <w:r w:rsidR="001C3516" w:rsidRPr="005802CA">
        <w:rPr>
          <w:rFonts w:ascii="Times New Roman" w:hAnsi="Times New Roman"/>
        </w:rPr>
        <w:instrText>将滑坡预警的理论模型与实际应用相结合</w:instrText>
      </w:r>
      <w:r w:rsidR="001C3516" w:rsidRPr="005802CA">
        <w:rPr>
          <w:rFonts w:ascii="Times New Roman" w:hAnsi="Times New Roman"/>
        </w:rPr>
        <w:instrText>,</w:instrText>
      </w:r>
      <w:r w:rsidR="001C3516" w:rsidRPr="005802CA">
        <w:rPr>
          <w:rFonts w:ascii="Times New Roman" w:hAnsi="Times New Roman"/>
        </w:rPr>
        <w:instrText>研发预警等级求解器</w:instrText>
      </w:r>
      <w:r w:rsidR="001C3516" w:rsidRPr="005802CA">
        <w:rPr>
          <w:rFonts w:ascii="Times New Roman" w:hAnsi="Times New Roman"/>
        </w:rPr>
        <w:instrText>,</w:instrText>
      </w:r>
      <w:r w:rsidR="001C3516" w:rsidRPr="005802CA">
        <w:rPr>
          <w:rFonts w:ascii="Times New Roman" w:hAnsi="Times New Roman"/>
        </w:rPr>
        <w:instrText>构建基于策略的预警模型通用计算框架</w:instrText>
      </w:r>
      <w:r w:rsidR="001C3516" w:rsidRPr="005802CA">
        <w:rPr>
          <w:rFonts w:ascii="Times New Roman" w:hAnsi="Times New Roman"/>
        </w:rPr>
        <w:instrText>,</w:instrText>
      </w:r>
      <w:r w:rsidR="001C3516" w:rsidRPr="005802CA">
        <w:rPr>
          <w:rFonts w:ascii="Times New Roman" w:hAnsi="Times New Roman"/>
        </w:rPr>
        <w:instrText>并从预警信息发布技术及发布策略方面进行总结</w:instrText>
      </w:r>
      <w:r w:rsidR="001C3516" w:rsidRPr="005802CA">
        <w:rPr>
          <w:rFonts w:ascii="Times New Roman" w:hAnsi="Times New Roman"/>
        </w:rPr>
        <w:instrText>,</w:instrText>
      </w:r>
      <w:r w:rsidR="001C3516" w:rsidRPr="005802CA">
        <w:rPr>
          <w:rFonts w:ascii="Times New Roman" w:hAnsi="Times New Roman"/>
        </w:rPr>
        <w:instrText>实现对滑坡的实时过程预警</w:instrText>
      </w:r>
      <w:r w:rsidR="001C3516" w:rsidRPr="005802CA">
        <w:rPr>
          <w:rFonts w:ascii="Times New Roman" w:hAnsi="Times New Roman"/>
        </w:rPr>
        <w:instrText>;(6)</w:instrText>
      </w:r>
      <w:r w:rsidR="001C3516" w:rsidRPr="005802CA">
        <w:rPr>
          <w:rFonts w:ascii="Times New Roman" w:hAnsi="Times New Roman"/>
        </w:rPr>
        <w:instrText>构建滑坡变形演化全过程一体化数据管理平台</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w:instrText>
      </w:r>
      <w:r w:rsidR="001C3516" w:rsidRPr="005802CA">
        <w:rPr>
          <w:rFonts w:ascii="Times New Roman" w:hAnsi="Times New Roman"/>
        </w:rPr>
        <w:instrText>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w:instrText>
      </w:r>
      <w:r w:rsidR="001C3516" w:rsidRPr="005802CA">
        <w:rPr>
          <w:rFonts w:ascii="Times New Roman" w:hAnsi="Times New Roman"/>
        </w:rPr>
        <w:instrText>”</w:instrText>
      </w:r>
      <w:r w:rsidR="001C3516" w:rsidRPr="005802CA">
        <w:rPr>
          <w:rFonts w:ascii="Times New Roman" w:hAnsi="Times New Roman"/>
        </w:rPr>
        <w:instrText>滑坡多元立体观测技术</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技术跨平台的三维数字地球</w:instrText>
      </w:r>
      <w:r w:rsidR="001C3516" w:rsidRPr="005802CA">
        <w:rPr>
          <w:rFonts w:ascii="Times New Roman" w:hAnsi="Times New Roman"/>
        </w:rPr>
        <w:instrText>,</w:instrText>
      </w:r>
      <w:r w:rsidR="001C3516" w:rsidRPr="005802CA">
        <w:rPr>
          <w:rFonts w:ascii="Times New Roman" w:hAnsi="Times New Roman"/>
        </w:rPr>
        <w:instrText>提供直观、真实的三维实景漫游平台</w:instrText>
      </w:r>
      <w:r w:rsidR="001C3516" w:rsidRPr="005802CA">
        <w:rPr>
          <w:rFonts w:ascii="Times New Roman" w:hAnsi="Times New Roman"/>
        </w:rPr>
        <w:instrText>,</w:instrText>
      </w:r>
      <w:r w:rsidR="001C3516" w:rsidRPr="005802CA">
        <w:rPr>
          <w:rFonts w:ascii="Times New Roman" w:hAnsi="Times New Roman"/>
        </w:rPr>
        <w:instrText>实现海量基础数据、实时监测数据、视频的集成管理与共享</w:instrText>
      </w:r>
      <w:r w:rsidR="001C3516" w:rsidRPr="005802CA">
        <w:rPr>
          <w:rFonts w:ascii="Times New Roman" w:hAnsi="Times New Roman"/>
        </w:rPr>
        <w:instrText>,</w:instrText>
      </w:r>
      <w:r w:rsidR="001C3516" w:rsidRPr="005802CA">
        <w:rPr>
          <w:rFonts w:ascii="Times New Roman" w:hAnsi="Times New Roman"/>
        </w:rPr>
        <w:instrText>也为实时监测预警系统提供一个功能强大、数据丰富的三维展示平台</w:instrText>
      </w:r>
      <w:r w:rsidR="001C3516" w:rsidRPr="005802CA">
        <w:rPr>
          <w:rFonts w:ascii="Times New Roman" w:hAnsi="Times New Roman"/>
        </w:rPr>
        <w:instrText>,</w:instrText>
      </w:r>
      <w:r w:rsidR="001C3516" w:rsidRPr="005802CA">
        <w:rPr>
          <w:rFonts w:ascii="Times New Roman" w:hAnsi="Times New Roman"/>
        </w:rPr>
        <w:instrText>构</w:instrText>
      </w:r>
      <w:r w:rsidR="001C3516" w:rsidRPr="005802CA">
        <w:rPr>
          <w:rFonts w:ascii="Times New Roman" w:hAnsi="Times New Roman" w:hint="eastAsia"/>
        </w:rPr>
        <w:instrText>建基于滑坡演化全过程的一体化数据管理体系和滑坡综合信息模型</w:instrText>
      </w:r>
      <w:r w:rsidR="001C3516" w:rsidRPr="005802CA">
        <w:rPr>
          <w:rFonts w:ascii="Times New Roman" w:hAnsi="Times New Roman"/>
        </w:rPr>
        <w:instrText>,</w:instrText>
      </w:r>
      <w:r w:rsidR="001C3516" w:rsidRPr="005802CA">
        <w:rPr>
          <w:rFonts w:ascii="Times New Roman" w:hAnsi="Times New Roman"/>
        </w:rPr>
        <w:instrText>为滑坡的专家预警决策提供数据支撑</w:instrText>
      </w:r>
      <w:r w:rsidR="001C3516" w:rsidRPr="005802CA">
        <w:rPr>
          <w:rFonts w:ascii="Times New Roman" w:hAnsi="Times New Roman"/>
        </w:rPr>
        <w:instrText>;(7)</w:instrText>
      </w:r>
      <w:r w:rsidR="001C3516" w:rsidRPr="005802CA">
        <w:rPr>
          <w:rFonts w:ascii="Times New Roman" w:hAnsi="Times New Roman"/>
        </w:rPr>
        <w:instrText>研发混合架构体系的滑坡实时监测预警系统</w:instrText>
      </w:r>
      <w:r w:rsidR="001C3516" w:rsidRPr="005802CA">
        <w:rPr>
          <w:rFonts w:ascii="Times New Roman" w:hAnsi="Times New Roman"/>
        </w:rPr>
        <w:instrText>:</w:instrText>
      </w:r>
      <w:r w:rsidR="001C3516" w:rsidRPr="005802CA">
        <w:rPr>
          <w:rFonts w:ascii="Times New Roman" w:hAnsi="Times New Roman"/>
        </w:rPr>
        <w:instrText>综合集成上述研究成果</w:instrText>
      </w:r>
      <w:r w:rsidR="001C3516" w:rsidRPr="005802CA">
        <w:rPr>
          <w:rFonts w:ascii="Times New Roman" w:hAnsi="Times New Roman"/>
        </w:rPr>
        <w:instrText>,</w:instrText>
      </w:r>
      <w:r w:rsidR="001C3516" w:rsidRPr="005802CA">
        <w:rPr>
          <w:rFonts w:ascii="Times New Roman" w:hAnsi="Times New Roman"/>
        </w:rPr>
        <w:instrText>研究混合架构体系</w:instrText>
      </w:r>
      <w:r w:rsidR="001C3516" w:rsidRPr="005802CA">
        <w:rPr>
          <w:rFonts w:ascii="Times New Roman" w:hAnsi="Times New Roman"/>
        </w:rPr>
        <w:instrText>(B/S</w:instrText>
      </w:r>
      <w:r w:rsidR="001C3516" w:rsidRPr="005802CA">
        <w:rPr>
          <w:rFonts w:ascii="Times New Roman" w:hAnsi="Times New Roman"/>
        </w:rPr>
        <w:instrText>、</w:instrText>
      </w:r>
      <w:r w:rsidR="001C3516" w:rsidRPr="005802CA">
        <w:rPr>
          <w:rFonts w:ascii="Times New Roman" w:hAnsi="Times New Roman"/>
        </w:rPr>
        <w:instrText>C/S</w:instrText>
      </w:r>
      <w:r w:rsidR="001C3516" w:rsidRPr="005802CA">
        <w:rPr>
          <w:rFonts w:ascii="Times New Roman" w:hAnsi="Times New Roman"/>
        </w:rPr>
        <w:instrText>、移动端</w:instrText>
      </w:r>
      <w:r w:rsidR="001C3516" w:rsidRPr="005802CA">
        <w:rPr>
          <w:rFonts w:ascii="Times New Roman" w:hAnsi="Times New Roman"/>
        </w:rPr>
        <w:instrText>),</w:instrText>
      </w:r>
      <w:r w:rsidR="001C3516" w:rsidRPr="005802CA">
        <w:rPr>
          <w:rFonts w:ascii="Times New Roman" w:hAnsi="Times New Roman"/>
        </w:rPr>
        <w:instrText>基于微服务研发滑坡实时监测预警系统</w:instrText>
      </w:r>
      <w:r w:rsidR="001C3516" w:rsidRPr="005802CA">
        <w:rPr>
          <w:rFonts w:ascii="Times New Roman" w:hAnsi="Times New Roman"/>
        </w:rPr>
        <w:instrText>,</w:instrText>
      </w:r>
      <w:r w:rsidR="001C3516" w:rsidRPr="005802CA">
        <w:rPr>
          <w:rFonts w:ascii="Times New Roman" w:hAnsi="Times New Roman"/>
        </w:rPr>
        <w:instrText>各个架构系统密切配合</w:instrText>
      </w:r>
      <w:r w:rsidR="001C3516" w:rsidRPr="005802CA">
        <w:rPr>
          <w:rFonts w:ascii="Times New Roman" w:hAnsi="Times New Roman"/>
        </w:rPr>
        <w:instrText>,</w:instrText>
      </w:r>
      <w:r w:rsidR="001C3516" w:rsidRPr="005802CA">
        <w:rPr>
          <w:rFonts w:ascii="Times New Roman" w:hAnsi="Times New Roman"/>
        </w:rPr>
        <w:instrText>针对不同的功能需求</w:instrText>
      </w:r>
      <w:r w:rsidR="001C3516" w:rsidRPr="005802CA">
        <w:rPr>
          <w:rFonts w:ascii="Times New Roman" w:hAnsi="Times New Roman"/>
        </w:rPr>
        <w:instrText>,</w:instrText>
      </w:r>
      <w:r w:rsidR="001C3516" w:rsidRPr="005802CA">
        <w:rPr>
          <w:rFonts w:ascii="Times New Roman" w:hAnsi="Times New Roman"/>
        </w:rPr>
        <w:instrText>充分发挥各架构的优势</w:instrText>
      </w:r>
      <w:r w:rsidR="001C3516" w:rsidRPr="005802CA">
        <w:rPr>
          <w:rFonts w:ascii="Times New Roman" w:hAnsi="Times New Roman"/>
        </w:rPr>
        <w:instrText>,</w:instrText>
      </w:r>
      <w:r w:rsidR="001C3516" w:rsidRPr="005802CA">
        <w:rPr>
          <w:rFonts w:ascii="Times New Roman" w:hAnsi="Times New Roman"/>
        </w:rPr>
        <w:instrText>构建数据综合展示统一平台</w:instrText>
      </w:r>
      <w:r w:rsidR="001C3516" w:rsidRPr="005802CA">
        <w:rPr>
          <w:rFonts w:ascii="Times New Roman" w:hAnsi="Times New Roman"/>
        </w:rPr>
        <w:instrText>,</w:instrText>
      </w:r>
      <w:r w:rsidR="001C3516" w:rsidRPr="005802CA">
        <w:rPr>
          <w:rFonts w:ascii="Times New Roman" w:hAnsi="Times New Roman"/>
        </w:rPr>
        <w:instrText>为过程预警模型提供技术解决方案</w:instrText>
      </w:r>
      <w:r w:rsidR="001C3516" w:rsidRPr="005802CA">
        <w:rPr>
          <w:rFonts w:ascii="Times New Roman" w:hAnsi="Times New Roman"/>
        </w:rPr>
        <w:instrText>,</w:instrText>
      </w:r>
      <w:r w:rsidR="001C3516" w:rsidRPr="005802CA">
        <w:rPr>
          <w:rFonts w:ascii="Times New Roman" w:hAnsi="Times New Roman"/>
        </w:rPr>
        <w:instrText>实现滑坡监测预警的业务化运行</w:instrText>
      </w:r>
      <w:r w:rsidR="001C3516" w:rsidRPr="005802CA">
        <w:rPr>
          <w:rFonts w:ascii="Times New Roman" w:hAnsi="Times New Roman"/>
        </w:rPr>
        <w:instrText>,</w:instrText>
      </w:r>
      <w:r w:rsidR="001C3516" w:rsidRPr="005802CA">
        <w:rPr>
          <w:rFonts w:ascii="Times New Roman" w:hAnsi="Times New Roman"/>
        </w:rPr>
        <w:instrText>为滑坡的防治、应急、抢险等提供基础数据支撑与预警信息服务。</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DOI: 10.26986/d.cnki.gcdlc.2020.000159\nmajor: </w:instrText>
      </w:r>
      <w:r w:rsidR="001C3516" w:rsidRPr="005802CA">
        <w:rPr>
          <w:rFonts w:ascii="Times New Roman" w:hAnsi="Times New Roman"/>
        </w:rPr>
        <w:instrText>地质工程</w:instrText>
      </w:r>
      <w:r w:rsidR="001C3516" w:rsidRPr="005802CA">
        <w:rPr>
          <w:rFonts w:ascii="Times New Roman" w:hAnsi="Times New Roman"/>
        </w:rPr>
        <w:instrText xml:space="preserve">\ndownload: 3902\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22\ndbcode: CDFD\ndbname: CDFDLAST2021\nfilename: 1021526128.nh","number-of-pages":"248","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滑坡实时</w:instrText>
      </w:r>
      <w:r w:rsidR="001C3516" w:rsidRPr="005802CA">
        <w:rPr>
          <w:rFonts w:ascii="Times New Roman" w:hAnsi="Times New Roman" w:hint="eastAsia"/>
        </w:rPr>
        <w:instrText>监测预警系统关键技术及其应用研究</w:instrText>
      </w:r>
      <w:r w:rsidR="001C3516" w:rsidRPr="005802CA">
        <w:rPr>
          <w:rFonts w:ascii="Times New Roman" w:hAnsi="Times New Roman"/>
        </w:rPr>
        <w:instrText>","URL":"https://doi.org/10.26986/d.cnki.gcdlc.2020.000159","author":[{"literal":"</w:instrText>
      </w:r>
      <w:r w:rsidR="001C3516" w:rsidRPr="005802CA">
        <w:rPr>
          <w:rFonts w:ascii="Times New Roman" w:hAnsi="Times New Roman"/>
        </w:rPr>
        <w:instrText>何朝阳</w:instrText>
      </w:r>
      <w:r w:rsidR="001C3516" w:rsidRPr="005802CA">
        <w:rPr>
          <w:rFonts w:ascii="Times New Roman" w:hAnsi="Times New Roman"/>
        </w:rPr>
        <w:instrText>"}],"contributor":[{"literal":"</w:instrText>
      </w:r>
      <w:r w:rsidR="001C3516" w:rsidRPr="005802CA">
        <w:rPr>
          <w:rFonts w:ascii="Times New Roman" w:hAnsi="Times New Roman"/>
        </w:rPr>
        <w:instrText>许强</w:instrText>
      </w:r>
      <w:r w:rsidR="001C3516" w:rsidRPr="005802CA">
        <w:rPr>
          <w:rFonts w:ascii="Times New Roman" w:hAnsi="Times New Roman"/>
        </w:rPr>
        <w:instrText xml:space="preserve">"}],"accessed":{"date-parts":[["2025",2,25]]},"issued":{"date-parts":[["2021"]]}}}],"schema":"https://github.com/citation-style-language/schema/raw/master/csl-citation.json"} </w:instrText>
      </w:r>
      <w:r w:rsidR="00D1349F"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3-26]</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1C3516" w:rsidRPr="005802CA">
        <w:rPr>
          <w:rFonts w:ascii="Times New Roman" w:hAnsi="Times New Roman"/>
        </w:rPr>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7,28]</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lastRenderedPageBreak/>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6" w:name="_Toc193146402"/>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6"/>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7" w:name="_Toc193146403"/>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13"/>
      <w:bookmarkEnd w:id="17"/>
    </w:p>
    <w:p w14:paraId="25E76602" w14:textId="346DEE42" w:rsidR="00C8207B" w:rsidRPr="00E4035A" w:rsidRDefault="00C8207B" w:rsidP="005802CA">
      <w:pPr>
        <w:snapToGrid w:val="0"/>
        <w:spacing w:line="300" w:lineRule="auto"/>
        <w:ind w:firstLineChars="200" w:firstLine="480"/>
        <w:rPr>
          <w:rFonts w:ascii="Times New Roman" w:hAnsi="Times New Roman" w:cs="Times New Roman"/>
          <w:kern w:val="2"/>
        </w:rPr>
      </w:pPr>
      <w:bookmarkStart w:id="18"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3DD14B16" w:rsidR="00C8207B" w:rsidRPr="00E4035A" w:rsidRDefault="00C8207B" w:rsidP="005802CA">
      <w:pPr>
        <w:pStyle w:val="a9"/>
        <w:numPr>
          <w:ilvl w:val="0"/>
          <w:numId w:val="11"/>
        </w:numPr>
        <w:snapToGrid w:val="0"/>
        <w:spacing w:line="300" w:lineRule="auto"/>
        <w:rPr>
          <w:rFonts w:ascii="Times New Roman" w:hAnsi="Times New Roman" w:cs="Times New Roman"/>
          <w:kern w:val="2"/>
        </w:rPr>
      </w:pPr>
      <w:bookmarkStart w:id="19"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00F87EF3">
        <w:rPr>
          <w:rFonts w:ascii="Times New Roman" w:hAnsi="Times New Roman" w:cs="Times New Roman" w:hint="eastAsia"/>
          <w:kern w:val="2"/>
        </w:rPr>
        <w:t>。采用约束</w:t>
      </w:r>
      <w:r w:rsidR="00F87EF3">
        <w:rPr>
          <w:rFonts w:ascii="Times New Roman" w:hAnsi="Times New Roman" w:cs="Times New Roman" w:hint="eastAsia"/>
          <w:kern w:val="2"/>
        </w:rPr>
        <w:t>Delaunay</w:t>
      </w:r>
      <w:r w:rsidR="00F87EF3">
        <w:rPr>
          <w:rFonts w:ascii="Times New Roman" w:hAnsi="Times New Roman" w:cs="Times New Roman" w:hint="eastAsia"/>
          <w:kern w:val="2"/>
        </w:rPr>
        <w:t>三角剖分方法，通过相交断层边界计算方法，进行复杂断层模型网格化和地层数据网格化，实现</w:t>
      </w:r>
      <w:r w:rsidRPr="00E4035A">
        <w:rPr>
          <w:rFonts w:ascii="Times New Roman" w:hAnsi="Times New Roman" w:cs="Times New Roman" w:hint="eastAsia"/>
          <w:kern w:val="2"/>
        </w:rPr>
        <w:t>地层模型、断层模型、钻孔模型等</w:t>
      </w:r>
      <w:r w:rsidR="00F87EF3">
        <w:rPr>
          <w:rFonts w:ascii="Times New Roman" w:hAnsi="Times New Roman" w:cs="Times New Roman" w:hint="eastAsia"/>
          <w:kern w:val="2"/>
        </w:rPr>
        <w:t>构建</w:t>
      </w:r>
      <w:r w:rsidRPr="00E4035A">
        <w:rPr>
          <w:rFonts w:ascii="Times New Roman" w:hAnsi="Times New Roman" w:cs="Times New Roman" w:hint="eastAsia"/>
          <w:kern w:val="2"/>
        </w:rPr>
        <w:t>。</w:t>
      </w:r>
    </w:p>
    <w:bookmarkEnd w:id="19"/>
    <w:p w14:paraId="11ECD9FE" w14:textId="1A75B88E"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63FFC3C4"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87EF3">
        <w:rPr>
          <w:rFonts w:ascii="Times New Roman" w:hAnsi="Times New Roman" w:cs="Times New Roman" w:hint="eastAsia"/>
          <w:kern w:val="2"/>
        </w:rPr>
        <w:t>。研究</w:t>
      </w:r>
      <w:r w:rsidR="00F87EF3">
        <w:rPr>
          <w:rFonts w:ascii="Times New Roman" w:hAnsi="Times New Roman" w:cs="Times New Roman" w:hint="eastAsia"/>
          <w:kern w:val="2"/>
        </w:rPr>
        <w:t>WEB</w:t>
      </w:r>
      <w:r w:rsidR="00F87EF3">
        <w:rPr>
          <w:rFonts w:ascii="Times New Roman" w:hAnsi="Times New Roman" w:cs="Times New Roman" w:hint="eastAsia"/>
          <w:kern w:val="2"/>
        </w:rPr>
        <w:t>段的</w:t>
      </w:r>
      <w:r>
        <w:rPr>
          <w:rFonts w:ascii="Times New Roman" w:hAnsi="Times New Roman" w:cs="Times New Roman" w:hint="eastAsia"/>
          <w:kern w:val="2"/>
        </w:rPr>
        <w:t>地质三维可视化系统，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20" w:name="_Toc193146404"/>
      <w:bookmarkEnd w:id="18"/>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20"/>
    </w:p>
    <w:p w14:paraId="228826C9" w14:textId="552BBD8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23"/>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21" w:name="_Toc193146405"/>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21"/>
    </w:p>
    <w:p w14:paraId="38211C5B" w14:textId="267BBBBB"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22" w:name="_Toc193146406"/>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针对多类型</w:t>
      </w:r>
      <w:r w:rsidRPr="00BD71FE">
        <w:rPr>
          <w:rFonts w:ascii="Times New Roman" w:hAnsi="Times New Roman" w:cs="Times New Roman" w:hint="eastAsia"/>
          <w:kern w:val="2"/>
        </w:rPr>
        <w:t>地质模型</w:t>
      </w:r>
      <w:r>
        <w:rPr>
          <w:rFonts w:ascii="Times New Roman" w:hAnsi="Times New Roman" w:cs="Times New Roman" w:hint="eastAsia"/>
          <w:kern w:val="2"/>
        </w:rPr>
        <w:t>纹理映射及</w:t>
      </w:r>
      <w:r>
        <w:rPr>
          <w:rFonts w:ascii="Times New Roman" w:hAnsi="Times New Roman" w:cs="Times New Roman" w:hint="eastAsia"/>
          <w:kern w:val="2"/>
        </w:rPr>
        <w:t>UV</w:t>
      </w:r>
      <w:r>
        <w:rPr>
          <w:rFonts w:ascii="Times New Roman" w:hAnsi="Times New Roman" w:cs="Times New Roman" w:hint="eastAsia"/>
          <w:kern w:val="2"/>
        </w:rPr>
        <w:t>坐标计算不一致问题，本文</w:t>
      </w:r>
      <w:r w:rsidRPr="00BD71FE">
        <w:rPr>
          <w:rFonts w:ascii="Times New Roman" w:hAnsi="Times New Roman" w:cs="Times New Roman" w:hint="eastAsia"/>
          <w:kern w:val="2"/>
        </w:rPr>
        <w:t>提出</w:t>
      </w:r>
      <w:r>
        <w:rPr>
          <w:rFonts w:ascii="Times New Roman" w:hAnsi="Times New Roman" w:cs="Times New Roman" w:hint="eastAsia"/>
          <w:kern w:val="2"/>
        </w:rPr>
        <w:t>一种</w:t>
      </w:r>
      <w:r w:rsidRPr="00BD71FE">
        <w:rPr>
          <w:rFonts w:ascii="Times New Roman" w:hAnsi="Times New Roman" w:cs="Times New Roman" w:hint="eastAsia"/>
          <w:kern w:val="2"/>
        </w:rPr>
        <w:t>通用</w:t>
      </w:r>
      <w:r w:rsidRPr="00BD71FE">
        <w:rPr>
          <w:rFonts w:ascii="Times New Roman" w:hAnsi="Times New Roman" w:cs="Times New Roman" w:hint="eastAsia"/>
          <w:kern w:val="2"/>
        </w:rPr>
        <w:t>UV</w:t>
      </w:r>
      <w:r w:rsidRPr="00BD71FE">
        <w:rPr>
          <w:rFonts w:ascii="Times New Roman" w:hAnsi="Times New Roman" w:cs="Times New Roman" w:hint="eastAsia"/>
          <w:kern w:val="2"/>
        </w:rPr>
        <w:t>计算方法。</w:t>
      </w:r>
      <w:r>
        <w:rPr>
          <w:rFonts w:ascii="Times New Roman" w:hAnsi="Times New Roman" w:cs="Times New Roman" w:hint="eastAsia"/>
          <w:kern w:val="2"/>
        </w:rPr>
        <w:t>通过</w:t>
      </w:r>
      <w:r w:rsidRPr="00BD71FE">
        <w:rPr>
          <w:rFonts w:ascii="Times New Roman" w:hAnsi="Times New Roman" w:cs="Times New Roman" w:hint="eastAsia"/>
          <w:kern w:val="2"/>
        </w:rPr>
        <w:t>结合</w:t>
      </w:r>
      <w:r>
        <w:rPr>
          <w:rFonts w:ascii="Times New Roman" w:hAnsi="Times New Roman" w:cs="Times New Roman" w:hint="eastAsia"/>
          <w:kern w:val="2"/>
        </w:rPr>
        <w:t>包围盒计算</w:t>
      </w:r>
      <w:r w:rsidRPr="00BD71FE">
        <w:rPr>
          <w:rFonts w:ascii="Times New Roman" w:hAnsi="Times New Roman" w:cs="Times New Roman" w:hint="eastAsia"/>
          <w:kern w:val="2"/>
        </w:rPr>
        <w:t>和</w:t>
      </w:r>
      <w:r>
        <w:rPr>
          <w:rFonts w:ascii="Times New Roman" w:hAnsi="Times New Roman" w:cs="Times New Roman" w:hint="eastAsia"/>
          <w:kern w:val="2"/>
        </w:rPr>
        <w:t>动态投影映射的方式</w:t>
      </w:r>
      <w:r w:rsidRPr="00BD71FE">
        <w:rPr>
          <w:rFonts w:ascii="Times New Roman" w:hAnsi="Times New Roman" w:cs="Times New Roman" w:hint="eastAsia"/>
          <w:kern w:val="2"/>
        </w:rPr>
        <w:t>，</w:t>
      </w:r>
      <w:r>
        <w:rPr>
          <w:rFonts w:ascii="Times New Roman" w:hAnsi="Times New Roman" w:cs="Times New Roman" w:hint="eastAsia"/>
          <w:kern w:val="2"/>
        </w:rPr>
        <w:t>实现</w:t>
      </w:r>
      <w:r w:rsidRPr="00BD71FE">
        <w:rPr>
          <w:rFonts w:ascii="Times New Roman" w:hAnsi="Times New Roman" w:cs="Times New Roman" w:hint="eastAsia"/>
          <w:kern w:val="2"/>
        </w:rPr>
        <w:t>了一种多投影融合</w:t>
      </w:r>
      <w:r>
        <w:rPr>
          <w:rFonts w:ascii="Times New Roman" w:hAnsi="Times New Roman" w:cs="Times New Roman" w:hint="eastAsia"/>
          <w:kern w:val="2"/>
        </w:rPr>
        <w:t>的</w:t>
      </w:r>
      <w:r>
        <w:rPr>
          <w:rFonts w:ascii="Times New Roman" w:hAnsi="Times New Roman" w:cs="Times New Roman" w:hint="eastAsia"/>
          <w:kern w:val="2"/>
        </w:rPr>
        <w:t>UV</w:t>
      </w:r>
      <w:r>
        <w:rPr>
          <w:rFonts w:ascii="Times New Roman" w:hAnsi="Times New Roman" w:cs="Times New Roman" w:hint="eastAsia"/>
          <w:kern w:val="2"/>
        </w:rPr>
        <w:t>计算策略。该方法</w:t>
      </w:r>
      <w:r w:rsidRPr="00BD71FE">
        <w:rPr>
          <w:rFonts w:ascii="Times New Roman" w:hAnsi="Times New Roman" w:cs="Times New Roman" w:hint="eastAsia"/>
          <w:kern w:val="2"/>
        </w:rPr>
        <w:t>通过动态计算</w:t>
      </w:r>
      <w:r>
        <w:rPr>
          <w:rFonts w:ascii="Times New Roman" w:hAnsi="Times New Roman" w:cs="Times New Roman" w:hint="eastAsia"/>
          <w:kern w:val="2"/>
        </w:rPr>
        <w:t>模型</w:t>
      </w:r>
      <w:r w:rsidRPr="00BD71FE">
        <w:rPr>
          <w:rFonts w:ascii="Times New Roman" w:hAnsi="Times New Roman" w:cs="Times New Roman" w:hint="eastAsia"/>
          <w:kern w:val="2"/>
        </w:rPr>
        <w:t>表面法向量，根据地质</w:t>
      </w:r>
      <w:r>
        <w:rPr>
          <w:rFonts w:ascii="Times New Roman" w:hAnsi="Times New Roman" w:cs="Times New Roman" w:hint="eastAsia"/>
          <w:kern w:val="2"/>
        </w:rPr>
        <w:t>模型不同（如地层、巷道等）</w:t>
      </w:r>
      <w:r w:rsidRPr="00BD71FE">
        <w:rPr>
          <w:rFonts w:ascii="Times New Roman" w:hAnsi="Times New Roman" w:cs="Times New Roman" w:hint="eastAsia"/>
          <w:kern w:val="2"/>
        </w:rPr>
        <w:t>的</w:t>
      </w:r>
      <w:r>
        <w:rPr>
          <w:rFonts w:ascii="Times New Roman" w:hAnsi="Times New Roman" w:cs="Times New Roman" w:hint="eastAsia"/>
          <w:kern w:val="2"/>
        </w:rPr>
        <w:t>表面</w:t>
      </w:r>
      <w:r w:rsidRPr="00BD71FE">
        <w:rPr>
          <w:rFonts w:ascii="Times New Roman" w:hAnsi="Times New Roman" w:cs="Times New Roman" w:hint="eastAsia"/>
          <w:kern w:val="2"/>
        </w:rPr>
        <w:t>特性灵活选择投影</w:t>
      </w:r>
      <w:r>
        <w:rPr>
          <w:rFonts w:ascii="Times New Roman" w:hAnsi="Times New Roman" w:cs="Times New Roman" w:hint="eastAsia"/>
          <w:kern w:val="2"/>
        </w:rPr>
        <w:t>平面</w:t>
      </w:r>
      <w:r w:rsidRPr="00BD71FE">
        <w:rPr>
          <w:rFonts w:ascii="Times New Roman" w:hAnsi="Times New Roman" w:cs="Times New Roman" w:hint="eastAsia"/>
          <w:kern w:val="2"/>
        </w:rPr>
        <w:t>，</w:t>
      </w:r>
      <w:r>
        <w:rPr>
          <w:rFonts w:ascii="Times New Roman" w:hAnsi="Times New Roman" w:cs="Times New Roman" w:hint="eastAsia"/>
          <w:kern w:val="2"/>
        </w:rPr>
        <w:t>具有纹理映射通用性。</w:t>
      </w:r>
    </w:p>
    <w:p w14:paraId="6949ACDE" w14:textId="25E65083"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23"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本文针对渲染大规模地质模型顶点数据时，浏览器内存消耗过大与效率不足的问题，对地质模型数据</w:t>
      </w:r>
      <w:r w:rsidRPr="00BD71FE">
        <w:rPr>
          <w:rFonts w:ascii="Times New Roman" w:hAnsi="Times New Roman" w:cs="Times New Roman" w:hint="eastAsia"/>
          <w:kern w:val="2"/>
        </w:rPr>
        <w:t>、材质和纹理</w:t>
      </w:r>
      <w:r>
        <w:rPr>
          <w:rFonts w:ascii="Times New Roman" w:hAnsi="Times New Roman" w:cs="Times New Roman" w:hint="eastAsia"/>
          <w:kern w:val="2"/>
        </w:rPr>
        <w:t>进行统一分类管理，避免数据重复创建引起的内存浪费；采</w:t>
      </w:r>
      <w:r w:rsidRPr="00BD71FE">
        <w:rPr>
          <w:rFonts w:ascii="Times New Roman" w:hAnsi="Times New Roman" w:cs="Times New Roman" w:hint="eastAsia"/>
          <w:kern w:val="2"/>
        </w:rPr>
        <w:t>用缓冲几何</w:t>
      </w:r>
      <w:r>
        <w:rPr>
          <w:rFonts w:ascii="Times New Roman" w:hAnsi="Times New Roman" w:cs="Times New Roman" w:hint="eastAsia"/>
          <w:kern w:val="2"/>
        </w:rPr>
        <w:t>体合并渲染和相似倾角合并面的方式进行可视化渲染处理</w:t>
      </w:r>
      <w:r w:rsidRPr="00BD71FE">
        <w:rPr>
          <w:rFonts w:ascii="Times New Roman" w:hAnsi="Times New Roman" w:cs="Times New Roman" w:hint="eastAsia"/>
          <w:kern w:val="2"/>
        </w:rPr>
        <w:t>，提升渲染</w:t>
      </w:r>
      <w:r>
        <w:rPr>
          <w:rFonts w:ascii="Times New Roman" w:hAnsi="Times New Roman" w:cs="Times New Roman" w:hint="eastAsia"/>
          <w:kern w:val="2"/>
        </w:rPr>
        <w:t>帧率</w:t>
      </w:r>
      <w:r>
        <w:rPr>
          <w:rFonts w:ascii="Times New Roman" w:hAnsi="Times New Roman" w:cs="Times New Roman" w:hint="eastAsia"/>
          <w:kern w:val="2"/>
        </w:rPr>
        <w:t>和降低内存消耗</w:t>
      </w:r>
      <w:r>
        <w:rPr>
          <w:rFonts w:ascii="Times New Roman" w:hAnsi="Times New Roman" w:cs="Times New Roman" w:hint="eastAsia"/>
          <w:kern w:val="2"/>
        </w:rPr>
        <w:t>；</w:t>
      </w:r>
      <w:r w:rsidRPr="00BD71FE">
        <w:rPr>
          <w:rFonts w:ascii="Times New Roman" w:hAnsi="Times New Roman" w:cs="Times New Roman" w:hint="eastAsia"/>
          <w:kern w:val="2"/>
        </w:rPr>
        <w:t>通过模型与纹理数据</w:t>
      </w:r>
      <w:r>
        <w:rPr>
          <w:rFonts w:ascii="Times New Roman" w:hAnsi="Times New Roman" w:cs="Times New Roman" w:hint="eastAsia"/>
          <w:kern w:val="2"/>
        </w:rPr>
        <w:t>的异步加载策略</w:t>
      </w:r>
      <w:r w:rsidRPr="00BD71FE">
        <w:rPr>
          <w:rFonts w:ascii="Times New Roman" w:hAnsi="Times New Roman" w:cs="Times New Roman" w:hint="eastAsia"/>
          <w:kern w:val="2"/>
        </w:rPr>
        <w:t>，</w:t>
      </w:r>
      <w:r>
        <w:rPr>
          <w:rFonts w:ascii="Times New Roman" w:hAnsi="Times New Roman" w:cs="Times New Roman" w:hint="eastAsia"/>
          <w:kern w:val="2"/>
        </w:rPr>
        <w:lastRenderedPageBreak/>
        <w:t>有效</w:t>
      </w:r>
      <w:r w:rsidRPr="00BD71FE">
        <w:rPr>
          <w:rFonts w:ascii="Times New Roman" w:hAnsi="Times New Roman" w:cs="Times New Roman" w:hint="eastAsia"/>
          <w:kern w:val="2"/>
        </w:rPr>
        <w:t>避免</w:t>
      </w:r>
      <w:r>
        <w:rPr>
          <w:rFonts w:ascii="Times New Roman" w:hAnsi="Times New Roman" w:cs="Times New Roman" w:hint="eastAsia"/>
          <w:kern w:val="2"/>
        </w:rPr>
        <w:t>主线程</w:t>
      </w:r>
      <w:r w:rsidRPr="00BD71FE">
        <w:rPr>
          <w:rFonts w:ascii="Times New Roman" w:hAnsi="Times New Roman" w:cs="Times New Roman" w:hint="eastAsia"/>
          <w:kern w:val="2"/>
        </w:rPr>
        <w:t>阻塞，提高</w:t>
      </w:r>
      <w:r>
        <w:rPr>
          <w:rFonts w:ascii="Times New Roman" w:hAnsi="Times New Roman" w:cs="Times New Roman" w:hint="eastAsia"/>
          <w:kern w:val="2"/>
        </w:rPr>
        <w:t>系统运行效率与交互响应能力</w:t>
      </w:r>
      <w:r w:rsidRPr="00BD71FE">
        <w:rPr>
          <w:rFonts w:ascii="Times New Roman" w:hAnsi="Times New Roman" w:cs="Times New Roman" w:hint="eastAsia"/>
          <w:kern w:val="2"/>
        </w:rPr>
        <w:t>。</w:t>
      </w:r>
    </w:p>
    <w:bookmarkEnd w:id="23"/>
    <w:p w14:paraId="262D2482" w14:textId="4A79AA5F" w:rsidR="00BD3CFF" w:rsidRPr="005802CA" w:rsidRDefault="006C2995" w:rsidP="00F87EF3">
      <w:pPr>
        <w:widowControl w:val="0"/>
        <w:snapToGrid w:val="0"/>
        <w:spacing w:line="300" w:lineRule="auto"/>
        <w:ind w:firstLineChars="200" w:firstLine="560"/>
        <w:jc w:val="both"/>
        <w:rPr>
          <w:rFonts w:ascii="Times New Roman" w:eastAsia="黑体" w:hAnsi="Times New Roman"/>
          <w:sz w:val="28"/>
          <w:szCs w:val="32"/>
        </w:rPr>
      </w:pPr>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22"/>
    </w:p>
    <w:p w14:paraId="7D0CBECD" w14:textId="457FE25A" w:rsidR="00CD31B7" w:rsidRPr="00831AEB" w:rsidRDefault="00CD31B7" w:rsidP="005802CA">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5802CA" w:rsidRDefault="006C2995" w:rsidP="006C2995">
      <w:pPr>
        <w:adjustRightInd w:val="0"/>
        <w:snapToGrid w:val="0"/>
        <w:spacing w:before="240" w:after="120" w:line="360" w:lineRule="auto"/>
        <w:jc w:val="center"/>
        <w:outlineLvl w:val="0"/>
        <w:rPr>
          <w:rFonts w:ascii="Arial" w:eastAsia="黑体" w:hAnsi="Arial" w:cs="Arial"/>
          <w:bCs/>
          <w:kern w:val="36"/>
          <w:sz w:val="32"/>
          <w:szCs w:val="36"/>
        </w:rPr>
      </w:pPr>
      <w:bookmarkStart w:id="24" w:name="_Toc167162167"/>
      <w:bookmarkStart w:id="25" w:name="_Toc193146407"/>
      <w:r w:rsidRPr="006C2995">
        <w:rPr>
          <w:rFonts w:ascii="Arial" w:eastAsia="黑体" w:hAnsi="Arial" w:cs="Arial" w:hint="eastAsia"/>
          <w:bCs/>
          <w:kern w:val="36"/>
          <w:sz w:val="32"/>
          <w:szCs w:val="36"/>
        </w:rPr>
        <w:lastRenderedPageBreak/>
        <w:t>2</w:t>
      </w:r>
      <w:r w:rsidRPr="005802CA">
        <w:rPr>
          <w:rFonts w:ascii="Arial" w:eastAsia="黑体" w:hAnsi="Arial" w:cs="Arial"/>
          <w:bCs/>
          <w:kern w:val="36"/>
          <w:sz w:val="32"/>
          <w:szCs w:val="36"/>
        </w:rPr>
        <w:t>三维地质模型构建</w:t>
      </w:r>
      <w:bookmarkEnd w:id="24"/>
      <w:bookmarkEnd w:id="25"/>
    </w:p>
    <w:p w14:paraId="63D16EEF" w14:textId="7EAEDDB5" w:rsidR="00E24302" w:rsidRPr="005802CA" w:rsidRDefault="006C2995" w:rsidP="00E92D68">
      <w:pPr>
        <w:keepNext/>
        <w:keepLines/>
        <w:snapToGrid w:val="0"/>
        <w:spacing w:before="240" w:after="120" w:line="360" w:lineRule="auto"/>
        <w:outlineLvl w:val="1"/>
        <w:rPr>
          <w:rFonts w:ascii="Times New Roman" w:eastAsia="黑体" w:hAnsi="Times New Roman"/>
          <w:sz w:val="28"/>
          <w:szCs w:val="32"/>
        </w:rPr>
      </w:pPr>
      <w:bookmarkStart w:id="26" w:name="_Toc167162168"/>
      <w:bookmarkStart w:id="27" w:name="_Toc193146408"/>
      <w:r w:rsidRPr="005802CA">
        <w:rPr>
          <w:rFonts w:ascii="Times New Roman" w:eastAsia="黑体" w:hAnsi="Times New Roman" w:hint="eastAsia"/>
          <w:sz w:val="28"/>
          <w:szCs w:val="32"/>
        </w:rPr>
        <w:t>2</w:t>
      </w:r>
      <w:r w:rsidRPr="005802CA">
        <w:rPr>
          <w:rFonts w:ascii="Times New Roman" w:eastAsia="黑体" w:hAnsi="Times New Roman"/>
          <w:sz w:val="28"/>
          <w:szCs w:val="32"/>
        </w:rPr>
        <w:t xml:space="preserve">.1 </w:t>
      </w:r>
      <w:r w:rsidR="00530FB6" w:rsidRPr="005802CA">
        <w:rPr>
          <w:rFonts w:ascii="Times New Roman" w:eastAsia="黑体" w:hAnsi="Times New Roman" w:hint="eastAsia"/>
          <w:sz w:val="28"/>
          <w:szCs w:val="32"/>
        </w:rPr>
        <w:t>约束</w:t>
      </w:r>
      <w:r w:rsidRPr="005802CA">
        <w:rPr>
          <w:rFonts w:ascii="Times New Roman" w:eastAsia="黑体" w:hAnsi="Times New Roman"/>
          <w:sz w:val="28"/>
          <w:szCs w:val="32"/>
        </w:rPr>
        <w:t xml:space="preserve">Delaunay </w:t>
      </w:r>
      <w:r w:rsidRPr="005802CA">
        <w:rPr>
          <w:rFonts w:ascii="Times New Roman" w:eastAsia="黑体" w:hAnsi="Times New Roman"/>
          <w:sz w:val="28"/>
          <w:szCs w:val="32"/>
        </w:rPr>
        <w:t>三角剖分方法</w:t>
      </w:r>
      <w:bookmarkEnd w:id="26"/>
      <w:r w:rsidR="00530FB6" w:rsidRPr="005802CA">
        <w:rPr>
          <w:rFonts w:ascii="Times New Roman" w:eastAsia="黑体" w:hAnsi="Times New Roman" w:hint="eastAsia"/>
          <w:sz w:val="28"/>
          <w:szCs w:val="32"/>
        </w:rPr>
        <w:t>及数据结构</w:t>
      </w:r>
      <w:bookmarkEnd w:id="27"/>
    </w:p>
    <w:p w14:paraId="7396DF75" w14:textId="75CED1FD" w:rsidR="00685DD8" w:rsidRPr="005802CA" w:rsidRDefault="006C2995" w:rsidP="005802CA">
      <w:pPr>
        <w:keepNext/>
        <w:keepLines/>
        <w:snapToGrid w:val="0"/>
        <w:spacing w:before="120" w:after="120" w:line="360" w:lineRule="auto"/>
        <w:outlineLvl w:val="2"/>
        <w:rPr>
          <w:rFonts w:ascii="Times New Roman" w:eastAsia="黑体" w:hAnsi="Times New Roman"/>
          <w:bCs/>
        </w:rPr>
      </w:pPr>
      <w:bookmarkStart w:id="28" w:name="_Toc167162169"/>
      <w:bookmarkStart w:id="29" w:name="_Toc193146409"/>
      <w:r w:rsidRPr="005802CA">
        <w:rPr>
          <w:rFonts w:ascii="Times New Roman" w:eastAsia="黑体" w:hAnsi="Times New Roman" w:hint="eastAsia"/>
          <w:bCs/>
        </w:rPr>
        <w:t>2</w:t>
      </w:r>
      <w:r w:rsidRPr="005802CA">
        <w:rPr>
          <w:rFonts w:ascii="Times New Roman" w:eastAsia="黑体" w:hAnsi="Times New Roman"/>
          <w:bCs/>
        </w:rPr>
        <w:t xml:space="preserve">.1.1 </w:t>
      </w:r>
      <w:r w:rsidRPr="005802CA">
        <w:rPr>
          <w:rFonts w:ascii="Times New Roman" w:eastAsia="黑体" w:hAnsi="Times New Roman"/>
          <w:bCs/>
        </w:rPr>
        <w:t>遵循</w:t>
      </w:r>
      <w:r w:rsidRPr="005802CA">
        <w:rPr>
          <w:rFonts w:ascii="Times New Roman" w:eastAsia="黑体" w:hAnsi="Times New Roman"/>
          <w:bCs/>
        </w:rPr>
        <w:t>Delaunay</w:t>
      </w:r>
      <w:r w:rsidRPr="005802CA">
        <w:rPr>
          <w:rFonts w:ascii="Times New Roman" w:eastAsia="黑体" w:hAnsi="Times New Roman"/>
          <w:bCs/>
        </w:rPr>
        <w:t>准则的约束三角剖分</w:t>
      </w:r>
      <w:bookmarkEnd w:id="28"/>
      <w:bookmarkEnd w:id="29"/>
    </w:p>
    <w:p w14:paraId="03172A0A" w14:textId="6D215C0E" w:rsidR="00685DD8" w:rsidRPr="005802CA" w:rsidRDefault="00685DD8" w:rsidP="005802CA">
      <w:pPr>
        <w:snapToGrid w:val="0"/>
        <w:spacing w:line="300" w:lineRule="auto"/>
        <w:ind w:firstLineChars="200" w:firstLine="480"/>
        <w:jc w:val="both"/>
        <w:rPr>
          <w:rFonts w:ascii="Times New Roman" w:hAnsi="Times New Roman"/>
        </w:rPr>
      </w:pPr>
      <w:bookmarkStart w:id="30" w:name="OLE_LINK23"/>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bookmarkEnd w:id="30"/>
      <w:r w:rsidR="00D41EE5"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三角剖分基础上，增加了特定</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边界约束条件，使其能够更好地适应复杂地质环境中的实际需求</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dgSEhbuO","properties":{"formattedCitation":"\\super [29,30]\\nosupersub{}","plainCitation":"[29,30]","noteIndex":0},"citationItems":[{"id":40,"uris":["http://zotero.org/users/local/8clMLtyf/items/64SVEGIH"],"itemData":{"id":40,"type":"article-journal","abstract":"</w:instrText>
      </w:r>
      <w:r w:rsidR="001C3516" w:rsidRPr="005802CA">
        <w:rPr>
          <w:rFonts w:ascii="Times New Roman" w:hAnsi="Times New Roman"/>
        </w:rPr>
        <w:instrText>多边形的三角剖分是计算几何中的基本问题</w:instrText>
      </w:r>
      <w:r w:rsidR="001C3516" w:rsidRPr="005802CA">
        <w:rPr>
          <w:rFonts w:ascii="Times New Roman" w:hAnsi="Times New Roman"/>
        </w:rPr>
        <w:instrText>,</w:instrText>
      </w:r>
      <w:r w:rsidR="001C3516" w:rsidRPr="005802CA">
        <w:rPr>
          <w:rFonts w:ascii="Times New Roman" w:hAnsi="Times New Roman"/>
        </w:rPr>
        <w:instrText>本文对三角剖分算法做简要的综述</w:instrText>
      </w:r>
      <w:r w:rsidR="001C3516" w:rsidRPr="005802CA">
        <w:rPr>
          <w:rFonts w:ascii="Times New Roman" w:hAnsi="Times New Roman"/>
        </w:rPr>
        <w:instrText>,</w:instrText>
      </w:r>
      <w:r w:rsidR="001C3516" w:rsidRPr="005802CA">
        <w:rPr>
          <w:rFonts w:ascii="Times New Roman" w:hAnsi="Times New Roman"/>
        </w:rPr>
        <w:instrText>并对约束三角剖分动态算法进行了研究</w:instrText>
      </w:r>
      <w:r w:rsidR="001C3516" w:rsidRPr="005802CA">
        <w:rPr>
          <w:rFonts w:ascii="Times New Roman" w:hAnsi="Times New Roman"/>
        </w:rPr>
        <w:instrText>,</w:instrText>
      </w:r>
      <w:r w:rsidR="001C3516" w:rsidRPr="005802CA">
        <w:rPr>
          <w:rFonts w:ascii="Times New Roman" w:hAnsi="Times New Roman"/>
        </w:rPr>
        <w:instrText>为设计更好的三角剖分算法提供了一定的依据。</w:instrText>
      </w:r>
      <w:r w:rsidR="001C3516" w:rsidRPr="005802CA">
        <w:rPr>
          <w:rFonts w:ascii="Times New Roman" w:hAnsi="Times New Roman"/>
        </w:rPr>
        <w:instrText>","container-title":"</w:instrText>
      </w:r>
      <w:r w:rsidR="001C3516" w:rsidRPr="005802CA">
        <w:rPr>
          <w:rFonts w:ascii="Times New Roman" w:hAnsi="Times New Roman"/>
        </w:rPr>
        <w:instrText>科技信息</w:instrText>
      </w:r>
      <w:r w:rsidR="001C3516" w:rsidRPr="005802CA">
        <w:rPr>
          <w:rFonts w:ascii="Times New Roman" w:hAnsi="Times New Roman"/>
        </w:rPr>
        <w:instrText xml:space="preserve">","issue":"28","language":"zh-CN","note":"download: 1023\nalbum: </w:instrText>
      </w:r>
      <w:r w:rsidR="001C3516" w:rsidRPr="005802CA">
        <w:rPr>
          <w:rFonts w:ascii="Times New Roman" w:hAnsi="Times New Roman"/>
        </w:rPr>
        <w:instrText>基础科学</w:instrText>
      </w:r>
      <w:r w:rsidR="001C3516" w:rsidRPr="005802CA">
        <w:rPr>
          <w:rFonts w:ascii="Times New Roman" w:hAnsi="Times New Roman"/>
        </w:rPr>
        <w:instrText>\nCLC: O18\ndbcode: CJFQ\ndbname: CJFD2011\nfilename: KJXX201128102","page":"119-120","source":"CNKI","title":"Delaunay</w:instrText>
      </w:r>
      <w:r w:rsidR="001C3516" w:rsidRPr="005802CA">
        <w:rPr>
          <w:rFonts w:ascii="Times New Roman" w:hAnsi="Times New Roman"/>
        </w:rPr>
        <w:instrText>三角剖分的几种算法综述</w:instrText>
      </w:r>
      <w:r w:rsidR="001C3516" w:rsidRPr="005802CA">
        <w:rPr>
          <w:rFonts w:ascii="Times New Roman" w:hAnsi="Times New Roman"/>
        </w:rPr>
        <w:instrText>","author":[{"literal":"</w:instrText>
      </w:r>
      <w:r w:rsidR="001C3516" w:rsidRPr="005802CA">
        <w:rPr>
          <w:rFonts w:ascii="Times New Roman" w:hAnsi="Times New Roman"/>
        </w:rPr>
        <w:instrText>吴莉莉</w:instrText>
      </w:r>
      <w:r w:rsidR="001C3516" w:rsidRPr="005802CA">
        <w:rPr>
          <w:rFonts w:ascii="Times New Roman" w:hAnsi="Times New Roman"/>
        </w:rPr>
        <w:instrText>"}],"issued":{"date-parts":[["2011"]]}}},{"id":39,"uris":["http://zotero.org/users/local/8clMLtyf/items/EBC2FLBQ"],"itemData":{"id":39,"type":"thesis","abstract":"</w:instrText>
      </w:r>
      <w:r w:rsidR="001C3516" w:rsidRPr="005802CA">
        <w:rPr>
          <w:rFonts w:ascii="Times New Roman" w:hAnsi="Times New Roman"/>
        </w:rPr>
        <w:instrText>地学领域中表达地形信息的数据中包含大量山脊线、山谷线、断裂线、岛屿等地形特征</w:instrText>
      </w:r>
      <w:r w:rsidR="001C3516" w:rsidRPr="005802CA">
        <w:rPr>
          <w:rFonts w:ascii="Times New Roman" w:hAnsi="Times New Roman"/>
        </w:rPr>
        <w:instrText>,GIS</w:instrText>
      </w:r>
      <w:r w:rsidR="001C3516" w:rsidRPr="005802CA">
        <w:rPr>
          <w:rFonts w:ascii="Times New Roman" w:hAnsi="Times New Roman"/>
        </w:rPr>
        <w:instrText>工作者在充分考虑这类地形特征的情况下</w:instrText>
      </w:r>
      <w:r w:rsidR="001C3516" w:rsidRPr="005802CA">
        <w:rPr>
          <w:rFonts w:ascii="Times New Roman" w:hAnsi="Times New Roman"/>
        </w:rPr>
        <w:instrText>,</w:instrText>
      </w:r>
      <w:r w:rsidR="001C3516" w:rsidRPr="005802CA">
        <w:rPr>
          <w:rFonts w:ascii="Times New Roman" w:hAnsi="Times New Roman"/>
        </w:rPr>
        <w:instrText>发展了带约束条件的</w:instrText>
      </w:r>
      <w:r w:rsidR="001C3516" w:rsidRPr="005802CA">
        <w:rPr>
          <w:rFonts w:ascii="Times New Roman" w:hAnsi="Times New Roman"/>
        </w:rPr>
        <w:instrText>Delaunay</w:instrText>
      </w:r>
      <w:r w:rsidR="001C3516" w:rsidRPr="005802CA">
        <w:rPr>
          <w:rFonts w:ascii="Times New Roman" w:hAnsi="Times New Roman"/>
        </w:rPr>
        <w:instrText>三角剖分理论和算法。带地形特征约束的三角剖分是建立高精度数字地面模型的基础</w:instrText>
      </w:r>
      <w:r w:rsidR="001C3516" w:rsidRPr="005802CA">
        <w:rPr>
          <w:rFonts w:ascii="Times New Roman" w:hAnsi="Times New Roman"/>
        </w:rPr>
        <w:instrText>,</w:instrText>
      </w:r>
      <w:r w:rsidR="001C3516" w:rsidRPr="005802CA">
        <w:rPr>
          <w:rFonts w:ascii="Times New Roman" w:hAnsi="Times New Roman"/>
        </w:rPr>
        <w:instrText>在</w:instrText>
      </w:r>
      <w:r w:rsidR="001C3516" w:rsidRPr="005802CA">
        <w:rPr>
          <w:rFonts w:ascii="Times New Roman" w:hAnsi="Times New Roman"/>
        </w:rPr>
        <w:instrText>GIS</w:instrText>
      </w:r>
      <w:r w:rsidR="001C3516" w:rsidRPr="005802CA">
        <w:rPr>
          <w:rFonts w:ascii="Times New Roman" w:hAnsi="Times New Roman"/>
        </w:rPr>
        <w:instrText>、地学分析、多分辨率</w:instrText>
      </w:r>
      <w:r w:rsidR="001C3516" w:rsidRPr="005802CA">
        <w:rPr>
          <w:rFonts w:ascii="Times New Roman" w:hAnsi="Times New Roman"/>
        </w:rPr>
        <w:instrText>DTM</w:instrText>
      </w:r>
      <w:r w:rsidR="001C3516" w:rsidRPr="005802CA">
        <w:rPr>
          <w:rFonts w:ascii="Times New Roman" w:hAnsi="Times New Roman"/>
        </w:rPr>
        <w:instrText>、计算几何等领域中有着广泛的应用。</w:instrText>
      </w:r>
      <w:r w:rsidR="001C3516" w:rsidRPr="005802CA">
        <w:rPr>
          <w:rFonts w:ascii="Times New Roman" w:hAnsi="Times New Roman"/>
        </w:rPr>
        <w:instrText>\n\n\n\n\t</w:instrText>
      </w:r>
      <w:r w:rsidR="001C3516" w:rsidRPr="005802CA">
        <w:rPr>
          <w:rFonts w:ascii="Times New Roman" w:hAnsi="Times New Roman"/>
        </w:rPr>
        <w:instrText>阐述了带约束的</w:instrText>
      </w:r>
      <w:r w:rsidR="001C3516" w:rsidRPr="005802CA">
        <w:rPr>
          <w:rFonts w:ascii="Times New Roman" w:hAnsi="Times New Roman"/>
        </w:rPr>
        <w:instrText>Delaunay</w:instrText>
      </w:r>
      <w:r w:rsidR="001C3516" w:rsidRPr="005802CA">
        <w:rPr>
          <w:rFonts w:ascii="Times New Roman" w:hAnsi="Times New Roman"/>
        </w:rPr>
        <w:instrText>三角剖分的经典算法</w:instrText>
      </w:r>
      <w:r w:rsidR="001C3516" w:rsidRPr="005802CA">
        <w:rPr>
          <w:rFonts w:ascii="Times New Roman" w:hAnsi="Times New Roman"/>
        </w:rPr>
        <w:instrText>,</w:instrText>
      </w:r>
      <w:r w:rsidR="001C3516" w:rsidRPr="005802CA">
        <w:rPr>
          <w:rFonts w:ascii="Times New Roman" w:hAnsi="Times New Roman"/>
        </w:rPr>
        <w:instrText>研究了经典算法中的两步法</w:instrText>
      </w:r>
      <w:r w:rsidR="001C3516" w:rsidRPr="005802CA">
        <w:rPr>
          <w:rFonts w:ascii="Times New Roman" w:hAnsi="Times New Roman"/>
        </w:rPr>
        <w:instrText>,</w:instrText>
      </w:r>
      <w:r w:rsidR="001C3516" w:rsidRPr="005802CA">
        <w:rPr>
          <w:rFonts w:ascii="Times New Roman" w:hAnsi="Times New Roman"/>
        </w:rPr>
        <w:instrText>针对两步法的第一步</w:instrText>
      </w:r>
      <w:r w:rsidR="001C3516" w:rsidRPr="005802CA">
        <w:rPr>
          <w:rFonts w:ascii="Times New Roman" w:hAnsi="Times New Roman"/>
        </w:rPr>
        <w:instrText>,</w:instrText>
      </w:r>
      <w:r w:rsidR="001C3516" w:rsidRPr="005802CA">
        <w:rPr>
          <w:rFonts w:ascii="Times New Roman" w:hAnsi="Times New Roman"/>
        </w:rPr>
        <w:instrText>非约束</w:instrText>
      </w:r>
      <w:r w:rsidR="001C3516" w:rsidRPr="005802CA">
        <w:rPr>
          <w:rFonts w:ascii="Times New Roman" w:hAnsi="Times New Roman"/>
        </w:rPr>
        <w:instrText>Delaunay</w:instrText>
      </w:r>
      <w:r w:rsidR="001C3516" w:rsidRPr="005802CA">
        <w:rPr>
          <w:rFonts w:ascii="Times New Roman" w:hAnsi="Times New Roman" w:hint="eastAsia"/>
        </w:rPr>
        <w:instrText>三角剖分中逐点插入算法的凸包包容盒算法</w:instrText>
      </w:r>
      <w:r w:rsidR="001C3516" w:rsidRPr="005802CA">
        <w:rPr>
          <w:rFonts w:ascii="Times New Roman" w:hAnsi="Times New Roman"/>
        </w:rPr>
        <w:instrText>,</w:instrText>
      </w:r>
      <w:r w:rsidR="001C3516" w:rsidRPr="005802CA">
        <w:rPr>
          <w:rFonts w:ascii="Times New Roman" w:hAnsi="Times New Roman"/>
        </w:rPr>
        <w:instrText>提出了一种边缘极值点求平面散乱点集凸包的算法。该算法利用极值点将平面点集划分为</w:instrText>
      </w:r>
      <w:r w:rsidR="001C3516" w:rsidRPr="005802CA">
        <w:rPr>
          <w:rFonts w:ascii="Times New Roman" w:hAnsi="Times New Roman"/>
        </w:rPr>
        <w:instrText>5</w:instrText>
      </w:r>
      <w:r w:rsidR="001C3516" w:rsidRPr="005802CA">
        <w:rPr>
          <w:rFonts w:ascii="Times New Roman" w:hAnsi="Times New Roman"/>
        </w:rPr>
        <w:instrText>个区</w:instrText>
      </w:r>
      <w:r w:rsidR="001C3516" w:rsidRPr="005802CA">
        <w:rPr>
          <w:rFonts w:ascii="Times New Roman" w:hAnsi="Times New Roman"/>
        </w:rPr>
        <w:instrText>,</w:instrText>
      </w:r>
      <w:r w:rsidR="001C3516" w:rsidRPr="005802CA">
        <w:rPr>
          <w:rFonts w:ascii="Times New Roman" w:hAnsi="Times New Roman"/>
        </w:rPr>
        <w:instrText>边缘</w:instrText>
      </w:r>
      <w:r w:rsidR="001C3516" w:rsidRPr="005802CA">
        <w:rPr>
          <w:rFonts w:ascii="Times New Roman" w:hAnsi="Times New Roman"/>
        </w:rPr>
        <w:instrText>4</w:instrText>
      </w:r>
      <w:r w:rsidR="001C3516" w:rsidRPr="005802CA">
        <w:rPr>
          <w:rFonts w:ascii="Times New Roman" w:hAnsi="Times New Roman"/>
        </w:rPr>
        <w:instrText>个区包含了所有凸包的凸点。通过求取边缘</w:instrText>
      </w:r>
      <w:r w:rsidR="001C3516" w:rsidRPr="005802CA">
        <w:rPr>
          <w:rFonts w:ascii="Times New Roman" w:hAnsi="Times New Roman"/>
        </w:rPr>
        <w:instrText>4</w:instrText>
      </w:r>
      <w:r w:rsidR="001C3516" w:rsidRPr="005802CA">
        <w:rPr>
          <w:rFonts w:ascii="Times New Roman" w:hAnsi="Times New Roman"/>
        </w:rPr>
        <w:instrText>个区的边缘子集的极值点</w:instrText>
      </w:r>
      <w:r w:rsidR="001C3516" w:rsidRPr="005802CA">
        <w:rPr>
          <w:rFonts w:ascii="Times New Roman" w:hAnsi="Times New Roman"/>
        </w:rPr>
        <w:instrText>,</w:instrText>
      </w:r>
      <w:r w:rsidR="001C3516" w:rsidRPr="005802CA">
        <w:rPr>
          <w:rFonts w:ascii="Times New Roman" w:hAnsi="Times New Roman"/>
        </w:rPr>
        <w:instrText>得到一个包含所有凸点的多边形点集</w:instrText>
      </w:r>
      <w:r w:rsidR="001C3516" w:rsidRPr="005802CA">
        <w:rPr>
          <w:rFonts w:ascii="Times New Roman" w:hAnsi="Times New Roman"/>
        </w:rPr>
        <w:instrText>,</w:instrText>
      </w:r>
      <w:r w:rsidR="001C3516" w:rsidRPr="005802CA">
        <w:rPr>
          <w:rFonts w:ascii="Times New Roman" w:hAnsi="Times New Roman"/>
        </w:rPr>
        <w:instrText>去掉凹点</w:instrText>
      </w:r>
      <w:r w:rsidR="001C3516" w:rsidRPr="005802CA">
        <w:rPr>
          <w:rFonts w:ascii="Times New Roman" w:hAnsi="Times New Roman"/>
        </w:rPr>
        <w:instrText>,</w:instrText>
      </w:r>
      <w:r w:rsidR="001C3516" w:rsidRPr="005802CA">
        <w:rPr>
          <w:rFonts w:ascii="Times New Roman" w:hAnsi="Times New Roman"/>
        </w:rPr>
        <w:instrText>得到平面点集的凸包。</w:instrText>
      </w:r>
      <w:r w:rsidR="001C3516" w:rsidRPr="005802CA">
        <w:rPr>
          <w:rFonts w:ascii="Times New Roman" w:hAnsi="Times New Roman"/>
        </w:rPr>
        <w:instrText>\n\n\n\n\t</w:instrText>
      </w:r>
      <w:r w:rsidR="001C3516" w:rsidRPr="005802CA">
        <w:rPr>
          <w:rFonts w:ascii="Times New Roman" w:hAnsi="Times New Roman"/>
        </w:rPr>
        <w:instrText>在两步法中的第二步嵌入约束条件的过程中</w:instrText>
      </w:r>
      <w:r w:rsidR="001C3516" w:rsidRPr="005802CA">
        <w:rPr>
          <w:rFonts w:ascii="Times New Roman" w:hAnsi="Times New Roman"/>
        </w:rPr>
        <w:instrText>,</w:instrText>
      </w:r>
      <w:r w:rsidR="001C3516" w:rsidRPr="005802CA">
        <w:rPr>
          <w:rFonts w:ascii="Times New Roman" w:hAnsi="Times New Roman"/>
        </w:rPr>
        <w:instrText>对约束线段的嵌入过程进行了分类</w:instrText>
      </w:r>
      <w:r w:rsidR="001C3516" w:rsidRPr="005802CA">
        <w:rPr>
          <w:rFonts w:ascii="Times New Roman" w:hAnsi="Times New Roman"/>
        </w:rPr>
        <w:instrText>,</w:instrText>
      </w:r>
      <w:r w:rsidR="001C3516" w:rsidRPr="005802CA">
        <w:rPr>
          <w:rFonts w:ascii="Times New Roman" w:hAnsi="Times New Roman"/>
        </w:rPr>
        <w:instrText>实现了带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w:instrText>
      </w:r>
      <w:r w:rsidR="001C3516" w:rsidRPr="005802CA">
        <w:rPr>
          <w:rFonts w:ascii="Times New Roman" w:hAnsi="Times New Roman"/>
        </w:rPr>
        <w:instrText>\n\n\n\n\t</w:instrText>
      </w:r>
      <w:r w:rsidR="001C3516" w:rsidRPr="005802CA">
        <w:rPr>
          <w:rFonts w:ascii="Times New Roman" w:hAnsi="Times New Roman"/>
        </w:rPr>
        <w:instrText>对带岛屿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算法进行了研究。在总结了前人研究成果的基础上</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hint="eastAsia"/>
        </w:rPr>
        <w:instrText>带岛屿约束数据域的三角剖分算法进行了改进。改进算法的思想是</w:instrText>
      </w:r>
      <w:r w:rsidR="001C3516" w:rsidRPr="005802CA">
        <w:rPr>
          <w:rFonts w:ascii="Times New Roman" w:hAnsi="Times New Roman"/>
        </w:rPr>
        <w:instrText>:</w:instrText>
      </w:r>
      <w:r w:rsidR="001C3516" w:rsidRPr="005802CA">
        <w:rPr>
          <w:rFonts w:ascii="Times New Roman" w:hAnsi="Times New Roman"/>
        </w:rPr>
        <w:instrText>首先构建带岛屿多边形内边界约束的约束</w:instrText>
      </w:r>
      <w:r w:rsidR="001C3516" w:rsidRPr="005802CA">
        <w:rPr>
          <w:rFonts w:ascii="Times New Roman" w:hAnsi="Times New Roman"/>
        </w:rPr>
        <w:instrText>Delaunay</w:instrText>
      </w:r>
      <w:r w:rsidR="001C3516" w:rsidRPr="005802CA">
        <w:rPr>
          <w:rFonts w:ascii="Times New Roman" w:hAnsi="Times New Roman"/>
        </w:rPr>
        <w:instrText>三角网</w:instrText>
      </w:r>
      <w:r w:rsidR="001C3516" w:rsidRPr="005802CA">
        <w:rPr>
          <w:rFonts w:ascii="Times New Roman" w:hAnsi="Times New Roman"/>
        </w:rPr>
        <w:instrText>,</w:instrText>
      </w:r>
      <w:r w:rsidR="001C3516" w:rsidRPr="005802CA">
        <w:rPr>
          <w:rFonts w:ascii="Times New Roman" w:hAnsi="Times New Roman"/>
        </w:rPr>
        <w:instrText>然后利用边、面、弧段之间的拓扑关系</w:instrText>
      </w:r>
      <w:r w:rsidR="001C3516" w:rsidRPr="005802CA">
        <w:rPr>
          <w:rFonts w:ascii="Times New Roman" w:hAnsi="Times New Roman"/>
        </w:rPr>
        <w:instrText>,</w:instrText>
      </w:r>
      <w:r w:rsidR="001C3516" w:rsidRPr="005802CA">
        <w:rPr>
          <w:rFonts w:ascii="Times New Roman" w:hAnsi="Times New Roman"/>
        </w:rPr>
        <w:instrText>双向搜索查找岛屿内的三角形</w:instrText>
      </w:r>
      <w:r w:rsidR="001C3516" w:rsidRPr="005802CA">
        <w:rPr>
          <w:rFonts w:ascii="Times New Roman" w:hAnsi="Times New Roman"/>
        </w:rPr>
        <w:instrText>,</w:instrText>
      </w:r>
      <w:r w:rsidR="001C3516" w:rsidRPr="005802CA">
        <w:rPr>
          <w:rFonts w:ascii="Times New Roman" w:hAnsi="Times New Roman"/>
        </w:rPr>
        <w:instrText>进行相应的处理</w:instrText>
      </w:r>
      <w:r w:rsidR="001C3516" w:rsidRPr="005802CA">
        <w:rPr>
          <w:rFonts w:ascii="Times New Roman" w:hAnsi="Times New Roman"/>
        </w:rPr>
        <w:instrText>,</w:instrText>
      </w:r>
      <w:r w:rsidR="001C3516" w:rsidRPr="005802CA">
        <w:rPr>
          <w:rFonts w:ascii="Times New Roman" w:hAnsi="Times New Roman"/>
        </w:rPr>
        <w:instrText>完成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通过对实验结果的对比和分析</w:instrText>
      </w:r>
      <w:r w:rsidR="001C3516" w:rsidRPr="005802CA">
        <w:rPr>
          <w:rFonts w:ascii="Times New Roman" w:hAnsi="Times New Roman"/>
        </w:rPr>
        <w:instrText>,</w:instrText>
      </w:r>
      <w:r w:rsidR="001C3516" w:rsidRPr="005802CA">
        <w:rPr>
          <w:rFonts w:ascii="Times New Roman" w:hAnsi="Times New Roman"/>
        </w:rPr>
        <w:instrText>该改进算法具有更好的执行效率。</w:instrText>
      </w:r>
      <w:r w:rsidR="001C3516" w:rsidRPr="005802CA">
        <w:rPr>
          <w:rFonts w:ascii="Times New Roman" w:hAnsi="Times New Roman"/>
        </w:rPr>
        <w:instrText>\n\n\n\n\t</w:instrText>
      </w:r>
      <w:r w:rsidR="001C3516" w:rsidRPr="005802CA">
        <w:rPr>
          <w:rFonts w:ascii="Times New Roman" w:hAnsi="Times New Roman"/>
        </w:rPr>
        <w:instrText>通过对边缘极值点求平面散乱点集凸包算法和改进的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算法的分析及与其它算法的比较</w:instrText>
      </w:r>
      <w:r w:rsidR="001C3516" w:rsidRPr="005802CA">
        <w:rPr>
          <w:rFonts w:ascii="Times New Roman" w:hAnsi="Times New Roman"/>
        </w:rPr>
        <w:instrText>,</w:instrText>
      </w:r>
      <w:r w:rsidR="001C3516" w:rsidRPr="005802CA">
        <w:rPr>
          <w:rFonts w:ascii="Times New Roman" w:hAnsi="Times New Roman"/>
        </w:rPr>
        <w:instrText>可以看出这两个算法在执行效率和效果上都有所提高</w:instrText>
      </w:r>
      <w:r w:rsidR="001C3516" w:rsidRPr="005802CA">
        <w:rPr>
          <w:rFonts w:ascii="Times New Roman" w:hAnsi="Times New Roman"/>
        </w:rPr>
        <w:instrText>,</w:instrText>
      </w:r>
      <w:r w:rsidR="001C3516" w:rsidRPr="005802CA">
        <w:rPr>
          <w:rFonts w:ascii="Times New Roman" w:hAnsi="Times New Roman"/>
        </w:rPr>
        <w:instrText>因此对两步法实现带约束三角剖分</w:instrText>
      </w:r>
      <w:r w:rsidR="001C3516" w:rsidRPr="005802CA">
        <w:rPr>
          <w:rFonts w:ascii="Times New Roman" w:hAnsi="Times New Roman" w:hint="eastAsia"/>
        </w:rPr>
        <w:instrText>算法的构网效率有所提高。</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45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0\nfilename: 2010063833.nh","number-of-pages":"59","publisher":"</w:instrText>
      </w:r>
      <w:r w:rsidR="001C3516" w:rsidRPr="005802CA">
        <w:rPr>
          <w:rFonts w:ascii="Times New Roman" w:hAnsi="Times New Roman"/>
        </w:rPr>
        <w:instrText>沈阳工业大学</w:instrText>
      </w:r>
      <w:r w:rsidR="001C3516" w:rsidRPr="005802CA">
        <w:rPr>
          <w:rFonts w:ascii="Times New Roman" w:hAnsi="Times New Roman"/>
        </w:rPr>
        <w:instrText>","source":"CNKI","title":"</w:instrText>
      </w:r>
      <w:r w:rsidR="001C3516" w:rsidRPr="005802CA">
        <w:rPr>
          <w:rFonts w:ascii="Times New Roman" w:hAnsi="Times New Roman"/>
        </w:rPr>
        <w:instrText>带约束三角剖分算法的研究</w:instrText>
      </w:r>
      <w:r w:rsidR="001C3516" w:rsidRPr="005802CA">
        <w:rPr>
          <w:rFonts w:ascii="Times New Roman" w:hAnsi="Times New Roman" w:hint="eastAsia"/>
        </w:rPr>
        <w:instrText>与实现</w:instrText>
      </w:r>
      <w:r w:rsidR="001C3516" w:rsidRPr="005802CA">
        <w:rPr>
          <w:rFonts w:ascii="Times New Roman" w:hAnsi="Times New Roman"/>
        </w:rPr>
        <w:instrText>","URL":"https://kns.cnki.net/KCMS/detail/detail.aspx?dbcode=CMFD&amp;dbname=CMFD2010&amp;filename=2010063833.nh","author":[{"literal":"</w:instrText>
      </w:r>
      <w:r w:rsidR="001C3516" w:rsidRPr="005802CA">
        <w:rPr>
          <w:rFonts w:ascii="Times New Roman" w:hAnsi="Times New Roman"/>
        </w:rPr>
        <w:instrText>刘兴华</w:instrText>
      </w:r>
      <w:r w:rsidR="001C3516" w:rsidRPr="005802CA">
        <w:rPr>
          <w:rFonts w:ascii="Times New Roman" w:hAnsi="Times New Roman"/>
        </w:rPr>
        <w:instrText>"}],"contributor":[{"literal":"</w:instrText>
      </w:r>
      <w:r w:rsidR="001C3516" w:rsidRPr="005802CA">
        <w:rPr>
          <w:rFonts w:ascii="Times New Roman" w:hAnsi="Times New Roman"/>
        </w:rPr>
        <w:instrText>魏东</w:instrText>
      </w:r>
      <w:r w:rsidR="001C3516" w:rsidRPr="005802CA">
        <w:rPr>
          <w:rFonts w:ascii="Times New Roman" w:hAnsi="Times New Roman"/>
        </w:rPr>
        <w:instrText xml:space="preserve">"}],"accessed":{"date-parts":[["2025",2,25]]},"issued":{"date-parts":[["2010"]]}}}],"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9,30]</w:t>
      </w:r>
      <w:r w:rsidR="00707B5A" w:rsidRPr="005802CA">
        <w:rPr>
          <w:rFonts w:ascii="Times New Roman" w:hAnsi="Times New Roman"/>
        </w:rPr>
        <w:fldChar w:fldCharType="end"/>
      </w:r>
      <w:r w:rsidRPr="005802CA">
        <w:rPr>
          <w:rFonts w:ascii="Times New Roman" w:hAnsi="Times New Roman" w:hint="eastAsia"/>
        </w:rPr>
        <w:t>。</w:t>
      </w:r>
    </w:p>
    <w:p w14:paraId="3F696BE9" w14:textId="0115504E" w:rsidR="00B016E5" w:rsidRPr="005802CA" w:rsidRDefault="003C69B3"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w:t>
      </w:r>
      <w:r w:rsidR="00685DD8" w:rsidRPr="005802CA">
        <w:rPr>
          <w:rFonts w:ascii="Times New Roman" w:hAnsi="Times New Roman" w:cs="Times New Roman" w:hint="eastAsia"/>
          <w:kern w:val="2"/>
        </w:rPr>
        <w:t>在任意三角形的外接圆内，不包含除该三角形顶点外的任何其他点</w:t>
      </w:r>
      <w:r w:rsidR="006E1B4C" w:rsidRPr="005802CA">
        <w:rPr>
          <w:rFonts w:ascii="Times New Roman" w:hAnsi="Times New Roman"/>
        </w:rPr>
        <w:fldChar w:fldCharType="begin"/>
      </w:r>
      <w:r w:rsidR="001C3516" w:rsidRPr="005802CA">
        <w:rPr>
          <w:rFonts w:ascii="Times New Roman" w:hAnsi="Times New Roman"/>
        </w:rPr>
        <w:instrText xml:space="preserve"> ADDIN ZOTERO_ITEM CSL_CITATION {"citationID":"TJwBxEox","properties":{"formattedCitation":"\\super [31]\\nosupersub{}","plainCitation":"[31]","noteIndex":0},"citationItems":[{"id":146,"uris":["http://zotero.org/users/local/8clMLtyf/items/4L7HVBB9"],"itemData":{"id":146,"type":"article-journal","abstract":"</w:instrText>
      </w:r>
      <w:r w:rsidR="001C3516" w:rsidRPr="005802CA">
        <w:rPr>
          <w:rFonts w:ascii="Times New Roman" w:hAnsi="Times New Roman"/>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1C3516" w:rsidRPr="005802CA">
        <w:rPr>
          <w:rFonts w:ascii="Times New Roman" w:hAnsi="Times New Roman"/>
        </w:rPr>
        <w:instrText>Delaunay</w:instrText>
      </w:r>
      <w:r w:rsidR="001C3516" w:rsidRPr="005802CA">
        <w:rPr>
          <w:rFonts w:ascii="Times New Roman" w:hAnsi="Times New Roman"/>
        </w:rPr>
        <w:instrText>算法重建隧道三角面片表面模型，最后计算每个三角面片的产状和到扫描中心的距离，采用聚类算法识别和分类隧道开挖岩</w:instrText>
      </w:r>
      <w:r w:rsidR="001C3516" w:rsidRPr="005802CA">
        <w:rPr>
          <w:rFonts w:ascii="Times New Roman" w:hAnsi="Times New Roman"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rsidRPr="005802CA">
        <w:rPr>
          <w:rFonts w:ascii="Times New Roman" w:hAnsi="Times New Roman"/>
        </w:rPr>
        <w:instrText>","container-title":"</w:instrText>
      </w:r>
      <w:r w:rsidR="001C3516" w:rsidRPr="005802CA">
        <w:rPr>
          <w:rFonts w:ascii="Times New Roman" w:hAnsi="Times New Roman"/>
        </w:rPr>
        <w:instrText>科技和产业</w:instrText>
      </w:r>
      <w:r w:rsidR="001C3516" w:rsidRPr="005802CA">
        <w:rPr>
          <w:rFonts w:ascii="Times New Roman" w:hAnsi="Times New Roman"/>
        </w:rPr>
        <w:instrText xml:space="preserve">","issue":"5","language":"zh-CN","note":"foundation: </w:instrText>
      </w:r>
      <w:r w:rsidR="001C3516" w:rsidRPr="005802CA">
        <w:rPr>
          <w:rFonts w:ascii="Times New Roman" w:hAnsi="Times New Roman"/>
        </w:rPr>
        <w:instrText>中铁第四勘察设计院集团有限公司软件开发项目</w:instrText>
      </w:r>
      <w:r w:rsidR="001C3516" w:rsidRPr="005802CA">
        <w:rPr>
          <w:rFonts w:ascii="Times New Roman" w:hAnsi="Times New Roman"/>
        </w:rPr>
        <w:instrText>(</w:instrText>
      </w:r>
      <w:r w:rsidR="001C3516" w:rsidRPr="005802CA">
        <w:rPr>
          <w:rFonts w:ascii="Times New Roman" w:hAnsi="Times New Roman"/>
        </w:rPr>
        <w:instrText>院软</w:instrText>
      </w:r>
      <w:r w:rsidR="001C3516" w:rsidRPr="005802CA">
        <w:rPr>
          <w:rFonts w:ascii="Times New Roman" w:hAnsi="Times New Roman"/>
        </w:rPr>
        <w:instrText>2020D049)</w:instrText>
      </w:r>
      <w:r w:rsidR="001C3516" w:rsidRPr="005802CA">
        <w:rPr>
          <w:rFonts w:ascii="Times New Roman" w:hAnsi="Times New Roman"/>
        </w:rPr>
        <w:instrText>；</w:instrText>
      </w:r>
      <w:r w:rsidR="001C3516" w:rsidRPr="005802CA">
        <w:rPr>
          <w:rFonts w:ascii="Times New Roman" w:hAnsi="Times New Roman"/>
        </w:rPr>
        <w:instrText xml:space="preserve">\ndownload: 220\nalbum: </w:instrText>
      </w:r>
      <w:r w:rsidR="001C3516" w:rsidRPr="005802CA">
        <w:rPr>
          <w:rFonts w:ascii="Times New Roman" w:hAnsi="Times New Roman"/>
        </w:rPr>
        <w:instrText>经济与管理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U455;U452.12;TP391.41\ndbcode: CJFQ\ndbname: CJFDLAST2022\nfilename: CYYK202205058","page":"362-367","source":"CNKI","title":"</w:instrText>
      </w:r>
      <w:r w:rsidR="001C3516" w:rsidRPr="005802CA">
        <w:rPr>
          <w:rFonts w:ascii="Times New Roman" w:hAnsi="Times New Roman"/>
        </w:rPr>
        <w:instrText>基于激光点云的隧道开挖面岩体结构识别</w:instrText>
      </w:r>
      <w:r w:rsidR="001C3516" w:rsidRPr="005802CA">
        <w:rPr>
          <w:rFonts w:ascii="Times New Roman" w:hAnsi="Times New Roman"/>
        </w:rPr>
        <w:instrText>","volume":"22","author":[{"literal":"</w:instrText>
      </w:r>
      <w:r w:rsidR="001C3516" w:rsidRPr="005802CA">
        <w:rPr>
          <w:rFonts w:ascii="Times New Roman" w:hAnsi="Times New Roman"/>
        </w:rPr>
        <w:instrText>杨辉</w:instrText>
      </w:r>
      <w:r w:rsidR="001C3516" w:rsidRPr="005802CA">
        <w:rPr>
          <w:rFonts w:ascii="Times New Roman" w:hAnsi="Times New Roman"/>
        </w:rPr>
        <w:instrText xml:space="preserve">"}],"issued":{"date-parts":[["2022"]]}}}],"schema":"https://github.com/citation-style-language/schema/raw/master/csl-citation.json"} </w:instrText>
      </w:r>
      <w:r w:rsidR="006E1B4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1]</w:t>
      </w:r>
      <w:r w:rsidR="006E1B4C" w:rsidRPr="005802CA">
        <w:rPr>
          <w:rFonts w:ascii="Times New Roman" w:hAnsi="Times New Roman"/>
        </w:rPr>
        <w:fldChar w:fldCharType="end"/>
      </w:r>
      <w:r w:rsidR="00685DD8" w:rsidRPr="005802CA">
        <w:rPr>
          <w:rFonts w:ascii="Times New Roman" w:hAnsi="Times New Roman" w:hint="eastAsia"/>
        </w:rPr>
        <w:t>。</w:t>
      </w:r>
      <w:r w:rsidRPr="005802CA">
        <w:rPr>
          <w:rFonts w:ascii="Times New Roman" w:hAnsi="Times New Roman" w:hint="eastAsia"/>
        </w:rPr>
        <w:t>基于该准则</w:t>
      </w:r>
      <w:r w:rsidR="00CC7083" w:rsidRPr="005802CA">
        <w:rPr>
          <w:rFonts w:ascii="Times New Roman" w:hAnsi="Times New Roman" w:cs="Times New Roman" w:hint="eastAsia"/>
          <w:kern w:val="2"/>
        </w:rPr>
        <w:t>生成的三角网</w:t>
      </w:r>
      <w:r w:rsidRPr="005802CA">
        <w:rPr>
          <w:rFonts w:ascii="Times New Roman" w:hAnsi="Times New Roman" w:cs="Times New Roman" w:hint="eastAsia"/>
          <w:kern w:val="2"/>
        </w:rPr>
        <w:t>格</w:t>
      </w:r>
      <w:r w:rsidR="00CC7083" w:rsidRPr="005802CA">
        <w:rPr>
          <w:rFonts w:ascii="Times New Roman" w:hAnsi="Times New Roman" w:cs="Times New Roman" w:hint="eastAsia"/>
          <w:kern w:val="2"/>
        </w:rPr>
        <w:t>具有</w:t>
      </w:r>
      <w:r w:rsidRPr="005802CA">
        <w:rPr>
          <w:rFonts w:ascii="Times New Roman" w:hAnsi="Times New Roman" w:cs="Times New Roman" w:hint="eastAsia"/>
          <w:kern w:val="2"/>
        </w:rPr>
        <w:t>更好</w:t>
      </w:r>
      <w:r w:rsidR="00CC7083" w:rsidRPr="005802CA">
        <w:rPr>
          <w:rFonts w:ascii="Times New Roman" w:hAnsi="Times New Roman" w:cs="Times New Roman" w:hint="eastAsia"/>
          <w:kern w:val="2"/>
        </w:rPr>
        <w:t>的几何稳定性，</w:t>
      </w:r>
      <w:r w:rsidR="0079288A" w:rsidRPr="005802CA">
        <w:rPr>
          <w:rFonts w:ascii="Times New Roman" w:hAnsi="Times New Roman" w:cs="Times New Roman" w:hint="eastAsia"/>
          <w:kern w:val="2"/>
        </w:rPr>
        <w:t>它产生的三角形更接近等角，最小化狭长三角形出现的频率</w:t>
      </w:r>
      <w:r w:rsidR="00B016E5" w:rsidRPr="005802CA">
        <w:rPr>
          <w:rFonts w:ascii="Times New Roman" w:hAnsi="Times New Roman" w:cs="Times New Roman" w:hint="eastAsia"/>
          <w:kern w:val="2"/>
        </w:rPr>
        <w:t>；同时，在满足约束条件的基础上，保留数据点</w:t>
      </w:r>
      <w:r w:rsidR="00CC7083" w:rsidRPr="005802CA">
        <w:rPr>
          <w:rFonts w:ascii="Times New Roman" w:hAnsi="Times New Roman" w:cs="Times New Roman" w:hint="eastAsia"/>
          <w:kern w:val="2"/>
        </w:rPr>
        <w:t>集和网格拓扑</w:t>
      </w:r>
      <w:r w:rsidR="00B016E5" w:rsidRPr="005802CA">
        <w:rPr>
          <w:rFonts w:ascii="Times New Roman" w:hAnsi="Times New Roman" w:cs="Times New Roman" w:hint="eastAsia"/>
          <w:kern w:val="2"/>
        </w:rPr>
        <w:t>信息，从而满足复杂地质结构建模的需求</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WZfaTIpQ","properties":{"formattedCitation":"\\super [32,33]\\nosupersub{}","plainCitation":"[32,33]","noteIndex":0},"citationItems":[{"id":47,"uris":["http://zotero.org/users/local/8clMLtyf/items/J8IIUKGN"],"itemData":{"id":47,"type":"thesis","abstract":"TIN</w:instrText>
      </w:r>
      <w:r w:rsidR="001C3516" w:rsidRPr="005802CA">
        <w:rPr>
          <w:rFonts w:ascii="Times New Roman" w:hAnsi="Times New Roman"/>
        </w:rPr>
        <w:instrText>（不规则三角网）是将离散数据点连成一系列连续的三角形网格，三角网的大小和形状取决于离散数据点的位置和密度。在</w:instrText>
      </w:r>
      <w:r w:rsidR="001C3516" w:rsidRPr="005802CA">
        <w:rPr>
          <w:rFonts w:ascii="Times New Roman" w:hAnsi="Times New Roman"/>
        </w:rPr>
        <w:instrText>TIN</w:instrText>
      </w:r>
      <w:r w:rsidR="001C3516" w:rsidRPr="005802CA">
        <w:rPr>
          <w:rFonts w:ascii="Times New Roman" w:hAnsi="Times New Roman"/>
        </w:rPr>
        <w:instrText>建模中，</w:instrText>
      </w:r>
      <w:r w:rsidR="001C3516" w:rsidRPr="005802CA">
        <w:rPr>
          <w:rFonts w:ascii="Times New Roman" w:hAnsi="Times New Roman"/>
        </w:rPr>
        <w:instrText>Delaunay</w:instrText>
      </w:r>
      <w:r w:rsidR="001C3516" w:rsidRPr="005802CA">
        <w:rPr>
          <w:rFonts w:ascii="Times New Roman" w:hAnsi="Times New Roman"/>
        </w:rPr>
        <w:instrText>三角网被视为最优的，它既可适应规则分布数据，也可适应不规则分布数据，能够灵活地处理特殊地形。因此，一般</w:instrText>
      </w:r>
      <w:r w:rsidR="001C3516" w:rsidRPr="005802CA">
        <w:rPr>
          <w:rFonts w:ascii="Times New Roman" w:hAnsi="Times New Roman"/>
        </w:rPr>
        <w:instrText>Delaunay</w:instrText>
      </w:r>
      <w:r w:rsidR="001C3516" w:rsidRPr="005802CA">
        <w:rPr>
          <w:rFonts w:ascii="Times New Roman" w:hAnsi="Times New Roman"/>
        </w:rPr>
        <w:instrText>三角网和带约束条件</w:instrText>
      </w:r>
      <w:r w:rsidR="001C3516" w:rsidRPr="005802CA">
        <w:rPr>
          <w:rFonts w:ascii="Times New Roman" w:hAnsi="Times New Roman"/>
        </w:rPr>
        <w:instrText>Delaunay</w:instrText>
      </w:r>
      <w:r w:rsidR="001C3516" w:rsidRPr="005802CA">
        <w:rPr>
          <w:rFonts w:ascii="Times New Roman" w:hAnsi="Times New Roman"/>
        </w:rPr>
        <w:instrText>三角网的构建、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视化以及基于三角形折叠的地形模型简化是本文重点研究的四个内容。</w:instrText>
      </w:r>
      <w:r w:rsidR="001C3516" w:rsidRPr="005802CA">
        <w:rPr>
          <w:rFonts w:ascii="Times New Roman" w:hAnsi="Times New Roman"/>
        </w:rPr>
        <w:instrText>\n\n\t</w:instrText>
      </w:r>
      <w:r w:rsidR="001C3516" w:rsidRPr="005802CA">
        <w:rPr>
          <w:rFonts w:ascii="Times New Roman" w:hAnsi="Times New Roman"/>
        </w:rPr>
        <w:instrText>在基于离散点的一般</w:instrText>
      </w:r>
      <w:r w:rsidR="001C3516" w:rsidRPr="005802CA">
        <w:rPr>
          <w:rFonts w:ascii="Times New Roman" w:hAnsi="Times New Roman"/>
        </w:rPr>
        <w:instrText>Delaunay</w:instrText>
      </w:r>
      <w:r w:rsidR="001C3516" w:rsidRPr="005802CA">
        <w:rPr>
          <w:rFonts w:ascii="Times New Roman" w:hAnsi="Times New Roman"/>
        </w:rPr>
        <w:instrText>三角网构建方面，本文重点研究逐点插入算法，在插入点定位问题中，引入快速点定位算法并对其进行改进，从而保证了算法的高效性。</w:instrText>
      </w:r>
      <w:r w:rsidR="001C3516" w:rsidRPr="005802CA">
        <w:rPr>
          <w:rFonts w:ascii="Times New Roman" w:hAnsi="Times New Roman"/>
        </w:rPr>
        <w:instrText>\n\n\t</w:instrText>
      </w:r>
      <w:r w:rsidR="001C3516" w:rsidRPr="005802CA">
        <w:rPr>
          <w:rFonts w:ascii="Times New Roman" w:hAnsi="Times New Roman"/>
        </w:rPr>
        <w:instrText>在带约束条件的</w:instrText>
      </w:r>
      <w:r w:rsidR="001C3516" w:rsidRPr="005802CA">
        <w:rPr>
          <w:rFonts w:ascii="Times New Roman" w:hAnsi="Times New Roman"/>
        </w:rPr>
        <w:instrText>Delaunay</w:instrText>
      </w:r>
      <w:r w:rsidR="001C3516" w:rsidRPr="005802CA">
        <w:rPr>
          <w:rFonts w:ascii="Times New Roman" w:hAnsi="Times New Roman"/>
        </w:rPr>
        <w:instrText>三角网构建方面，承接上一章的算法先生成初始三角网，然后将约束边嵌入其中，针对</w:instrText>
      </w:r>
      <w:r w:rsidR="001C3516" w:rsidRPr="005802CA">
        <w:rPr>
          <w:rFonts w:ascii="Times New Roman" w:hAnsi="Times New Roman"/>
        </w:rPr>
        <w:instrText>“</w:instrText>
      </w:r>
      <w:r w:rsidR="001C3516" w:rsidRPr="005802CA">
        <w:rPr>
          <w:rFonts w:ascii="Times New Roman" w:hAnsi="Times New Roman"/>
        </w:rPr>
        <w:instrText>插入</w:instrText>
      </w:r>
      <w:r w:rsidR="001C3516" w:rsidRPr="005802CA">
        <w:rPr>
          <w:rFonts w:ascii="Times New Roman" w:hAnsi="Times New Roman"/>
        </w:rPr>
        <w:instrText>-</w:instrText>
      </w:r>
      <w:r w:rsidR="001C3516" w:rsidRPr="005802CA">
        <w:rPr>
          <w:rFonts w:ascii="Times New Roman" w:hAnsi="Times New Roman"/>
        </w:rPr>
        <w:instrText>交换</w:instrText>
      </w:r>
      <w:r w:rsidR="001C3516" w:rsidRPr="005802CA">
        <w:rPr>
          <w:rFonts w:ascii="Times New Roman" w:hAnsi="Times New Roman"/>
        </w:rPr>
        <w:instrText>”</w:instrText>
      </w:r>
      <w:r w:rsidR="001C3516" w:rsidRPr="005802CA">
        <w:rPr>
          <w:rFonts w:ascii="Times New Roman" w:hAnsi="Times New Roman"/>
        </w:rPr>
        <w:instrText>算法的不足之处，加入切点处理使算法更具健壮性。</w:instrText>
      </w:r>
      <w:r w:rsidR="001C3516" w:rsidRPr="005802CA">
        <w:rPr>
          <w:rFonts w:ascii="Times New Roman" w:hAnsi="Times New Roman"/>
        </w:rPr>
        <w:instrText>\n\n\t</w:instrText>
      </w:r>
      <w:r w:rsidR="001C3516" w:rsidRPr="005802CA">
        <w:rPr>
          <w:rFonts w:ascii="Times New Roman" w:hAnsi="Times New Roman"/>
        </w:rPr>
        <w:instrText>针对</w:instrText>
      </w:r>
      <w:r w:rsidR="001C3516" w:rsidRPr="005802CA">
        <w:rPr>
          <w:rFonts w:ascii="Times New Roman" w:hAnsi="Times New Roman"/>
        </w:rPr>
        <w:instrText>Delaunay</w:instrText>
      </w:r>
      <w:r w:rsidR="001C3516" w:rsidRPr="005802CA">
        <w:rPr>
          <w:rFonts w:ascii="Times New Roman" w:hAnsi="Times New Roman"/>
        </w:rPr>
        <w:instrText>三角网在表示地形上不够形象与直观这一情况，本文利用</w:instrText>
      </w:r>
      <w:r w:rsidR="001C3516" w:rsidRPr="005802CA">
        <w:rPr>
          <w:rFonts w:ascii="Times New Roman" w:hAnsi="Times New Roman"/>
        </w:rPr>
        <w:instrText>Direct3D</w:instrText>
      </w:r>
      <w:r w:rsidR="001C3516" w:rsidRPr="005802CA">
        <w:rPr>
          <w:rFonts w:ascii="Times New Roman" w:hAnsi="Times New Roman"/>
        </w:rPr>
        <w:instrText>图形库，在</w:instrText>
      </w:r>
      <w:r w:rsidR="001C3516" w:rsidRPr="005802CA">
        <w:rPr>
          <w:rFonts w:ascii="Times New Roman" w:hAnsi="Times New Roman"/>
        </w:rPr>
        <w:instrText>VC++</w:instrText>
      </w:r>
      <w:r w:rsidR="001C3516" w:rsidRPr="005802CA">
        <w:rPr>
          <w:rFonts w:ascii="Times New Roman" w:hAnsi="Times New Roman"/>
        </w:rPr>
        <w:instrText>开发环境下实现了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w:instrText>
      </w:r>
      <w:r w:rsidR="001C3516" w:rsidRPr="005802CA">
        <w:rPr>
          <w:rFonts w:ascii="Times New Roman" w:hAnsi="Times New Roman" w:hint="eastAsia"/>
        </w:rPr>
        <w:instrText>视化。</w:instrText>
      </w:r>
      <w:r w:rsidR="001C3516" w:rsidRPr="005802CA">
        <w:rPr>
          <w:rFonts w:ascii="Times New Roman" w:hAnsi="Times New Roman"/>
        </w:rPr>
        <w:instrText>\n\n\t</w:instrText>
      </w:r>
      <w:r w:rsidR="001C3516" w:rsidRPr="005802CA">
        <w:rPr>
          <w:rFonts w:ascii="Times New Roman" w:hAnsi="Times New Roman"/>
        </w:rPr>
        <w:instrText>最后，在地形模型简化方面，本文在基于三角形折叠算法的基础上，引入法向量度量参数，同时加入边界判断，利用</w:instrText>
      </w:r>
      <w:r w:rsidR="001C3516" w:rsidRPr="005802CA">
        <w:rPr>
          <w:rFonts w:ascii="Times New Roman" w:hAnsi="Times New Roman"/>
        </w:rPr>
        <w:instrText>Direct3D</w:instrText>
      </w:r>
      <w:r w:rsidR="001C3516" w:rsidRPr="005802CA">
        <w:rPr>
          <w:rFonts w:ascii="Times New Roman" w:hAnsi="Times New Roman"/>
        </w:rPr>
        <w:instrText>自动计算三角面片的法向量这一特性实现了地形模型的简化，并能较好地保持原始模型的特征。</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926\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2\nfilename: 1012030505.nh","number-of-pages":"56","publisher":"</w:instrText>
      </w:r>
      <w:r w:rsidR="001C3516" w:rsidRPr="005802CA">
        <w:rPr>
          <w:rFonts w:ascii="Times New Roman" w:hAnsi="Times New Roman"/>
        </w:rPr>
        <w:instrText>东华理工大学</w:instrText>
      </w:r>
      <w:r w:rsidR="001C3516" w:rsidRPr="005802CA">
        <w:rPr>
          <w:rFonts w:ascii="Times New Roman" w:hAnsi="Times New Roman"/>
        </w:rPr>
        <w:instrText>","source":"CNKI","title":"Delaunay</w:instrText>
      </w:r>
      <w:r w:rsidR="001C3516" w:rsidRPr="005802CA">
        <w:rPr>
          <w:rFonts w:ascii="Times New Roman" w:hAnsi="Times New Roman"/>
        </w:rPr>
        <w:instrText>三角网构建及可视化方法与实现</w:instrText>
      </w:r>
      <w:r w:rsidR="001C3516" w:rsidRPr="005802CA">
        <w:rPr>
          <w:rFonts w:ascii="Times New Roman" w:hAnsi="Times New Roman"/>
        </w:rPr>
        <w:instrText>","URL":"https://kns.cnki.net/KCMS/detail/detail.aspx?dbcode=CMFD&amp;dbname=CMFD2012&amp;filename=1012030505.nh","author":[{"literal":"</w:instrText>
      </w:r>
      <w:r w:rsidR="001C3516" w:rsidRPr="005802CA">
        <w:rPr>
          <w:rFonts w:ascii="Times New Roman" w:hAnsi="Times New Roman"/>
        </w:rPr>
        <w:instrText>李涛</w:instrText>
      </w:r>
      <w:r w:rsidR="001C3516" w:rsidRPr="005802CA">
        <w:rPr>
          <w:rFonts w:ascii="Times New Roman" w:hAnsi="Times New Roman"/>
        </w:rPr>
        <w:instrText>"}],"contributor":[{"literal":"</w:instrText>
      </w:r>
      <w:r w:rsidR="001C3516" w:rsidRPr="005802CA">
        <w:rPr>
          <w:rFonts w:ascii="Times New Roman" w:hAnsi="Times New Roman"/>
        </w:rPr>
        <w:instrText>程朋根</w:instrText>
      </w:r>
      <w:r w:rsidR="001C3516" w:rsidRPr="005802CA">
        <w:rPr>
          <w:rFonts w:ascii="Times New Roman" w:hAnsi="Times New Roman"/>
        </w:rPr>
        <w:instrText>"}],"accessed":{"date-parts":[["2025",2,25]]},"issued":{"date-parts":[["2012"]]}}},{"id":48,"uris":["http://zotero.org/users/local/8clMLtyf/items/CGFVDNL7"],"itemData":{"id":48,"type":"article-journal","abstract":"</w:instrText>
      </w:r>
      <w:r w:rsidR="001C3516" w:rsidRPr="005802CA">
        <w:rPr>
          <w:rFonts w:ascii="Times New Roman" w:hAnsi="Times New Roman"/>
        </w:rPr>
        <w:instrText>地质建模在有色金属矿产资源开采、石油勘探开</w:instrText>
      </w:r>
      <w:r w:rsidR="001C3516" w:rsidRPr="005802CA">
        <w:rPr>
          <w:rFonts w:ascii="Times New Roman" w:hAnsi="Times New Roman" w:hint="eastAsia"/>
        </w:rPr>
        <w:instrText>发等领域有广泛的应用。地质结构往往由于断层等的存在经常呈现出非流形的情况</w:instrText>
      </w:r>
      <w:r w:rsidR="001C3516" w:rsidRPr="005802CA">
        <w:rPr>
          <w:rFonts w:ascii="Times New Roman" w:hAnsi="Times New Roman"/>
        </w:rPr>
        <w:instrText>,</w:instrText>
      </w:r>
      <w:r w:rsidR="001C3516" w:rsidRPr="005802CA">
        <w:rPr>
          <w:rFonts w:ascii="Times New Roman" w:hAnsi="Times New Roman"/>
        </w:rPr>
        <w:instrText>使得对复杂地质结构建模相对困难。考虑到</w:instrText>
      </w:r>
      <w:r w:rsidR="001C3516" w:rsidRPr="005802CA">
        <w:rPr>
          <w:rFonts w:ascii="Times New Roman" w:hAnsi="Times New Roman"/>
        </w:rPr>
        <w:instrText>Delaunay</w:instrText>
      </w:r>
      <w:r w:rsidR="001C3516" w:rsidRPr="005802CA">
        <w:rPr>
          <w:rFonts w:ascii="Times New Roman" w:hAnsi="Times New Roman"/>
        </w:rPr>
        <w:instrText>三角剖分具有良好的边界描述和约束适应能力</w:instrText>
      </w:r>
      <w:r w:rsidR="001C3516" w:rsidRPr="005802CA">
        <w:rPr>
          <w:rFonts w:ascii="Times New Roman" w:hAnsi="Times New Roman"/>
        </w:rPr>
        <w:instrText>,</w:instrText>
      </w:r>
      <w:r w:rsidR="001C3516" w:rsidRPr="005802CA">
        <w:rPr>
          <w:rFonts w:ascii="Times New Roman" w:hAnsi="Times New Roman"/>
        </w:rPr>
        <w:instrText>给出了基于</w:instrText>
      </w:r>
      <w:r w:rsidR="001C3516" w:rsidRPr="005802CA">
        <w:rPr>
          <w:rFonts w:ascii="Times New Roman" w:hAnsi="Times New Roman"/>
        </w:rPr>
        <w:instrText>Delaunay</w:instrText>
      </w:r>
      <w:r w:rsidR="001C3516" w:rsidRPr="005802CA">
        <w:rPr>
          <w:rFonts w:ascii="Times New Roman" w:hAnsi="Times New Roman"/>
        </w:rPr>
        <w:instrText>三角剖分进行复杂地质结构建模的方法</w:instrText>
      </w:r>
      <w:r w:rsidR="001C3516" w:rsidRPr="005802CA">
        <w:rPr>
          <w:rFonts w:ascii="Times New Roman" w:hAnsi="Times New Roman"/>
        </w:rPr>
        <w:instrText>,</w:instrText>
      </w:r>
      <w:r w:rsidR="001C3516" w:rsidRPr="005802CA">
        <w:rPr>
          <w:rFonts w:ascii="Times New Roman" w:hAnsi="Times New Roman"/>
        </w:rPr>
        <w:instrText>并用实例对算法进行了验证。实例表明提出的算法可以得到具有几何一致性和网格单元拓扑一致性的地质结构模型。</w:instrText>
      </w:r>
      <w:r w:rsidR="001C3516" w:rsidRPr="005802CA">
        <w:rPr>
          <w:rFonts w:ascii="Times New Roman" w:hAnsi="Times New Roman"/>
        </w:rPr>
        <w:instrText>","container-title":"</w:instrText>
      </w:r>
      <w:r w:rsidR="001C3516" w:rsidRPr="005802CA">
        <w:rPr>
          <w:rFonts w:ascii="Times New Roman" w:hAnsi="Times New Roman"/>
        </w:rPr>
        <w:instrText>金属矿山</w:instrText>
      </w:r>
      <w:r w:rsidR="001C3516" w:rsidRPr="005802CA">
        <w:rPr>
          <w:rFonts w:ascii="Times New Roman" w:hAnsi="Times New Roman"/>
        </w:rPr>
        <w:instrText xml:space="preserve">","issue":"4","language":"zh-CN","note":"foundation: </w:instrText>
      </w:r>
      <w:r w:rsidR="001C3516" w:rsidRPr="005802CA">
        <w:rPr>
          <w:rFonts w:ascii="Times New Roman" w:hAnsi="Times New Roman"/>
        </w:rPr>
        <w:instrText>北京市自然科学基金项</w:instrText>
      </w:r>
      <w:r w:rsidR="001C3516" w:rsidRPr="005802CA">
        <w:rPr>
          <w:rFonts w:ascii="Times New Roman" w:hAnsi="Times New Roman" w:hint="eastAsia"/>
        </w:rPr>
        <w:instrText>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4062010)</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北京市属高等学校人才强教深化计划项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PHR201008239)</w:instrText>
      </w:r>
      <w:r w:rsidR="001C3516" w:rsidRPr="005802CA">
        <w:rPr>
          <w:rFonts w:ascii="Times New Roman" w:hAnsi="Times New Roman"/>
        </w:rPr>
        <w:instrText>；</w:instrText>
      </w:r>
      <w:r w:rsidR="001C3516" w:rsidRPr="005802CA">
        <w:rPr>
          <w:rFonts w:ascii="Times New Roman" w:hAnsi="Times New Roman"/>
        </w:rPr>
        <w:instrText xml:space="preserve">\ndownload: 414\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P391.41\ndbcode: CJFQ\ndbname: CJFD2010\nfilename: JSKS201004037","page":"126-130","source":"CNKI","title":"</w:instrText>
      </w:r>
      <w:r w:rsidR="001C3516" w:rsidRPr="005802CA">
        <w:rPr>
          <w:rFonts w:ascii="Times New Roman" w:hAnsi="Times New Roman"/>
        </w:rPr>
        <w:instrText>基于</w:instrText>
      </w:r>
      <w:r w:rsidR="001C3516" w:rsidRPr="005802CA">
        <w:rPr>
          <w:rFonts w:ascii="Times New Roman" w:hAnsi="Times New Roman"/>
        </w:rPr>
        <w:instrText>Delaunay</w:instrText>
      </w:r>
      <w:r w:rsidR="001C3516" w:rsidRPr="005802CA">
        <w:rPr>
          <w:rFonts w:ascii="Times New Roman" w:hAnsi="Times New Roman"/>
        </w:rPr>
        <w:instrText>三角剖分的复杂地质结构建模</w:instrText>
      </w:r>
      <w:r w:rsidR="001C3516" w:rsidRPr="005802CA">
        <w:rPr>
          <w:rFonts w:ascii="Times New Roman" w:hAnsi="Times New Roman"/>
        </w:rPr>
        <w:instrText>","author":[{"literal":"</w:instrText>
      </w:r>
      <w:r w:rsidR="001C3516" w:rsidRPr="005802CA">
        <w:rPr>
          <w:rFonts w:ascii="Times New Roman" w:hAnsi="Times New Roman"/>
        </w:rPr>
        <w:instrText>蔡强</w:instrText>
      </w:r>
      <w:r w:rsidR="001C3516" w:rsidRPr="005802CA">
        <w:rPr>
          <w:rFonts w:ascii="Times New Roman" w:hAnsi="Times New Roman"/>
        </w:rPr>
        <w:instrText>"},{"literal":"</w:instrText>
      </w:r>
      <w:r w:rsidR="001C3516" w:rsidRPr="005802CA">
        <w:rPr>
          <w:rFonts w:ascii="Times New Roman" w:hAnsi="Times New Roman"/>
        </w:rPr>
        <w:instrText>李海生</w:instrText>
      </w:r>
      <w:r w:rsidR="001C3516" w:rsidRPr="005802CA">
        <w:rPr>
          <w:rFonts w:ascii="Times New Roman" w:hAnsi="Times New Roman"/>
        </w:rPr>
        <w:instrText>"},{"literal":"</w:instrText>
      </w:r>
      <w:r w:rsidR="001C3516" w:rsidRPr="005802CA">
        <w:rPr>
          <w:rFonts w:ascii="Times New Roman" w:hAnsi="Times New Roman"/>
        </w:rPr>
        <w:instrText>左敏</w:instrText>
      </w:r>
      <w:r w:rsidR="001C3516" w:rsidRPr="005802CA">
        <w:rPr>
          <w:rFonts w:ascii="Times New Roman" w:hAnsi="Times New Roman"/>
        </w:rPr>
        <w:instrText>"},{"literal":"</w:instrText>
      </w:r>
      <w:r w:rsidR="001C3516" w:rsidRPr="005802CA">
        <w:rPr>
          <w:rFonts w:ascii="Times New Roman" w:hAnsi="Times New Roman"/>
        </w:rPr>
        <w:instrText>孟宪海</w:instrText>
      </w:r>
      <w:r w:rsidR="001C3516" w:rsidRPr="005802CA">
        <w:rPr>
          <w:rFonts w:ascii="Times New Roman" w:hAnsi="Times New Roman"/>
        </w:rPr>
        <w:instrText>"},{"literal":"</w:instrText>
      </w:r>
      <w:r w:rsidR="001C3516" w:rsidRPr="005802CA">
        <w:rPr>
          <w:rFonts w:ascii="Times New Roman" w:hAnsi="Times New Roman"/>
        </w:rPr>
        <w:instrText>杨钦</w:instrText>
      </w:r>
      <w:r w:rsidR="001C3516" w:rsidRPr="005802CA">
        <w:rPr>
          <w:rFonts w:ascii="Times New Roman" w:hAnsi="Times New Roman"/>
        </w:rPr>
        <w:instrText xml:space="preserve">"}],"issued":{"date-parts":[["2010"]]}}}],"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2,33]</w:t>
      </w:r>
      <w:r w:rsidR="00580448" w:rsidRPr="005802CA">
        <w:rPr>
          <w:rFonts w:ascii="Times New Roman" w:hAnsi="Times New Roman"/>
        </w:rPr>
        <w:fldChar w:fldCharType="end"/>
      </w:r>
      <w:r w:rsidR="00B016E5" w:rsidRPr="005802CA">
        <w:rPr>
          <w:rFonts w:ascii="Times New Roman" w:hAnsi="Times New Roman" w:hint="eastAsia"/>
        </w:rPr>
        <w:t>。</w:t>
      </w:r>
    </w:p>
    <w:p w14:paraId="72CB4587" w14:textId="1193251C" w:rsidR="00566CDD" w:rsidRPr="005802CA" w:rsidRDefault="00566CDD" w:rsidP="005802CA">
      <w:pPr>
        <w:pStyle w:val="p1"/>
        <w:spacing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0071053E"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4]</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w:t>
      </w:r>
      <w:r w:rsidR="00D41EE5" w:rsidRPr="005802CA">
        <w:rPr>
          <w:rFonts w:ascii="Times New Roman" w:hAnsi="Times New Roman" w:hint="eastAsia"/>
        </w:rPr>
        <w:t>简洁</w:t>
      </w:r>
      <w:r w:rsidRPr="005802CA">
        <w:rPr>
          <w:rFonts w:ascii="Times New Roman" w:hAnsi="Times New Roman" w:hint="eastAsia"/>
        </w:rPr>
        <w:t>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w:t>
      </w:r>
      <w:r w:rsidR="003C69B3" w:rsidRPr="005802CA">
        <w:rPr>
          <w:rFonts w:ascii="Times New Roman" w:hAnsi="Times New Roman" w:cs="Times New Roman" w:hint="eastAsia"/>
          <w:kern w:val="2"/>
        </w:rPr>
        <w:t>同时</w:t>
      </w:r>
      <w:r w:rsidRPr="005802CA">
        <w:rPr>
          <w:rFonts w:ascii="Times New Roman" w:hAnsi="Times New Roman" w:cs="Times New Roman" w:hint="eastAsia"/>
          <w:kern w:val="2"/>
        </w:rPr>
        <w:t>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003C69B3" w:rsidRPr="005802CA">
        <w:rPr>
          <w:rFonts w:ascii="Times New Roman" w:hAnsi="Times New Roman"/>
        </w:rPr>
        <w:t>随机分布</w:t>
      </w:r>
      <w:r w:rsidR="003C69B3" w:rsidRPr="005802CA">
        <w:rPr>
          <w:rFonts w:ascii="Times New Roman" w:hAnsi="Times New Roman" w:hint="eastAsia"/>
        </w:rPr>
        <w:t>的</w:t>
      </w:r>
      <w:r w:rsidR="001C434E" w:rsidRPr="005802CA">
        <w:rPr>
          <w:rFonts w:ascii="Times New Roman" w:hAnsi="Times New Roman" w:cs="Times New Roman" w:hint="eastAsia"/>
          <w:kern w:val="2"/>
        </w:rPr>
        <w:t>钻孔数据</w:t>
      </w:r>
      <w:r w:rsidRPr="005802CA">
        <w:rPr>
          <w:rFonts w:ascii="Times New Roman" w:hAnsi="Times New Roman" w:cs="Times New Roman" w:hint="eastAsia"/>
          <w:kern w:val="2"/>
        </w:rPr>
        <w:t>实际应用中具有</w:t>
      </w:r>
      <w:r w:rsidR="001C434E" w:rsidRPr="005802CA">
        <w:rPr>
          <w:rFonts w:ascii="Times New Roman" w:hAnsi="Times New Roman" w:cs="Times New Roman" w:hint="eastAsia"/>
          <w:kern w:val="2"/>
        </w:rPr>
        <w:t>一定</w:t>
      </w:r>
      <w:r w:rsidRPr="005802CA">
        <w:rPr>
          <w:rFonts w:ascii="Times New Roman" w:hAnsi="Times New Roman" w:cs="Times New Roman" w:hint="eastAsia"/>
          <w:kern w:val="2"/>
        </w:rPr>
        <w:t>优势，本文主要选用</w:t>
      </w:r>
      <w:r w:rsidR="003C69B3" w:rsidRPr="005802CA">
        <w:rPr>
          <w:rFonts w:ascii="Times New Roman" w:hAnsi="Times New Roman" w:cs="Times New Roman" w:hint="eastAsia"/>
          <w:kern w:val="2"/>
        </w:rPr>
        <w:t>增量插入法</w:t>
      </w:r>
      <w:r w:rsidRPr="005802CA">
        <w:rPr>
          <w:rFonts w:ascii="Times New Roman" w:hAnsi="Times New Roman" w:cs="Times New Roman" w:hint="eastAsia"/>
          <w:kern w:val="2"/>
        </w:rPr>
        <w:t>进行三角网格的构建。</w:t>
      </w:r>
    </w:p>
    <w:p w14:paraId="24D34BF7" w14:textId="79955697" w:rsidR="00561FC7" w:rsidRPr="005802CA" w:rsidRDefault="00B016E5"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w:t>
      </w:r>
      <w:r w:rsidR="003F7888" w:rsidRPr="005802CA">
        <w:rPr>
          <w:rFonts w:ascii="Times New Roman" w:hAnsi="Times New Roman" w:cs="Times New Roman" w:hint="eastAsia"/>
          <w:kern w:val="2"/>
        </w:rPr>
        <w:t>首先构造一个包含所有离散点集的</w:t>
      </w:r>
      <w:r w:rsidR="00456A49" w:rsidRPr="005802CA">
        <w:rPr>
          <w:rFonts w:ascii="Times New Roman" w:hAnsi="Times New Roman" w:cs="Times New Roman" w:hint="eastAsia"/>
          <w:kern w:val="2"/>
        </w:rPr>
        <w:t>超级</w:t>
      </w:r>
      <w:r w:rsidR="003F7888" w:rsidRPr="005802CA">
        <w:rPr>
          <w:rFonts w:ascii="Times New Roman" w:hAnsi="Times New Roman" w:cs="Times New Roman" w:hint="eastAsia"/>
          <w:kern w:val="2"/>
        </w:rPr>
        <w:t>三角形，再将</w:t>
      </w:r>
      <w:r w:rsidRPr="005802CA">
        <w:rPr>
          <w:rFonts w:ascii="Times New Roman" w:hAnsi="Times New Roman" w:cs="Times New Roman" w:hint="eastAsia"/>
          <w:kern w:val="2"/>
        </w:rPr>
        <w:t>点逐个插入现有的三角网，</w:t>
      </w:r>
      <w:r w:rsidR="003F7888" w:rsidRPr="005802CA">
        <w:rPr>
          <w:rFonts w:ascii="Times New Roman" w:hAnsi="Times New Roman" w:cs="Times New Roman" w:hint="eastAsia"/>
          <w:kern w:val="2"/>
        </w:rPr>
        <w:t>并通过边翻转</w:t>
      </w:r>
      <w:r w:rsidR="002017E3" w:rsidRPr="005802CA">
        <w:rPr>
          <w:rFonts w:ascii="Times New Roman" w:hAnsi="Times New Roman" w:cs="Times New Roman" w:hint="eastAsia"/>
          <w:kern w:val="2"/>
        </w:rPr>
        <w:t>的</w:t>
      </w:r>
      <w:r w:rsidR="003F7888" w:rsidRPr="005802CA">
        <w:rPr>
          <w:rFonts w:ascii="Times New Roman" w:hAnsi="Times New Roman" w:cs="Times New Roman" w:hint="eastAsia"/>
          <w:kern w:val="2"/>
        </w:rPr>
        <w:t>方式</w:t>
      </w:r>
      <w:r w:rsidRPr="005802CA">
        <w:rPr>
          <w:rFonts w:ascii="Times New Roman" w:hAnsi="Times New Roman" w:cs="Times New Roman" w:hint="eastAsia"/>
          <w:kern w:val="2"/>
        </w:rPr>
        <w:t>动态调整网格结构</w:t>
      </w:r>
      <w:r w:rsidR="003F7888" w:rsidRPr="005802CA">
        <w:rPr>
          <w:rFonts w:ascii="Times New Roman" w:hAnsi="Times New Roman" w:cs="Times New Roman" w:hint="eastAsia"/>
          <w:kern w:val="2"/>
        </w:rPr>
        <w:t>使其保持</w:t>
      </w:r>
      <w:r w:rsidR="003F7888" w:rsidRPr="005802CA">
        <w:rPr>
          <w:rFonts w:ascii="Times New Roman" w:hAnsi="Times New Roman" w:cs="Times New Roman" w:hint="eastAsia"/>
          <w:kern w:val="2"/>
        </w:rPr>
        <w:t>Delaunay</w:t>
      </w:r>
      <w:r w:rsidR="003F7888" w:rsidRPr="005802CA">
        <w:rPr>
          <w:rFonts w:ascii="Times New Roman" w:hAnsi="Times New Roman" w:cs="Times New Roman" w:hint="eastAsia"/>
          <w:kern w:val="2"/>
        </w:rPr>
        <w:t>性质</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8ycca4Ry","properties":{"formattedCitation":"\\super [35,36]\\nosupersub{}","plainCitation":"[35,36]","noteIndex":0},"citationItems":[{"id":45,"uris":["http://zotero.org/users/local/8clMLtyf/items/5DNRW5KA"],"itemData":{"id":45,"type":"article-journal","abstract":"Delaunay</w:instrText>
      </w:r>
      <w:r w:rsidR="001C3516" w:rsidRPr="005802CA">
        <w:rPr>
          <w:rFonts w:ascii="Times New Roman" w:hAnsi="Times New Roman"/>
        </w:rPr>
        <w:instrText>三角剖分算法是构建数字高程模型</w:instrText>
      </w:r>
      <w:r w:rsidR="001C3516" w:rsidRPr="005802CA">
        <w:rPr>
          <w:rFonts w:ascii="Times New Roman" w:hAnsi="Times New Roman"/>
        </w:rPr>
        <w:instrText>(DEM)</w:instrText>
      </w:r>
      <w:r w:rsidR="001C3516" w:rsidRPr="005802CA">
        <w:rPr>
          <w:rFonts w:ascii="Times New Roman" w:hAnsi="Times New Roman"/>
        </w:rPr>
        <w:instrText>的主要算法。分析了几种已有</w:instrText>
      </w:r>
      <w:r w:rsidR="001C3516" w:rsidRPr="005802CA">
        <w:rPr>
          <w:rFonts w:ascii="Times New Roman" w:hAnsi="Times New Roman"/>
        </w:rPr>
        <w:instrText>Delaunay</w:instrText>
      </w:r>
      <w:r w:rsidR="001C3516" w:rsidRPr="005802CA">
        <w:rPr>
          <w:rFonts w:ascii="Times New Roman" w:hAnsi="Times New Roman"/>
        </w:rPr>
        <w:instrText>三角剖分算法后</w:instrText>
      </w:r>
      <w:r w:rsidR="001C3516" w:rsidRPr="005802CA">
        <w:rPr>
          <w:rFonts w:ascii="Times New Roman" w:hAnsi="Times New Roman"/>
        </w:rPr>
        <w:instrText>,</w:instrText>
      </w:r>
      <w:r w:rsidR="001C3516" w:rsidRPr="005802CA">
        <w:rPr>
          <w:rFonts w:ascii="Times New Roman" w:hAnsi="Times New Roman"/>
        </w:rPr>
        <w:instrText>对前沿边推进算法进行了两点改进。一是直接以边为基础向一侧推进</w:instrText>
      </w:r>
      <w:r w:rsidR="001C3516" w:rsidRPr="005802CA">
        <w:rPr>
          <w:rFonts w:ascii="Times New Roman" w:hAnsi="Times New Roman"/>
        </w:rPr>
        <w:instrText>,</w:instrText>
      </w:r>
      <w:r w:rsidR="001C3516" w:rsidRPr="005802CA">
        <w:rPr>
          <w:rFonts w:ascii="Times New Roman" w:hAnsi="Times New Roman"/>
        </w:rPr>
        <w:instrText>而不是以凸包为基础向内推进</w:instrText>
      </w:r>
      <w:r w:rsidR="001C3516" w:rsidRPr="005802CA">
        <w:rPr>
          <w:rFonts w:ascii="Times New Roman" w:hAnsi="Times New Roman"/>
        </w:rPr>
        <w:instrText>;</w:instrText>
      </w:r>
      <w:r w:rsidR="001C3516" w:rsidRPr="005802CA">
        <w:rPr>
          <w:rFonts w:ascii="Times New Roman" w:hAnsi="Times New Roman"/>
        </w:rPr>
        <w:instrText>二是利用分块技术来改进搜索方法</w:instrText>
      </w:r>
      <w:r w:rsidR="001C3516" w:rsidRPr="005802CA">
        <w:rPr>
          <w:rFonts w:ascii="Times New Roman" w:hAnsi="Times New Roman"/>
        </w:rPr>
        <w:instrText>,</w:instrText>
      </w:r>
      <w:r w:rsidR="001C3516" w:rsidRPr="005802CA">
        <w:rPr>
          <w:rFonts w:ascii="Times New Roman" w:hAnsi="Times New Roman"/>
        </w:rPr>
        <w:instrText>使搜索范围限制在搜索边的周围区域</w:instrText>
      </w:r>
      <w:r w:rsidR="001C3516" w:rsidRPr="005802CA">
        <w:rPr>
          <w:rFonts w:ascii="Times New Roman" w:hAnsi="Times New Roman"/>
        </w:rPr>
        <w:instrText>,</w:instrText>
      </w:r>
      <w:r w:rsidR="001C3516" w:rsidRPr="005802CA">
        <w:rPr>
          <w:rFonts w:ascii="Times New Roman" w:hAnsi="Times New Roman"/>
        </w:rPr>
        <w:instrText>从而极大地提高了</w:instrText>
      </w:r>
      <w:r w:rsidR="001C3516" w:rsidRPr="005802CA">
        <w:rPr>
          <w:rFonts w:ascii="Times New Roman" w:hAnsi="Times New Roman"/>
        </w:rPr>
        <w:instrText>Delaunay</w:instrText>
      </w:r>
      <w:r w:rsidR="001C3516" w:rsidRPr="005802CA">
        <w:rPr>
          <w:rFonts w:ascii="Times New Roman" w:hAnsi="Times New Roman"/>
        </w:rPr>
        <w:instrText>三角网的推进速度。仿真实验表明</w:instrText>
      </w:r>
      <w:r w:rsidR="001C3516" w:rsidRPr="005802CA">
        <w:rPr>
          <w:rFonts w:ascii="Times New Roman" w:hAnsi="Times New Roman"/>
        </w:rPr>
        <w:instrText>,</w:instrText>
      </w:r>
      <w:r w:rsidR="001C3516" w:rsidRPr="005802CA">
        <w:rPr>
          <w:rFonts w:ascii="Times New Roman" w:hAnsi="Times New Roman"/>
        </w:rPr>
        <w:instrText>改进后算法效率有了显著提高。</w:instrText>
      </w:r>
      <w:r w:rsidR="001C3516" w:rsidRPr="005802CA">
        <w:rPr>
          <w:rFonts w:ascii="Times New Roman" w:hAnsi="Times New Roman"/>
        </w:rPr>
        <w:instrText>","container-title":"</w:instrText>
      </w:r>
      <w:r w:rsidR="001C3516" w:rsidRPr="005802CA">
        <w:rPr>
          <w:rFonts w:ascii="Times New Roman" w:hAnsi="Times New Roman"/>
        </w:rPr>
        <w:instrText>系统仿真学报</w:instrText>
      </w:r>
      <w:r w:rsidR="001C3516" w:rsidRPr="005802CA">
        <w:rPr>
          <w:rFonts w:ascii="Times New Roman" w:hAnsi="Times New Roman"/>
        </w:rPr>
        <w:instrText xml:space="preserve">","issue":"11","language":"zh-CN","note":"download: 793\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2006\nfilename: XTFZ200611012","page":"3055-3057","source":"CNKI","title":"</w:instrText>
      </w:r>
      <w:r w:rsidR="001C3516" w:rsidRPr="005802CA">
        <w:rPr>
          <w:rFonts w:ascii="Times New Roman" w:hAnsi="Times New Roman"/>
        </w:rPr>
        <w:instrText>一种改进的快速</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author":[{"literal":"</w:instrText>
      </w:r>
      <w:r w:rsidR="001C3516" w:rsidRPr="005802CA">
        <w:rPr>
          <w:rFonts w:ascii="Times New Roman" w:hAnsi="Times New Roman"/>
        </w:rPr>
        <w:instrText>何俊</w:instrText>
      </w:r>
      <w:r w:rsidR="001C3516" w:rsidRPr="005802CA">
        <w:rPr>
          <w:rFonts w:ascii="Times New Roman" w:hAnsi="Times New Roman"/>
        </w:rPr>
        <w:instrText>"},{"literal":"</w:instrText>
      </w:r>
      <w:r w:rsidR="001C3516" w:rsidRPr="005802CA">
        <w:rPr>
          <w:rFonts w:ascii="Times New Roman" w:hAnsi="Times New Roman"/>
        </w:rPr>
        <w:instrText>戴浩</w:instrText>
      </w:r>
      <w:r w:rsidR="001C3516" w:rsidRPr="005802CA">
        <w:rPr>
          <w:rFonts w:ascii="Times New Roman" w:hAnsi="Times New Roman"/>
        </w:rPr>
        <w:instrText>"},{"literal":"</w:instrText>
      </w:r>
      <w:r w:rsidR="001C3516" w:rsidRPr="005802CA">
        <w:rPr>
          <w:rFonts w:ascii="Times New Roman" w:hAnsi="Times New Roman"/>
        </w:rPr>
        <w:instrText>谢永强</w:instrText>
      </w:r>
      <w:r w:rsidR="001C3516" w:rsidRPr="005802CA">
        <w:rPr>
          <w:rFonts w:ascii="Times New Roman" w:hAnsi="Times New Roman"/>
        </w:rPr>
        <w:instrText>"},{"literal":"</w:instrText>
      </w:r>
      <w:r w:rsidR="001C3516" w:rsidRPr="005802CA">
        <w:rPr>
          <w:rFonts w:ascii="Times New Roman" w:hAnsi="Times New Roman"/>
        </w:rPr>
        <w:instrText>刘宝生</w:instrText>
      </w:r>
      <w:r w:rsidR="001C3516" w:rsidRPr="005802CA">
        <w:rPr>
          <w:rFonts w:ascii="Times New Roman" w:hAnsi="Times New Roman"/>
        </w:rPr>
        <w:instrText>"}],"issued":{"date-parts":[["2006"]]}}},{"id":44,"uris":["http://zotero.org/users/local/8clMLtyf/items/UQ27Y86Z"],"itemData":{"id":44,"type":"thesis","abstract":"Delaunay</w:instrText>
      </w:r>
      <w:r w:rsidR="001C3516" w:rsidRPr="005802CA">
        <w:rPr>
          <w:rFonts w:ascii="Times New Roman" w:hAnsi="Times New Roman"/>
        </w:rPr>
        <w:instrText>三角剖分是地理信息系统</w:instrText>
      </w:r>
      <w:r w:rsidR="001C3516" w:rsidRPr="005802CA">
        <w:rPr>
          <w:rFonts w:ascii="Times New Roman" w:hAnsi="Times New Roman"/>
        </w:rPr>
        <w:instrText>(Geographical Information System,GIS)</w:instrText>
      </w:r>
      <w:r w:rsidR="001C3516" w:rsidRPr="005802CA">
        <w:rPr>
          <w:rFonts w:ascii="Times New Roman" w:hAnsi="Times New Roman"/>
        </w:rPr>
        <w:instrText>数据表达、管理和集成的一项重要内容</w:instrText>
      </w:r>
      <w:r w:rsidR="001C3516" w:rsidRPr="005802CA">
        <w:rPr>
          <w:rFonts w:ascii="Times New Roman" w:hAnsi="Times New Roman"/>
        </w:rPr>
        <w:instrText>,</w:instrText>
      </w:r>
      <w:r w:rsidR="001C3516" w:rsidRPr="005802CA">
        <w:rPr>
          <w:rFonts w:ascii="Times New Roman" w:hAnsi="Times New Roman"/>
        </w:rPr>
        <w:instrText>也是实现地形可视化的一种行之有效的方法和工具。由于其在科学计算可视化、地学分析、地图综合、虚拟现实和计算机视觉等领域有着重要的意义和举足轻重的作用</w:instrText>
      </w:r>
      <w:r w:rsidR="001C3516" w:rsidRPr="005802CA">
        <w:rPr>
          <w:rFonts w:ascii="Times New Roman" w:hAnsi="Times New Roman"/>
        </w:rPr>
        <w:instrText>,</w:instrText>
      </w:r>
      <w:r w:rsidR="001C3516" w:rsidRPr="005802CA">
        <w:rPr>
          <w:rFonts w:ascii="Times New Roman" w:hAnsi="Times New Roman"/>
        </w:rPr>
        <w:instrText>从而吸引了广大学者对其进行研究。然而</w:instrText>
      </w:r>
      <w:r w:rsidR="001C3516" w:rsidRPr="005802CA">
        <w:rPr>
          <w:rFonts w:ascii="Times New Roman" w:hAnsi="Times New Roman"/>
        </w:rPr>
        <w:instrText>,</w:instrText>
      </w:r>
      <w:r w:rsidR="001C3516" w:rsidRPr="005802CA">
        <w:rPr>
          <w:rFonts w:ascii="Times New Roman" w:hAnsi="Times New Roman"/>
        </w:rPr>
        <w:instrText>剖分效率仍然是制约</w:instrText>
      </w:r>
      <w:r w:rsidR="001C3516" w:rsidRPr="005802CA">
        <w:rPr>
          <w:rFonts w:ascii="Times New Roman" w:hAnsi="Times New Roman"/>
        </w:rPr>
        <w:instrText>Delaunay</w:instrText>
      </w:r>
      <w:r w:rsidR="001C3516" w:rsidRPr="005802CA">
        <w:rPr>
          <w:rFonts w:ascii="Times New Roman" w:hAnsi="Times New Roman"/>
        </w:rPr>
        <w:instrText>三角剖分的一个瓶颈。在不规则三角网</w:instrText>
      </w:r>
      <w:r w:rsidR="001C3516" w:rsidRPr="005802CA">
        <w:rPr>
          <w:rFonts w:ascii="Times New Roman" w:hAnsi="Times New Roman"/>
        </w:rPr>
        <w:instrText>(Triangulated Irregular Network,TIN)</w:instrText>
      </w:r>
      <w:r w:rsidR="001C3516" w:rsidRPr="005802CA">
        <w:rPr>
          <w:rFonts w:ascii="Times New Roman" w:hAnsi="Times New Roman"/>
        </w:rPr>
        <w:instrText>的建模中</w:instrText>
      </w:r>
      <w:r w:rsidR="001C3516" w:rsidRPr="005802CA">
        <w:rPr>
          <w:rFonts w:ascii="Times New Roman" w:hAnsi="Times New Roman"/>
        </w:rPr>
        <w:instrText>,Delaunay</w:instrText>
      </w:r>
      <w:r w:rsidR="001C3516" w:rsidRPr="005802CA">
        <w:rPr>
          <w:rFonts w:ascii="Times New Roman" w:hAnsi="Times New Roman"/>
        </w:rPr>
        <w:instrText>三角剖分具有空外接圆及最大化最小角的良好性质</w:instrText>
      </w:r>
      <w:r w:rsidR="001C3516" w:rsidRPr="005802CA">
        <w:rPr>
          <w:rFonts w:ascii="Times New Roman" w:hAnsi="Times New Roman"/>
        </w:rPr>
        <w:instrText>,</w:instrText>
      </w:r>
      <w:r w:rsidR="001C3516" w:rsidRPr="005802CA">
        <w:rPr>
          <w:rFonts w:ascii="Times New Roman" w:hAnsi="Times New Roman"/>
        </w:rPr>
        <w:instrText>被公认为是最优的三角剖分</w:instrText>
      </w:r>
      <w:r w:rsidR="001C3516" w:rsidRPr="005802CA">
        <w:rPr>
          <w:rFonts w:ascii="Times New Roman" w:hAnsi="Times New Roman"/>
        </w:rPr>
        <w:instrText>,</w:instrText>
      </w:r>
      <w:r w:rsidR="001C3516" w:rsidRPr="005802CA">
        <w:rPr>
          <w:rFonts w:ascii="Times New Roman" w:hAnsi="Times New Roman"/>
        </w:rPr>
        <w:instrText>它既可适应规则分布的数据</w:instrText>
      </w:r>
      <w:r w:rsidR="001C3516" w:rsidRPr="005802CA">
        <w:rPr>
          <w:rFonts w:ascii="Times New Roman" w:hAnsi="Times New Roman"/>
        </w:rPr>
        <w:instrText>,</w:instrText>
      </w:r>
      <w:r w:rsidR="001C3516" w:rsidRPr="005802CA">
        <w:rPr>
          <w:rFonts w:ascii="Times New Roman" w:hAnsi="Times New Roman"/>
        </w:rPr>
        <w:instrText>也可适应不规</w:instrText>
      </w:r>
      <w:r w:rsidR="001C3516" w:rsidRPr="005802CA">
        <w:rPr>
          <w:rFonts w:ascii="Times New Roman" w:hAnsi="Times New Roman" w:hint="eastAsia"/>
        </w:rPr>
        <w:instrText>则分布的数据</w:instrText>
      </w:r>
      <w:r w:rsidR="001C3516" w:rsidRPr="005802CA">
        <w:rPr>
          <w:rFonts w:ascii="Times New Roman" w:hAnsi="Times New Roman"/>
        </w:rPr>
        <w:instrText>,</w:instrText>
      </w:r>
      <w:r w:rsidR="001C3516" w:rsidRPr="005802CA">
        <w:rPr>
          <w:rFonts w:ascii="Times New Roman" w:hAnsi="Times New Roman"/>
        </w:rPr>
        <w:instrText>能够灵活地处理特殊地形。本文对其传统算法进行了分析和对比</w:instrText>
      </w:r>
      <w:r w:rsidR="001C3516" w:rsidRPr="005802CA">
        <w:rPr>
          <w:rFonts w:ascii="Times New Roman" w:hAnsi="Times New Roman"/>
        </w:rPr>
        <w:instrText>,</w:instrText>
      </w:r>
      <w:r w:rsidR="001C3516" w:rsidRPr="005802CA">
        <w:rPr>
          <w:rFonts w:ascii="Times New Roman" w:hAnsi="Times New Roman"/>
        </w:rPr>
        <w:instrText>重点研究了插入点定位算法和</w:instrText>
      </w:r>
      <w:r w:rsidR="001C3516" w:rsidRPr="005802CA">
        <w:rPr>
          <w:rFonts w:ascii="Times New Roman" w:hAnsi="Times New Roman"/>
        </w:rPr>
        <w:instrText>Delaunay</w:instrText>
      </w:r>
      <w:r w:rsidR="001C3516" w:rsidRPr="005802CA">
        <w:rPr>
          <w:rFonts w:ascii="Times New Roman" w:hAnsi="Times New Roman"/>
        </w:rPr>
        <w:instrText>三角剖分的逐点插入算法</w:instrText>
      </w:r>
      <w:r w:rsidR="001C3516" w:rsidRPr="005802CA">
        <w:rPr>
          <w:rFonts w:ascii="Times New Roman" w:hAnsi="Times New Roman"/>
        </w:rPr>
        <w:instrText>,</w:instrText>
      </w:r>
      <w:r w:rsidR="001C3516" w:rsidRPr="005802CA">
        <w:rPr>
          <w:rFonts w:ascii="Times New Roman" w:hAnsi="Times New Roman"/>
        </w:rPr>
        <w:instrText>并在此基础上实现了</w:instrText>
      </w:r>
      <w:r w:rsidR="001C3516" w:rsidRPr="005802CA">
        <w:rPr>
          <w:rFonts w:ascii="Times New Roman" w:hAnsi="Times New Roman"/>
        </w:rPr>
        <w:instrText>Delaunay</w:instrText>
      </w:r>
      <w:r w:rsidR="001C3516" w:rsidRPr="005802CA">
        <w:rPr>
          <w:rFonts w:ascii="Times New Roman" w:hAnsi="Times New Roman"/>
        </w:rPr>
        <w:instrText>三角网的快速构建。论文的主要研究工作和取得的主要成果如下</w:instrText>
      </w:r>
      <w:r w:rsidR="001C3516" w:rsidRPr="005802CA">
        <w:rPr>
          <w:rFonts w:ascii="Times New Roman" w:hAnsi="Times New Roman"/>
        </w:rPr>
        <w:instrText>:(1)</w:instrText>
      </w:r>
      <w:r w:rsidR="001C3516" w:rsidRPr="005802CA">
        <w:rPr>
          <w:rFonts w:ascii="Times New Roman" w:hAnsi="Times New Roman"/>
        </w:rPr>
        <w:instrText>通过研究分析已有插入点定位算法的不足</w:instrText>
      </w:r>
      <w:r w:rsidR="001C3516" w:rsidRPr="005802CA">
        <w:rPr>
          <w:rFonts w:ascii="Times New Roman" w:hAnsi="Times New Roman"/>
        </w:rPr>
        <w:instrText>,</w:instrText>
      </w:r>
      <w:r w:rsidR="001C3516" w:rsidRPr="005802CA">
        <w:rPr>
          <w:rFonts w:ascii="Times New Roman" w:hAnsi="Times New Roman"/>
        </w:rPr>
        <w:instrText>针对目前仍然存在的主要问题</w:instrText>
      </w:r>
      <w:r w:rsidR="001C3516" w:rsidRPr="005802CA">
        <w:rPr>
          <w:rFonts w:ascii="Times New Roman" w:hAnsi="Times New Roman"/>
        </w:rPr>
        <w:instrText>,</w:instrText>
      </w:r>
      <w:r w:rsidR="001C3516" w:rsidRPr="005802CA">
        <w:rPr>
          <w:rFonts w:ascii="Times New Roman" w:hAnsi="Times New Roman"/>
        </w:rPr>
        <w:instrText>提出了一种新的插入点混合定位算法。将三角形面积坐标算法与直线行走算法相结合</w:instrText>
      </w:r>
      <w:r w:rsidR="001C3516" w:rsidRPr="005802CA">
        <w:rPr>
          <w:rFonts w:ascii="Times New Roman" w:hAnsi="Times New Roman"/>
        </w:rPr>
        <w:instrText>,</w:instrText>
      </w:r>
      <w:r w:rsidR="001C3516" w:rsidRPr="005802CA">
        <w:rPr>
          <w:rFonts w:ascii="Times New Roman" w:hAnsi="Times New Roman"/>
        </w:rPr>
        <w:instrText>在点定位过程中可大幅度缩短搜索路径</w:instrText>
      </w:r>
      <w:r w:rsidR="001C3516" w:rsidRPr="005802CA">
        <w:rPr>
          <w:rFonts w:ascii="Times New Roman" w:hAnsi="Times New Roman"/>
        </w:rPr>
        <w:instrText>,</w:instrText>
      </w:r>
      <w:r w:rsidR="001C3516" w:rsidRPr="005802CA">
        <w:rPr>
          <w:rFonts w:ascii="Times New Roman" w:hAnsi="Times New Roman"/>
        </w:rPr>
        <w:instrText>快速定位到插入点所在的目标三角形。</w:instrText>
      </w:r>
      <w:r w:rsidR="001C3516" w:rsidRPr="005802CA">
        <w:rPr>
          <w:rFonts w:ascii="Times New Roman" w:hAnsi="Times New Roman"/>
        </w:rPr>
        <w:instrText>(2)</w:instrText>
      </w:r>
      <w:r w:rsidR="001C3516" w:rsidRPr="005802CA">
        <w:rPr>
          <w:rFonts w:ascii="Times New Roman" w:hAnsi="Times New Roman"/>
        </w:rPr>
        <w:instrText>针对现有</w:instrText>
      </w:r>
      <w:r w:rsidR="001C3516" w:rsidRPr="005802CA">
        <w:rPr>
          <w:rFonts w:ascii="Times New Roman" w:hAnsi="Times New Roman"/>
        </w:rPr>
        <w:instrText>Delaunay</w:instrText>
      </w:r>
      <w:r w:rsidR="001C3516" w:rsidRPr="005802CA">
        <w:rPr>
          <w:rFonts w:ascii="Times New Roman" w:hAnsi="Times New Roman"/>
        </w:rPr>
        <w:instrText>三角剖分速度较慢的问题</w:instrText>
      </w:r>
      <w:r w:rsidR="001C3516" w:rsidRPr="005802CA">
        <w:rPr>
          <w:rFonts w:ascii="Times New Roman" w:hAnsi="Times New Roman"/>
        </w:rPr>
        <w:instrText>,</w:instrText>
      </w:r>
      <w:r w:rsidR="001C3516" w:rsidRPr="005802CA">
        <w:rPr>
          <w:rFonts w:ascii="Times New Roman" w:hAnsi="Times New Roman"/>
        </w:rPr>
        <w:instrText>提出了格</w:instrText>
      </w:r>
      <w:r w:rsidR="001C3516" w:rsidRPr="005802CA">
        <w:rPr>
          <w:rFonts w:ascii="Times New Roman" w:hAnsi="Times New Roman" w:hint="eastAsia"/>
        </w:rPr>
        <w:instrText>网划分的</w:instrText>
      </w:r>
      <w:r w:rsidR="001C3516" w:rsidRPr="005802CA">
        <w:rPr>
          <w:rFonts w:ascii="Times New Roman" w:hAnsi="Times New Roman"/>
        </w:rPr>
        <w:instrText>Delaunay</w:instrText>
      </w:r>
      <w:r w:rsidR="001C3516" w:rsidRPr="005802CA">
        <w:rPr>
          <w:rFonts w:ascii="Times New Roman" w:hAnsi="Times New Roman"/>
        </w:rPr>
        <w:instrText>三角网快速生成算法。首先通过建立动态矩形包围盒</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格网划分技术对数据点集进行有效划分</w:instrText>
      </w:r>
      <w:r w:rsidR="001C3516" w:rsidRPr="005802CA">
        <w:rPr>
          <w:rFonts w:ascii="Times New Roman" w:hAnsi="Times New Roman"/>
        </w:rPr>
        <w:instrText>;</w:instrText>
      </w:r>
      <w:r w:rsidR="001C3516" w:rsidRPr="005802CA">
        <w:rPr>
          <w:rFonts w:ascii="Times New Roman" w:hAnsi="Times New Roman"/>
        </w:rPr>
        <w:instrText>进行</w:instrText>
      </w:r>
      <w:r w:rsidR="001C3516" w:rsidRPr="005802CA">
        <w:rPr>
          <w:rFonts w:ascii="Times New Roman" w:hAnsi="Times New Roman"/>
        </w:rPr>
        <w:instrText>Delaunay</w:instrText>
      </w:r>
      <w:r w:rsidR="001C3516" w:rsidRPr="005802CA">
        <w:rPr>
          <w:rFonts w:ascii="Times New Roman" w:hAnsi="Times New Roman"/>
        </w:rPr>
        <w:instrText>三角剖分时</w:instrText>
      </w:r>
      <w:r w:rsidR="001C3516" w:rsidRPr="005802CA">
        <w:rPr>
          <w:rFonts w:ascii="Times New Roman" w:hAnsi="Times New Roman"/>
        </w:rPr>
        <w:instrText>,</w:instrText>
      </w:r>
      <w:r w:rsidR="001C3516" w:rsidRPr="005802CA">
        <w:rPr>
          <w:rFonts w:ascii="Times New Roman" w:hAnsi="Times New Roman"/>
        </w:rPr>
        <w:instrText>引入文中提出的插入点混合定位算法实现目标三角形的快速定位</w:instrText>
      </w:r>
      <w:r w:rsidR="001C3516" w:rsidRPr="005802CA">
        <w:rPr>
          <w:rFonts w:ascii="Times New Roman" w:hAnsi="Times New Roman"/>
        </w:rPr>
        <w:instrText>;</w:instrText>
      </w:r>
      <w:r w:rsidR="001C3516" w:rsidRPr="005802CA">
        <w:rPr>
          <w:rFonts w:ascii="Times New Roman" w:hAnsi="Times New Roman"/>
        </w:rPr>
        <w:instrText>最后</w:instrText>
      </w:r>
      <w:r w:rsidR="001C3516" w:rsidRPr="005802CA">
        <w:rPr>
          <w:rFonts w:ascii="Times New Roman" w:hAnsi="Times New Roman"/>
        </w:rPr>
        <w:instrText>,</w:instrText>
      </w:r>
      <w:r w:rsidR="001C3516" w:rsidRPr="005802CA">
        <w:rPr>
          <w:rFonts w:ascii="Times New Roman" w:hAnsi="Times New Roman"/>
        </w:rPr>
        <w:instrText>用简易的空外接圆检测进行优化</w:instrText>
      </w:r>
      <w:r w:rsidR="001C3516" w:rsidRPr="005802CA">
        <w:rPr>
          <w:rFonts w:ascii="Times New Roman" w:hAnsi="Times New Roman"/>
        </w:rPr>
        <w:instrText>,</w:instrText>
      </w:r>
      <w:r w:rsidR="001C3516" w:rsidRPr="005802CA">
        <w:rPr>
          <w:rFonts w:ascii="Times New Roman" w:hAnsi="Times New Roman"/>
        </w:rPr>
        <w:instrText>使得</w:instrText>
      </w:r>
      <w:r w:rsidR="001C3516" w:rsidRPr="005802CA">
        <w:rPr>
          <w:rFonts w:ascii="Times New Roman" w:hAnsi="Times New Roman"/>
        </w:rPr>
        <w:instrText>Delaunay</w:instrText>
      </w:r>
      <w:r w:rsidR="001C3516" w:rsidRPr="005802CA">
        <w:rPr>
          <w:rFonts w:ascii="Times New Roman" w:hAnsi="Times New Roman"/>
        </w:rPr>
        <w:instrText>三角网的剖分更加高效。本文对改进后的算法进行了实验</w:instrText>
      </w:r>
      <w:r w:rsidR="001C3516" w:rsidRPr="005802CA">
        <w:rPr>
          <w:rFonts w:ascii="Times New Roman" w:hAnsi="Times New Roman"/>
        </w:rPr>
        <w:instrText>,</w:instrText>
      </w:r>
      <w:r w:rsidR="001C3516" w:rsidRPr="005802CA">
        <w:rPr>
          <w:rFonts w:ascii="Times New Roman" w:hAnsi="Times New Roman"/>
        </w:rPr>
        <w:instrText>结果表明改进后的算法简单高效</w:instrText>
      </w:r>
      <w:r w:rsidR="001C3516" w:rsidRPr="005802CA">
        <w:rPr>
          <w:rFonts w:ascii="Times New Roman" w:hAnsi="Times New Roman"/>
        </w:rPr>
        <w:instrText>,</w:instrText>
      </w:r>
      <w:r w:rsidR="001C3516" w:rsidRPr="005802CA">
        <w:rPr>
          <w:rFonts w:ascii="Times New Roman" w:hAnsi="Times New Roman"/>
        </w:rPr>
        <w:instrText>而且具有较好的实用性。</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1042\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49171.nh","number-of-pages":"56","publisher":"</w:instrText>
      </w:r>
      <w:r w:rsidR="001C3516" w:rsidRPr="005802CA">
        <w:rPr>
          <w:rFonts w:ascii="Times New Roman" w:hAnsi="Times New Roman"/>
        </w:rPr>
        <w:instrText>兰州交通大学</w:instrText>
      </w:r>
      <w:r w:rsidR="001C3516" w:rsidRPr="005802CA">
        <w:rPr>
          <w:rFonts w:ascii="Times New Roman" w:hAnsi="Times New Roman"/>
        </w:rPr>
        <w:instrText>","source":"CNKI","title":"</w:instrText>
      </w:r>
      <w:r w:rsidR="001C3516" w:rsidRPr="005802CA">
        <w:rPr>
          <w:rFonts w:ascii="Times New Roman" w:hAnsi="Times New Roman"/>
        </w:rPr>
        <w:instrText>改进的</w:instrText>
      </w:r>
      <w:r w:rsidR="001C3516" w:rsidRPr="005802CA">
        <w:rPr>
          <w:rFonts w:ascii="Times New Roman" w:hAnsi="Times New Roman"/>
        </w:rPr>
        <w:instrText>Delaunay</w:instrText>
      </w:r>
      <w:r w:rsidR="001C3516" w:rsidRPr="005802CA">
        <w:rPr>
          <w:rFonts w:ascii="Times New Roman" w:hAnsi="Times New Roman"/>
        </w:rPr>
        <w:instrText>三角剖分算法研究</w:instrText>
      </w:r>
      <w:r w:rsidR="001C3516" w:rsidRPr="005802CA">
        <w:rPr>
          <w:rFonts w:ascii="Times New Roman" w:hAnsi="Times New Roman"/>
        </w:rPr>
        <w:instrText>","URL":"https://kns.cnki.net/KCMS/detail/detail.aspx?dbcode=CMFD&amp;dbname=CMFD201601&amp;filename=1015449171.nh","author":[{"literal":"</w:instrText>
      </w:r>
      <w:r w:rsidR="001C3516" w:rsidRPr="005802CA">
        <w:rPr>
          <w:rFonts w:ascii="Times New Roman" w:hAnsi="Times New Roman"/>
        </w:rPr>
        <w:instrText>高莉</w:instrText>
      </w:r>
      <w:r w:rsidR="001C3516" w:rsidRPr="005802CA">
        <w:rPr>
          <w:rFonts w:ascii="Times New Roman" w:hAnsi="Times New Roman"/>
        </w:rPr>
        <w:instrText>"}],"contributor":[{"literal":"</w:instrText>
      </w:r>
      <w:r w:rsidR="001C3516" w:rsidRPr="005802CA">
        <w:rPr>
          <w:rFonts w:ascii="Times New Roman" w:hAnsi="Times New Roman"/>
        </w:rPr>
        <w:instrText>杨军</w:instrText>
      </w:r>
      <w:r w:rsidR="001C3516" w:rsidRPr="005802CA">
        <w:rPr>
          <w:rFonts w:ascii="Times New Roman" w:hAnsi="Times New Roman"/>
        </w:rPr>
        <w:instrText xml:space="preserve">"}],"accessed":{"date-parts":[["2025",2,25]]},"issued":{"date-parts":[["2016"]]}}}],"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5,36]</w:t>
      </w:r>
      <w:r w:rsidR="00580448" w:rsidRPr="005802CA">
        <w:rPr>
          <w:rFonts w:ascii="Times New Roman" w:hAnsi="Times New Roman"/>
        </w:rPr>
        <w:fldChar w:fldCharType="end"/>
      </w:r>
      <w:r w:rsidR="00707B5A" w:rsidRPr="005802CA">
        <w:rPr>
          <w:rFonts w:ascii="Times New Roman" w:hAnsi="Times New Roman" w:hint="eastAsia"/>
        </w:rPr>
        <w:t>。</w:t>
      </w:r>
      <w:r w:rsidR="003F7888" w:rsidRPr="005802CA">
        <w:rPr>
          <w:rFonts w:ascii="Times New Roman" w:hAnsi="Times New Roman" w:hint="eastAsia"/>
        </w:rPr>
        <w:t>最后根据设置的约束条件，</w:t>
      </w:r>
      <w:r w:rsidRPr="005802CA">
        <w:rPr>
          <w:rFonts w:ascii="Times New Roman" w:hAnsi="Times New Roman" w:hint="eastAsia"/>
        </w:rPr>
        <w:t>对其冲突的三角形进行</w:t>
      </w:r>
      <w:r w:rsidR="003F7888" w:rsidRPr="005802CA">
        <w:rPr>
          <w:rFonts w:ascii="Times New Roman" w:hAnsi="Times New Roman" w:hint="eastAsia"/>
        </w:rPr>
        <w:t>移除</w:t>
      </w:r>
      <w:r w:rsidRPr="005802CA">
        <w:rPr>
          <w:rFonts w:ascii="Times New Roman" w:hAnsi="Times New Roman" w:hint="eastAsia"/>
        </w:rPr>
        <w:t>，确保约束边完整地保留在最终网格中</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7]</w:t>
      </w:r>
      <w:r w:rsidR="00707B5A" w:rsidRPr="005802CA">
        <w:rPr>
          <w:rFonts w:ascii="Times New Roman" w:hAnsi="Times New Roman"/>
        </w:rPr>
        <w:fldChar w:fldCharType="end"/>
      </w:r>
      <w:r w:rsidRPr="005802CA">
        <w:rPr>
          <w:rFonts w:ascii="Times New Roman" w:hAnsi="Times New Roman" w:hint="eastAsia"/>
        </w:rPr>
        <w:t>。</w:t>
      </w:r>
    </w:p>
    <w:p w14:paraId="60D3E52E" w14:textId="3CE73DD3" w:rsidR="00C25427" w:rsidRPr="005802CA" w:rsidRDefault="00FA1974" w:rsidP="005802CA">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00C25427" w:rsidRPr="005802CA">
        <w:rPr>
          <w:rFonts w:ascii="Times New Roman" w:hAnsi="Times New Roman" w:cs="Times New Roman" w:hint="eastAsia"/>
          <w:kern w:val="2"/>
        </w:rPr>
        <w:t>构造包含给定离散</w:t>
      </w:r>
      <w:r w:rsidR="003E53BF" w:rsidRPr="005802CA">
        <w:rPr>
          <w:rFonts w:ascii="Times New Roman" w:hAnsi="Times New Roman" w:cs="Times New Roman"/>
          <w:kern w:val="2"/>
        </w:rPr>
        <w:t>点集</w:t>
      </w:r>
      <w:r w:rsidR="002017E3" w:rsidRPr="005802CA">
        <w:rPr>
          <w:rFonts w:ascii="Times New Roman" w:hAnsi="Times New Roman" w:cs="Times New Roman" w:hint="eastAsia"/>
          <w:kern w:val="2"/>
        </w:rPr>
        <w:t>中所有点</w:t>
      </w:r>
      <w:r w:rsidR="00C25427" w:rsidRPr="005802CA">
        <w:rPr>
          <w:rFonts w:ascii="Times New Roman" w:hAnsi="Times New Roman" w:cs="Times New Roman" w:hint="eastAsia"/>
          <w:kern w:val="2"/>
        </w:rPr>
        <w:t>的极大三角形。</w:t>
      </w:r>
      <w:r w:rsidR="00456A49" w:rsidRPr="005802CA">
        <w:rPr>
          <w:rFonts w:ascii="Times New Roman" w:hAnsi="Times New Roman" w:cs="Times New Roman" w:hint="eastAsia"/>
          <w:kern w:val="2"/>
        </w:rPr>
        <w:t>利用</w:t>
      </w:r>
      <w:r w:rsidR="00C25427" w:rsidRPr="005802CA">
        <w:rPr>
          <w:rFonts w:ascii="Times New Roman" w:hAnsi="Times New Roman" w:cs="Times New Roman"/>
          <w:kern w:val="2"/>
        </w:rPr>
        <w:t>计算机技术，</w:t>
      </w:r>
      <w:r w:rsidR="00456A49" w:rsidRPr="005802CA">
        <w:rPr>
          <w:rFonts w:ascii="Times New Roman" w:hAnsi="Times New Roman" w:cs="Times New Roman" w:hint="eastAsia"/>
          <w:kern w:val="2"/>
        </w:rPr>
        <w:t>可以通过三个虚拟点构建一个足够大的三角形</w:t>
      </w:r>
      <w:r w:rsidR="00C25427" w:rsidRPr="005802CA">
        <w:rPr>
          <w:rFonts w:ascii="Times New Roman" w:hAnsi="Times New Roman" w:cs="Times New Roman"/>
          <w:kern w:val="2"/>
        </w:rPr>
        <w:t>。</w:t>
      </w:r>
      <w:r w:rsidR="001C434E" w:rsidRPr="005802CA">
        <w:rPr>
          <w:rFonts w:ascii="Times New Roman" w:hAnsi="Times New Roman" w:cs="Times New Roman"/>
          <w:kern w:val="2"/>
        </w:rPr>
        <w:t>在剖分完成后，我们只需</w:t>
      </w:r>
      <w:r w:rsidR="002017E3" w:rsidRPr="005802CA">
        <w:rPr>
          <w:rFonts w:ascii="Times New Roman" w:hAnsi="Times New Roman" w:cs="Times New Roman" w:hint="eastAsia"/>
          <w:kern w:val="2"/>
        </w:rPr>
        <w:t>根据标记识别</w:t>
      </w:r>
      <w:r w:rsidR="001C434E" w:rsidRPr="005802CA">
        <w:rPr>
          <w:rFonts w:ascii="Times New Roman" w:hAnsi="Times New Roman" w:cs="Times New Roman"/>
          <w:kern w:val="2"/>
        </w:rPr>
        <w:t>并移除包含虚拟点的</w:t>
      </w:r>
      <w:r w:rsidR="00456A49" w:rsidRPr="005802CA">
        <w:rPr>
          <w:rFonts w:ascii="Times New Roman" w:hAnsi="Times New Roman" w:cs="Times New Roman" w:hint="eastAsia"/>
          <w:kern w:val="2"/>
        </w:rPr>
        <w:t>非实际</w:t>
      </w:r>
      <w:r w:rsidR="001C434E" w:rsidRPr="005802CA">
        <w:rPr>
          <w:rFonts w:ascii="Times New Roman" w:hAnsi="Times New Roman" w:cs="Times New Roman"/>
          <w:kern w:val="2"/>
        </w:rPr>
        <w:t>三角形</w:t>
      </w:r>
      <w:r w:rsidR="00456A49" w:rsidRPr="005802CA">
        <w:rPr>
          <w:rFonts w:ascii="Times New Roman" w:hAnsi="Times New Roman" w:cs="Times New Roman" w:hint="eastAsia"/>
          <w:kern w:val="2"/>
        </w:rPr>
        <w:t>单元</w:t>
      </w:r>
      <w:r w:rsidR="001C434E" w:rsidRPr="005802CA">
        <w:rPr>
          <w:rFonts w:ascii="Times New Roman" w:hAnsi="Times New Roman" w:cs="Times New Roman"/>
          <w:kern w:val="2"/>
        </w:rPr>
        <w:t>，即</w:t>
      </w:r>
      <w:r w:rsidR="00456A49" w:rsidRPr="005802CA">
        <w:rPr>
          <w:rFonts w:ascii="Times New Roman" w:hAnsi="Times New Roman" w:cs="Times New Roman" w:hint="eastAsia"/>
          <w:kern w:val="2"/>
        </w:rPr>
        <w:t>可保留</w:t>
      </w:r>
      <w:r w:rsidR="001C434E" w:rsidRPr="005802CA">
        <w:rPr>
          <w:rFonts w:ascii="Times New Roman" w:hAnsi="Times New Roman" w:cs="Times New Roman"/>
          <w:kern w:val="2"/>
        </w:rPr>
        <w:t>实际</w:t>
      </w:r>
      <w:r w:rsidR="001C434E" w:rsidRPr="005802CA">
        <w:rPr>
          <w:rFonts w:ascii="Times New Roman" w:hAnsi="Times New Roman" w:cs="Times New Roman" w:hint="eastAsia"/>
          <w:kern w:val="2"/>
        </w:rPr>
        <w:t>数</w:t>
      </w:r>
      <w:r w:rsidR="001C434E" w:rsidRPr="005802CA">
        <w:rPr>
          <w:rFonts w:ascii="Times New Roman" w:hAnsi="Times New Roman" w:cs="Times New Roman"/>
          <w:kern w:val="2"/>
        </w:rPr>
        <w:t>据点</w:t>
      </w:r>
      <w:r w:rsidR="00456A49" w:rsidRPr="005802CA">
        <w:rPr>
          <w:rFonts w:ascii="Times New Roman" w:hAnsi="Times New Roman" w:cs="Times New Roman" w:hint="eastAsia"/>
          <w:kern w:val="2"/>
        </w:rPr>
        <w:t>构成</w:t>
      </w:r>
      <w:r w:rsidR="001C434E" w:rsidRPr="005802CA">
        <w:rPr>
          <w:rFonts w:ascii="Times New Roman" w:hAnsi="Times New Roman" w:cs="Times New Roman"/>
          <w:kern w:val="2"/>
        </w:rPr>
        <w:t>的</w:t>
      </w:r>
      <w:r w:rsidR="00456A49" w:rsidRPr="005802CA">
        <w:rPr>
          <w:rFonts w:ascii="Times New Roman" w:hAnsi="Times New Roman" w:cs="Times New Roman" w:hint="eastAsia"/>
          <w:kern w:val="2"/>
        </w:rPr>
        <w:t>有效</w:t>
      </w:r>
      <w:r w:rsidR="001C434E" w:rsidRPr="005802CA">
        <w:rPr>
          <w:rFonts w:ascii="Times New Roman" w:hAnsi="Times New Roman" w:cs="Times New Roman"/>
          <w:kern w:val="2"/>
        </w:rPr>
        <w:t>三角网格。</w:t>
      </w:r>
      <w:r w:rsidR="00F3135E" w:rsidRPr="005802CA">
        <w:rPr>
          <w:rFonts w:ascii="Times New Roman" w:hAnsi="Times New Roman" w:cs="Times New Roman" w:hint="eastAsia"/>
          <w:kern w:val="2"/>
        </w:rPr>
        <w:t>初始三角形构造完成后，开始插入点集中顶点。</w:t>
      </w:r>
      <w:r w:rsidR="00BE1633" w:rsidRPr="005802CA">
        <w:rPr>
          <w:rFonts w:ascii="Times New Roman" w:hAnsi="Times New Roman" w:cs="Times New Roman" w:hint="eastAsia"/>
          <w:kern w:val="2"/>
        </w:rPr>
        <w:t>（如图</w:t>
      </w:r>
      <w:r w:rsidR="00BE1633" w:rsidRPr="005802CA">
        <w:rPr>
          <w:rFonts w:ascii="Times New Roman" w:hAnsi="Times New Roman" w:cs="Times New Roman" w:hint="eastAsia"/>
          <w:kern w:val="2"/>
        </w:rPr>
        <w:t>2.1</w:t>
      </w:r>
      <w:r w:rsidR="00BE1633" w:rsidRPr="005802CA">
        <w:rPr>
          <w:rFonts w:ascii="Times New Roman" w:hAnsi="Times New Roman" w:cs="Times New Roman" w:hint="eastAsia"/>
          <w:kern w:val="2"/>
        </w:rPr>
        <w:t>）</w:t>
      </w:r>
      <w:r w:rsidR="00C25427" w:rsidRPr="005802CA">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lastRenderedPageBreak/>
        <w:drawing>
          <wp:inline distT="0" distB="0" distL="0" distR="0" wp14:anchorId="32E9DE05" wp14:editId="7EAFFD10">
            <wp:extent cx="5133975" cy="307471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7"/>
                    <a:stretch>
                      <a:fillRect/>
                    </a:stretch>
                  </pic:blipFill>
                  <pic:spPr>
                    <a:xfrm>
                      <a:off x="0" y="0"/>
                      <a:ext cx="5133975" cy="3074710"/>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1F0B9667" w:rsidR="007C2F93" w:rsidRPr="00053693" w:rsidRDefault="00685DD8"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003F7888" w:rsidRPr="00053693">
        <w:rPr>
          <w:rFonts w:ascii="Times New Roman" w:hAnsi="Times New Roman" w:cs="Times New Roman" w:hint="eastAsia"/>
          <w:kern w:val="2"/>
        </w:rPr>
        <w:t>依次插入离散点集中的顶点，对于不符合准则的三角形进行翻转。</w:t>
      </w:r>
    </w:p>
    <w:p w14:paraId="2848B6A6" w14:textId="05905994" w:rsidR="00685DD8" w:rsidRPr="00053693" w:rsidRDefault="002578BB"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w:t>
      </w:r>
      <w:r w:rsidR="00F3135E" w:rsidRPr="00053693">
        <w:rPr>
          <w:rFonts w:ascii="Times New Roman" w:hAnsi="Times New Roman" w:cs="Times New Roman" w:hint="eastAsia"/>
          <w:kern w:val="2"/>
        </w:rPr>
        <w:t>定位</w:t>
      </w:r>
      <w:r w:rsidR="00047B54" w:rsidRPr="00053693">
        <w:rPr>
          <w:rFonts w:ascii="Times New Roman" w:hAnsi="Times New Roman" w:cs="Times New Roman" w:hint="eastAsia"/>
          <w:kern w:val="2"/>
        </w:rPr>
        <w:t>插入</w:t>
      </w:r>
      <w:r w:rsidR="00F3135E" w:rsidRPr="00053693">
        <w:rPr>
          <w:rFonts w:ascii="Times New Roman" w:hAnsi="Times New Roman" w:cs="Times New Roman" w:hint="eastAsia"/>
          <w:kern w:val="2"/>
        </w:rPr>
        <w:t>点</w:t>
      </w:r>
      <w:r w:rsidR="00047B54" w:rsidRPr="00053693">
        <w:rPr>
          <w:rFonts w:ascii="Times New Roman" w:hAnsi="Times New Roman" w:cs="Times New Roman" w:hint="eastAsia"/>
          <w:kern w:val="2"/>
        </w:rPr>
        <w:t>所</w:t>
      </w:r>
      <w:r w:rsidR="00F3135E" w:rsidRPr="00053693">
        <w:rPr>
          <w:rFonts w:ascii="Times New Roman" w:hAnsi="Times New Roman" w:cs="Times New Roman" w:hint="eastAsia"/>
          <w:kern w:val="2"/>
        </w:rPr>
        <w:t>在</w:t>
      </w:r>
      <w:r w:rsidR="00047B54" w:rsidRPr="00053693">
        <w:rPr>
          <w:rFonts w:ascii="Times New Roman" w:hAnsi="Times New Roman" w:cs="Times New Roman" w:hint="eastAsia"/>
          <w:kern w:val="2"/>
        </w:rPr>
        <w:t>三角形</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这一过程</w:t>
      </w:r>
      <w:r w:rsidR="003F7888" w:rsidRPr="00053693">
        <w:rPr>
          <w:rFonts w:ascii="Times New Roman" w:hAnsi="Times New Roman" w:cs="Times New Roman" w:hint="eastAsia"/>
          <w:kern w:val="2"/>
        </w:rPr>
        <w:t>通过</w:t>
      </w:r>
      <w:r w:rsidR="00047B54" w:rsidRPr="00053693">
        <w:rPr>
          <w:rFonts w:ascii="Times New Roman" w:hAnsi="Times New Roman" w:cs="Times New Roman" w:hint="eastAsia"/>
          <w:kern w:val="2"/>
        </w:rPr>
        <w:t>半平面测试来判断目标点的位置</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对于每个三角形，判断新点是否在三角形内部或者是某一边的外部。</w:t>
      </w:r>
    </w:p>
    <w:p w14:paraId="668DA290" w14:textId="45634969" w:rsidR="00047B54" w:rsidRPr="00053693" w:rsidRDefault="00321F02"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w:t>
      </w:r>
      <w:r w:rsidR="00047B54" w:rsidRPr="00053693">
        <w:rPr>
          <w:rFonts w:ascii="Times New Roman" w:hAnsi="Times New Roman" w:cs="Times New Roman" w:hint="eastAsia"/>
          <w:kern w:val="2"/>
        </w:rPr>
        <w:t>设插入点为</w:t>
      </w:r>
      <w:r w:rsidR="00047B54" w:rsidRPr="00053693">
        <w:rPr>
          <w:rFonts w:ascii="Times New Roman" w:hAnsi="Times New Roman" w:cs="Times New Roman"/>
          <w:kern w:val="2"/>
        </w:rPr>
        <w:t>P</w:t>
      </w:r>
      <w:r w:rsidR="00047B54" w:rsidRPr="00053693">
        <w:rPr>
          <w:rFonts w:ascii="Times New Roman" w:hAnsi="Times New Roman" w:cs="Times New Roman" w:hint="eastAsia"/>
          <w:kern w:val="2"/>
        </w:rPr>
        <w:t>，其</w:t>
      </w:r>
      <w:r w:rsidR="00832585" w:rsidRPr="00053693">
        <w:rPr>
          <w:rFonts w:ascii="Times New Roman" w:hAnsi="Times New Roman" w:cs="Times New Roman" w:hint="eastAsia"/>
          <w:kern w:val="2"/>
        </w:rPr>
        <w:t>二维</w:t>
      </w:r>
      <w:r w:rsidR="00047B54" w:rsidRPr="00053693">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053693">
        <w:rPr>
          <w:rFonts w:ascii="Times New Roman" w:hAnsi="Times New Roman" w:cs="Times New Roman" w:hint="eastAsia"/>
          <w:kern w:val="2"/>
        </w:rPr>
        <w:t>，</w:t>
      </w:r>
      <w:r w:rsidR="00832585" w:rsidRPr="00053693">
        <w:rPr>
          <w:rFonts w:ascii="Times New Roman" w:hAnsi="Times New Roman" w:cs="Times New Roman" w:hint="eastAsia"/>
          <w:kern w:val="2"/>
        </w:rPr>
        <w:t>设已存在的</w:t>
      </w:r>
      <w:r w:rsidR="00047B54" w:rsidRPr="00053693">
        <w:rPr>
          <w:rFonts w:ascii="Times New Roman" w:hAnsi="Times New Roman" w:cs="Times New Roman" w:hint="eastAsia"/>
          <w:kern w:val="2"/>
        </w:rPr>
        <w:t>三角形边为</w:t>
      </w:r>
      <w:r w:rsidR="00047B54" w:rsidRPr="00053693">
        <w:rPr>
          <w:rFonts w:ascii="Times New Roman" w:hAnsi="Times New Roman" w:cs="Times New Roman" w:hint="eastAsia"/>
          <w:kern w:val="2"/>
        </w:rPr>
        <w:t>AB</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A</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B</w:t>
      </w:r>
      <w:r w:rsidR="00047B54" w:rsidRPr="00053693">
        <w:rPr>
          <w:rFonts w:ascii="Times New Roman" w:hAnsi="Times New Roman" w:cs="Times New Roman" w:hint="eastAsia"/>
          <w:kern w:val="2"/>
        </w:rPr>
        <w:t>为边的端点，进行下列数据准备：</w:t>
      </w:r>
    </w:p>
    <w:p w14:paraId="402E6DDC"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053693" w:rsidRDefault="00047B54"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009F1164" w:rsidRPr="00053693">
        <w:rPr>
          <w:rFonts w:ascii="Times New Roman" w:hAnsi="Times New Roman" w:cs="Times New Roman" w:hint="eastAsia"/>
          <w:kern w:val="2"/>
        </w:rPr>
        <w:t>（</w:t>
      </w:r>
      <w:r w:rsidR="009F1164" w:rsidRPr="00053693">
        <w:rPr>
          <w:rFonts w:ascii="Times New Roman" w:hAnsi="Times New Roman" w:cs="Times New Roman" w:hint="eastAsia"/>
          <w:kern w:val="2"/>
        </w:rPr>
        <w:t>2.</w:t>
      </w:r>
      <w:r w:rsidR="00321F02" w:rsidRPr="00053693">
        <w:rPr>
          <w:rFonts w:ascii="Times New Roman" w:hAnsi="Times New Roman" w:cs="Times New Roman" w:hint="eastAsia"/>
          <w:kern w:val="2"/>
        </w:rPr>
        <w:t>2</w:t>
      </w:r>
      <w:r w:rsidR="009F1164" w:rsidRPr="00053693">
        <w:rPr>
          <w:rFonts w:ascii="Times New Roman" w:hAnsi="Times New Roman" w:cs="Times New Roman" w:hint="eastAsia"/>
          <w:kern w:val="2"/>
        </w:rPr>
        <w:t>）。</w:t>
      </w:r>
    </w:p>
    <w:p w14:paraId="38879F22" w14:textId="41959A1D" w:rsidR="00E533BE" w:rsidRPr="00053693" w:rsidRDefault="00047B54"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E533BE"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1</w:t>
      </w:r>
      <w:r w:rsidR="00E533BE" w:rsidRPr="00053693">
        <w:rPr>
          <w:rFonts w:ascii="Times New Roman" w:hAnsi="Times New Roman" w:cs="Times New Roman" w:hint="eastAsia"/>
          <w:kern w:val="2"/>
        </w:rPr>
        <w:t>）</w:t>
      </w:r>
    </w:p>
    <w:p w14:paraId="0BA7EC5B" w14:textId="233B6468" w:rsidR="00047B54" w:rsidRPr="00053693" w:rsidRDefault="00047B54" w:rsidP="00053693">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683FAD35" w14:textId="5416B23F" w:rsidR="005357D1" w:rsidRPr="00053693" w:rsidRDefault="00D31147"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DC39CA" w:rsidRPr="00053693">
        <w:rPr>
          <w:rFonts w:ascii="Times New Roman" w:hAnsi="Times New Roman" w:cs="Times New Roman"/>
        </w:rPr>
        <w:t xml:space="preserve"> </w:t>
      </w:r>
      <w:r w:rsidR="00DC39CA"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2</w:t>
      </w:r>
      <w:r w:rsidR="00E533BE" w:rsidRPr="00053693">
        <w:rPr>
          <w:rFonts w:ascii="Times New Roman" w:hAnsi="Times New Roman" w:cs="Times New Roman" w:hint="eastAsia"/>
          <w:kern w:val="2"/>
        </w:rPr>
        <w:t>）</w:t>
      </w:r>
    </w:p>
    <w:p w14:paraId="501FAF0C" w14:textId="239BAECE" w:rsidR="00321F02" w:rsidRPr="00053693" w:rsidRDefault="00321F0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7E1E13E3" w14:textId="1CD2B3AB"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w:t>
      </w:r>
      <w:r w:rsidR="002017E3" w:rsidRPr="00053693">
        <w:rPr>
          <w:rFonts w:ascii="Times New Roman" w:hAnsi="Times New Roman" w:cs="Times New Roman" w:hint="eastAsia"/>
          <w:kern w:val="2"/>
        </w:rPr>
        <w:t>（三角形内部）</w:t>
      </w:r>
      <w:r w:rsidR="00321F02" w:rsidRPr="00053693">
        <w:rPr>
          <w:rFonts w:ascii="Times New Roman" w:hAnsi="Times New Roman" w:cs="Times New Roman" w:hint="eastAsia"/>
          <w:kern w:val="2"/>
        </w:rPr>
        <w:t>。</w:t>
      </w:r>
    </w:p>
    <w:p w14:paraId="5E93388E" w14:textId="60158C83"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r w:rsidR="00321F02" w:rsidRPr="00053693">
        <w:rPr>
          <w:rFonts w:ascii="Times New Roman" w:hAnsi="Times New Roman" w:cs="Times New Roman" w:hint="eastAsia"/>
          <w:kern w:val="2"/>
        </w:rPr>
        <w:t>。</w:t>
      </w:r>
    </w:p>
    <w:p w14:paraId="4C251810" w14:textId="177E1119"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r w:rsidR="00321F02" w:rsidRPr="00053693">
        <w:rPr>
          <w:rFonts w:ascii="Times New Roman" w:hAnsi="Times New Roman" w:cs="Times New Roman" w:hint="eastAsia"/>
          <w:kern w:val="2"/>
        </w:rPr>
        <w:t>。</w:t>
      </w:r>
    </w:p>
    <w:p w14:paraId="341A5AEE" w14:textId="35D51614" w:rsidR="004426B8" w:rsidRPr="00053693" w:rsidRDefault="00195608"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w:t>
      </w:r>
      <w:r w:rsidR="004C0A92" w:rsidRPr="00053693">
        <w:rPr>
          <w:rFonts w:ascii="Times New Roman" w:hAnsi="Times New Roman" w:cs="Times New Roman" w:hint="eastAsia"/>
          <w:kern w:val="2"/>
        </w:rPr>
        <w:t>3</w:t>
      </w:r>
      <w:r w:rsidRPr="00053693">
        <w:rPr>
          <w:rFonts w:ascii="Times New Roman" w:hAnsi="Times New Roman" w:cs="Times New Roman" w:hint="eastAsia"/>
          <w:kern w:val="2"/>
        </w:rPr>
        <w:t>判断顶点位置，</w:t>
      </w:r>
      <w:r w:rsidR="004C0A92" w:rsidRPr="00053693">
        <w:rPr>
          <w:rFonts w:ascii="Times New Roman" w:hAnsi="Times New Roman" w:cs="Times New Roman" w:hint="eastAsia"/>
          <w:kern w:val="2"/>
        </w:rPr>
        <w:t>并</w:t>
      </w:r>
      <w:r w:rsidRPr="00053693">
        <w:rPr>
          <w:rFonts w:ascii="Times New Roman" w:hAnsi="Times New Roman" w:cs="Times New Roman" w:hint="eastAsia"/>
          <w:kern w:val="2"/>
        </w:rPr>
        <w:t>按</w:t>
      </w:r>
      <w:r w:rsidR="004426B8" w:rsidRPr="00053693">
        <w:rPr>
          <w:rFonts w:ascii="Times New Roman" w:hAnsi="Times New Roman" w:cs="Times New Roman" w:hint="eastAsia"/>
          <w:kern w:val="2"/>
        </w:rPr>
        <w:t>以下步骤执行定位操作：</w:t>
      </w:r>
    </w:p>
    <w:p w14:paraId="2EB01079" w14:textId="03216963"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w:t>
      </w:r>
      <w:r w:rsidR="004426B8" w:rsidRPr="00053693">
        <w:rPr>
          <w:rFonts w:ascii="Times New Roman" w:hAnsi="Times New Roman" w:cs="Times New Roman" w:hint="eastAsia"/>
          <w:kern w:val="2"/>
        </w:rPr>
        <w:t>1</w:t>
      </w:r>
      <w:r w:rsidRPr="00053693">
        <w:rPr>
          <w:rFonts w:ascii="Times New Roman" w:hAnsi="Times New Roman" w:cs="Times New Roman" w:hint="eastAsia"/>
          <w:kern w:val="2"/>
        </w:rPr>
        <w:t xml:space="preserve"> </w:t>
      </w:r>
      <w:r w:rsidR="004426B8" w:rsidRPr="00053693">
        <w:rPr>
          <w:rFonts w:ascii="Times New Roman" w:hAnsi="Times New Roman" w:cs="Times New Roman" w:hint="eastAsia"/>
          <w:kern w:val="2"/>
        </w:rPr>
        <w:t>假设网格中的所有三角形都按逆时针方向排列。因此，如果一个顶点包</w:t>
      </w:r>
      <w:r w:rsidR="004426B8" w:rsidRPr="00053693">
        <w:rPr>
          <w:rFonts w:ascii="Times New Roman" w:hAnsi="Times New Roman" w:cs="Times New Roman" w:hint="eastAsia"/>
          <w:kern w:val="2"/>
        </w:rPr>
        <w:lastRenderedPageBreak/>
        <w:t>含在三角形中，则它将位于每个内边</w:t>
      </w:r>
      <w:r w:rsidR="009F1164" w:rsidRPr="00053693">
        <w:rPr>
          <w:rFonts w:ascii="Times New Roman" w:hAnsi="Times New Roman" w:cs="Times New Roman" w:hint="eastAsia"/>
          <w:kern w:val="2"/>
        </w:rPr>
        <w:t>正方向</w:t>
      </w:r>
      <w:r w:rsidR="004426B8" w:rsidRPr="00053693">
        <w:rPr>
          <w:rFonts w:ascii="Times New Roman" w:hAnsi="Times New Roman" w:cs="Times New Roman" w:hint="eastAsia"/>
          <w:kern w:val="2"/>
        </w:rPr>
        <w:t>左侧的半平面内。</w:t>
      </w:r>
    </w:p>
    <w:p w14:paraId="1F068D76" w14:textId="6994D440"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4426B8" w:rsidRPr="00053693">
        <w:rPr>
          <w:rFonts w:ascii="Times New Roman" w:hAnsi="Times New Roman" w:cs="Times New Roman" w:hint="eastAsia"/>
          <w:kern w:val="2"/>
        </w:rPr>
        <w:t>对于</w:t>
      </w:r>
      <w:r w:rsidR="009F1164" w:rsidRPr="00053693">
        <w:rPr>
          <w:rFonts w:ascii="Times New Roman" w:hAnsi="Times New Roman" w:cs="Times New Roman" w:hint="eastAsia"/>
          <w:kern w:val="2"/>
        </w:rPr>
        <w:t>初始化</w:t>
      </w:r>
      <w:r w:rsidR="004426B8" w:rsidRPr="00053693">
        <w:rPr>
          <w:rFonts w:ascii="Times New Roman" w:hAnsi="Times New Roman" w:cs="Times New Roman" w:hint="eastAsia"/>
          <w:kern w:val="2"/>
        </w:rPr>
        <w:t>后的第一次插入，</w:t>
      </w:r>
      <w:r w:rsidR="009F1164" w:rsidRPr="00053693">
        <w:rPr>
          <w:rFonts w:ascii="Times New Roman" w:hAnsi="Times New Roman" w:cs="Times New Roman" w:hint="eastAsia"/>
          <w:kern w:val="2"/>
        </w:rPr>
        <w:t>任选</w:t>
      </w:r>
      <w:r w:rsidR="004426B8" w:rsidRPr="00053693">
        <w:rPr>
          <w:rFonts w:ascii="Times New Roman" w:hAnsi="Times New Roman" w:cs="Times New Roman" w:hint="eastAsia"/>
          <w:kern w:val="2"/>
        </w:rPr>
        <w:t>初始三角形的内侧之一</w:t>
      </w:r>
      <w:r w:rsidR="009F1164" w:rsidRPr="00053693">
        <w:rPr>
          <w:rFonts w:ascii="Times New Roman" w:hAnsi="Times New Roman" w:cs="Times New Roman" w:hint="eastAsia"/>
          <w:kern w:val="2"/>
        </w:rPr>
        <w:t>作为</w:t>
      </w:r>
      <w:r w:rsidR="004426B8" w:rsidRPr="00053693">
        <w:rPr>
          <w:rFonts w:ascii="Times New Roman" w:hAnsi="Times New Roman" w:cs="Times New Roman" w:hint="eastAsia"/>
          <w:kern w:val="2"/>
        </w:rPr>
        <w:t>起始边。对于所有后续搜索，从最近</w:t>
      </w:r>
      <w:r w:rsidR="009F1164" w:rsidRPr="00053693">
        <w:rPr>
          <w:rFonts w:ascii="Times New Roman" w:hAnsi="Times New Roman" w:cs="Times New Roman" w:hint="eastAsia"/>
          <w:kern w:val="2"/>
        </w:rPr>
        <w:t>一次</w:t>
      </w:r>
      <w:r w:rsidR="004426B8" w:rsidRPr="00053693">
        <w:rPr>
          <w:rFonts w:ascii="Times New Roman" w:hAnsi="Times New Roman" w:cs="Times New Roman" w:hint="eastAsia"/>
          <w:kern w:val="2"/>
        </w:rPr>
        <w:t>构建的三角形中选取起始边。</w:t>
      </w:r>
    </w:p>
    <w:p w14:paraId="5F7133AC" w14:textId="10E1557E"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004426B8" w:rsidRPr="00053693">
        <w:rPr>
          <w:rFonts w:ascii="Times New Roman" w:hAnsi="Times New Roman" w:cs="Times New Roman" w:hint="eastAsia"/>
          <w:kern w:val="2"/>
        </w:rPr>
        <w:t>测试插入顶点是否位于起始边的左侧或左侧。如果是，则继续步骤</w:t>
      </w:r>
      <w:r w:rsidR="004426B8" w:rsidRPr="00053693">
        <w:rPr>
          <w:rFonts w:ascii="Times New Roman" w:hAnsi="Times New Roman" w:cs="Times New Roman" w:hint="eastAsia"/>
          <w:kern w:val="2"/>
        </w:rPr>
        <w:t xml:space="preserve"> 4</w:t>
      </w:r>
      <w:r w:rsidR="004426B8" w:rsidRPr="00053693">
        <w:rPr>
          <w:rFonts w:ascii="Times New Roman" w:hAnsi="Times New Roman" w:cs="Times New Roman" w:hint="eastAsia"/>
          <w:kern w:val="2"/>
        </w:rPr>
        <w:t>。如果不是，则它将位于起始边对偶的左侧，因此转移到起始边的对偶。</w:t>
      </w:r>
    </w:p>
    <w:p w14:paraId="14D8247B" w14:textId="78811D02"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4426B8" w:rsidRPr="00053693">
        <w:rPr>
          <w:rFonts w:ascii="Times New Roman" w:hAnsi="Times New Roman" w:cs="Times New Roman" w:hint="eastAsia"/>
          <w:kern w:val="2"/>
        </w:rPr>
        <w:t>重复以下步骤，直到找到包含的三角形或遍历转移到</w:t>
      </w:r>
      <w:r w:rsidR="004426B8" w:rsidRPr="00053693">
        <w:rPr>
          <w:rFonts w:ascii="Times New Roman" w:hAnsi="Times New Roman" w:cs="Times New Roman" w:hint="eastAsia"/>
          <w:kern w:val="2"/>
        </w:rPr>
        <w:t xml:space="preserve"> TIN </w:t>
      </w:r>
      <w:r w:rsidR="004426B8" w:rsidRPr="00053693">
        <w:rPr>
          <w:rFonts w:ascii="Times New Roman" w:hAnsi="Times New Roman" w:cs="Times New Roman" w:hint="eastAsia"/>
          <w:kern w:val="2"/>
        </w:rPr>
        <w:t>的外部：</w:t>
      </w:r>
    </w:p>
    <w:p w14:paraId="42FC31BD" w14:textId="24E94129"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w:t>
      </w:r>
      <w:r w:rsidR="009F1164" w:rsidRPr="00053693">
        <w:rPr>
          <w:rFonts w:ascii="Times New Roman" w:hAnsi="Times New Roman" w:cs="Times New Roman" w:hint="eastAsia"/>
          <w:kern w:val="2"/>
        </w:rPr>
        <w:t>前向边</w:t>
      </w:r>
      <w:r w:rsidR="004426B8" w:rsidRPr="00053693">
        <w:rPr>
          <w:rFonts w:ascii="Times New Roman" w:hAnsi="Times New Roman" w:cs="Times New Roman" w:hint="eastAsia"/>
          <w:kern w:val="2"/>
        </w:rPr>
        <w:t>。如果顶点位于前</w:t>
      </w:r>
      <w:r w:rsidR="009F1164" w:rsidRPr="00053693">
        <w:rPr>
          <w:rFonts w:ascii="Times New Roman" w:hAnsi="Times New Roman" w:cs="Times New Roman" w:hint="eastAsia"/>
          <w:kern w:val="2"/>
        </w:rPr>
        <w:t>向</w:t>
      </w:r>
      <w:r w:rsidR="004426B8" w:rsidRPr="00053693">
        <w:rPr>
          <w:rFonts w:ascii="Times New Roman" w:hAnsi="Times New Roman" w:cs="Times New Roman" w:hint="eastAsia"/>
          <w:kern w:val="2"/>
        </w:rPr>
        <w:t>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600CFC32" w14:textId="0D97BF36"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反向边。如果顶点位于反向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7C9ED66F" w14:textId="77F15980"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4426B8" w:rsidRPr="00053693">
        <w:rPr>
          <w:rFonts w:ascii="Times New Roman" w:hAnsi="Times New Roman" w:cs="Times New Roman" w:hint="eastAsia"/>
          <w:kern w:val="2"/>
        </w:rPr>
        <w:t>搜索已转移到边的对偶，使得顶点位于该边的左侧。如果该边是内边，则从步骤</w:t>
      </w:r>
      <w:r w:rsidR="004426B8" w:rsidRPr="00053693">
        <w:rPr>
          <w:rFonts w:ascii="Times New Roman" w:hAnsi="Times New Roman" w:cs="Times New Roman" w:hint="eastAsia"/>
          <w:kern w:val="2"/>
        </w:rPr>
        <w:t xml:space="preserve"> 4 </w:t>
      </w:r>
      <w:r w:rsidR="004426B8" w:rsidRPr="00053693">
        <w:rPr>
          <w:rFonts w:ascii="Times New Roman" w:hAnsi="Times New Roman" w:cs="Times New Roman" w:hint="eastAsia"/>
          <w:kern w:val="2"/>
        </w:rPr>
        <w:t>继续搜索。</w:t>
      </w:r>
    </w:p>
    <w:p w14:paraId="784F660B" w14:textId="4939F58C"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004426B8" w:rsidRPr="00053693">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053693">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50DB1A67">
            <wp:extent cx="2658979" cy="2497639"/>
            <wp:effectExtent l="0" t="0" r="8255" b="0"/>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8"/>
                    <a:stretch>
                      <a:fillRect/>
                    </a:stretch>
                  </pic:blipFill>
                  <pic:spPr>
                    <a:xfrm>
                      <a:off x="0" y="0"/>
                      <a:ext cx="2658979" cy="2497639"/>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4008A50A" w:rsidR="00685DD8" w:rsidRPr="00053693" w:rsidRDefault="002017E3" w:rsidP="00053693">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004D360C" w:rsidRPr="00053693">
        <w:rPr>
          <w:rFonts w:ascii="Times New Roman" w:hAnsi="Times New Roman" w:cs="Times New Roman" w:hint="eastAsia"/>
          <w:kern w:val="2"/>
          <w:szCs w:val="24"/>
        </w:rPr>
        <w:t>插入点</w:t>
      </w:r>
      <w:r w:rsidR="000C77A2" w:rsidRPr="00053693">
        <w:rPr>
          <w:rFonts w:ascii="Times New Roman" w:hAnsi="Times New Roman" w:cs="Times New Roman" w:hint="eastAsia"/>
          <w:kern w:val="2"/>
          <w:szCs w:val="24"/>
        </w:rPr>
        <w:t>并找到</w:t>
      </w:r>
      <w:r w:rsidR="004D360C" w:rsidRPr="00053693">
        <w:rPr>
          <w:rFonts w:ascii="Times New Roman" w:hAnsi="Times New Roman" w:cs="Times New Roman" w:hint="eastAsia"/>
          <w:kern w:val="2"/>
          <w:szCs w:val="24"/>
        </w:rPr>
        <w:t>包围三角形，</w:t>
      </w:r>
      <w:r w:rsidR="005A29D3" w:rsidRPr="00053693">
        <w:rPr>
          <w:rFonts w:ascii="Times New Roman" w:hAnsi="Times New Roman" w:cs="Times New Roman" w:hint="eastAsia"/>
          <w:kern w:val="2"/>
          <w:szCs w:val="24"/>
          <w:lang w:val="en-US"/>
        </w:rPr>
        <w:t>并利用公式</w:t>
      </w:r>
      <w:r w:rsidR="005A29D3" w:rsidRPr="00053693">
        <w:rPr>
          <w:rFonts w:ascii="Times New Roman" w:hAnsi="Times New Roman" w:cs="Times New Roman" w:hint="eastAsia"/>
          <w:kern w:val="2"/>
          <w:szCs w:val="24"/>
          <w:lang w:val="en-US"/>
        </w:rPr>
        <w:t>2.</w:t>
      </w:r>
      <w:r w:rsidR="00B211D1" w:rsidRPr="00053693">
        <w:rPr>
          <w:rFonts w:ascii="Times New Roman" w:hAnsi="Times New Roman" w:cs="Times New Roman" w:hint="eastAsia"/>
          <w:kern w:val="2"/>
          <w:szCs w:val="24"/>
          <w:lang w:val="en-US"/>
        </w:rPr>
        <w:t>3</w:t>
      </w:r>
      <w:r w:rsidR="004D360C" w:rsidRPr="00053693">
        <w:rPr>
          <w:rFonts w:ascii="Times New Roman" w:hAnsi="Times New Roman" w:cs="Times New Roman" w:hint="eastAsia"/>
          <w:kern w:val="2"/>
          <w:szCs w:val="24"/>
        </w:rPr>
        <w:t>判断是否满足</w:t>
      </w:r>
      <w:r w:rsidR="004D360C" w:rsidRPr="00053693">
        <w:rPr>
          <w:rFonts w:ascii="Times New Roman" w:hAnsi="Times New Roman" w:cs="Times New Roman" w:hint="eastAsia"/>
          <w:kern w:val="2"/>
          <w:szCs w:val="24"/>
        </w:rPr>
        <w:t>Delaunay</w:t>
      </w:r>
      <w:r w:rsidR="004D360C" w:rsidRPr="00053693">
        <w:rPr>
          <w:rFonts w:ascii="Times New Roman" w:hAnsi="Times New Roman" w:cs="Times New Roman" w:hint="eastAsia"/>
          <w:kern w:val="2"/>
          <w:szCs w:val="24"/>
        </w:rPr>
        <w:t>准则，如果不满足则</w:t>
      </w:r>
      <w:r w:rsidR="00685DD8" w:rsidRPr="00053693">
        <w:rPr>
          <w:rFonts w:ascii="Times New Roman" w:hAnsi="Times New Roman" w:cs="Times New Roman" w:hint="eastAsia"/>
          <w:kern w:val="2"/>
          <w:szCs w:val="24"/>
        </w:rPr>
        <w:t>进行边翻转操作，</w:t>
      </w:r>
      <w:r w:rsidR="00C2092D" w:rsidRPr="00053693">
        <w:rPr>
          <w:rFonts w:ascii="Times New Roman" w:hAnsi="Times New Roman" w:cs="Times New Roman" w:hint="eastAsia"/>
          <w:kern w:val="2"/>
          <w:szCs w:val="24"/>
          <w:lang w:val="en-US"/>
        </w:rPr>
        <w:t>保持局部的</w:t>
      </w:r>
      <w:r w:rsidR="00C2092D" w:rsidRPr="00053693">
        <w:rPr>
          <w:rFonts w:ascii="Times New Roman" w:hAnsi="Times New Roman" w:cs="Times New Roman" w:hint="eastAsia"/>
          <w:kern w:val="2"/>
          <w:szCs w:val="24"/>
          <w:lang w:val="en-US"/>
        </w:rPr>
        <w:t>Delaunay</w:t>
      </w:r>
      <w:r w:rsidR="00C2092D" w:rsidRPr="00053693">
        <w:rPr>
          <w:rFonts w:ascii="Times New Roman" w:hAnsi="Times New Roman" w:cs="Times New Roman" w:hint="eastAsia"/>
          <w:kern w:val="2"/>
          <w:szCs w:val="24"/>
          <w:lang w:val="en-US"/>
        </w:rPr>
        <w:t>性质</w:t>
      </w:r>
      <w:r w:rsidR="005A29D3" w:rsidRPr="00053693">
        <w:rPr>
          <w:rFonts w:ascii="Times New Roman" w:hAnsi="Times New Roman" w:cs="Times New Roman" w:hint="eastAsia"/>
          <w:kern w:val="2"/>
          <w:szCs w:val="24"/>
          <w:lang w:val="en-US"/>
        </w:rPr>
        <w:t>如图</w:t>
      </w:r>
      <w:r w:rsidR="005A29D3" w:rsidRPr="00053693">
        <w:rPr>
          <w:rFonts w:ascii="Times New Roman" w:hAnsi="Times New Roman" w:cs="Times New Roman" w:hint="eastAsia"/>
          <w:kern w:val="2"/>
          <w:szCs w:val="24"/>
          <w:lang w:val="en-US"/>
        </w:rPr>
        <w:t>2.3</w:t>
      </w:r>
      <w:r w:rsidR="005A29D3" w:rsidRPr="00053693">
        <w:rPr>
          <w:rFonts w:ascii="Times New Roman" w:hAnsi="Times New Roman" w:cs="Times New Roman" w:hint="eastAsia"/>
          <w:kern w:val="2"/>
          <w:szCs w:val="24"/>
          <w:lang w:val="en-US"/>
        </w:rPr>
        <w:t>所示</w:t>
      </w:r>
      <w:r w:rsidR="00685DD8" w:rsidRPr="00053693">
        <w:rPr>
          <w:rFonts w:ascii="Times New Roman" w:hAnsi="Times New Roman" w:cs="Times New Roman" w:hint="eastAsia"/>
          <w:kern w:val="2"/>
          <w:szCs w:val="24"/>
        </w:rPr>
        <w:t>。</w:t>
      </w:r>
    </w:p>
    <w:p w14:paraId="4D0A7B1E" w14:textId="77777777"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26221D8C" w14:textId="6D4841E1" w:rsidR="005A29D3" w:rsidRPr="00053693" w:rsidRDefault="00053693" w:rsidP="00053693">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005A29D3" w:rsidRPr="00053693">
        <w:rPr>
          <w:rFonts w:ascii="Times New Roman" w:hAnsi="Times New Roman" w:cs="Times New Roman"/>
          <w:iCs/>
        </w:rPr>
        <w:t xml:space="preserve">  </w:t>
      </w:r>
      <w:r w:rsidR="005A29D3" w:rsidRPr="00053693">
        <w:rPr>
          <w:rFonts w:ascii="Times New Roman" w:hAnsi="Times New Roman" w:hint="eastAsia"/>
        </w:rPr>
        <w:t xml:space="preserve">    </w:t>
      </w:r>
      <w:r w:rsidR="005A29D3" w:rsidRPr="00053693">
        <w:rPr>
          <w:rFonts w:ascii="Times New Roman" w:hAnsi="Times New Roman" w:cs="Times New Roman" w:hint="eastAsia"/>
          <w:kern w:val="2"/>
        </w:rPr>
        <w:t xml:space="preserve"> </w:t>
      </w:r>
      <w:r w:rsidR="005A29D3" w:rsidRPr="00053693">
        <w:rPr>
          <w:rFonts w:ascii="Times New Roman" w:hAnsi="Times New Roman" w:cs="Times New Roman" w:hint="eastAsia"/>
          <w:kern w:val="2"/>
        </w:rPr>
        <w:t>（</w:t>
      </w:r>
      <w:r w:rsidR="005A29D3" w:rsidRPr="00053693">
        <w:rPr>
          <w:rFonts w:ascii="Times New Roman" w:hAnsi="Times New Roman" w:cs="Times New Roman" w:hint="eastAsia"/>
          <w:kern w:val="2"/>
        </w:rPr>
        <w:t>2.</w:t>
      </w:r>
      <w:r w:rsidR="00B211D1" w:rsidRPr="00053693">
        <w:rPr>
          <w:rFonts w:ascii="Times New Roman" w:hAnsi="Times New Roman" w:cs="Times New Roman" w:hint="eastAsia"/>
          <w:kern w:val="2"/>
        </w:rPr>
        <w:t>3</w:t>
      </w:r>
      <w:r w:rsidR="005A29D3" w:rsidRPr="00053693">
        <w:rPr>
          <w:rFonts w:ascii="Times New Roman" w:hAnsi="Times New Roman" w:cs="Times New Roman" w:hint="eastAsia"/>
          <w:kern w:val="2"/>
        </w:rPr>
        <w:t>）</w:t>
      </w:r>
    </w:p>
    <w:p w14:paraId="05D440B4" w14:textId="2A5714E1"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lastRenderedPageBreak/>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3C45C5E9" w14:textId="5C8A3C1B" w:rsidR="005A29D3" w:rsidRPr="00053693" w:rsidRDefault="005A29D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9"/>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30"/>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31"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31"/>
    </w:p>
    <w:p w14:paraId="31E8FC2E" w14:textId="504325F1"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31"/>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32"/>
                    <a:stretch>
                      <a:fillRect/>
                    </a:stretch>
                  </pic:blipFill>
                  <pic:spPr>
                    <a:xfrm>
                      <a:off x="0" y="0"/>
                      <a:ext cx="2130080" cy="1898197"/>
                    </a:xfrm>
                    <a:prstGeom prst="rect">
                      <a:avLst/>
                    </a:prstGeom>
                  </pic:spPr>
                </pic:pic>
              </a:graphicData>
            </a:graphic>
          </wp:inline>
        </w:drawing>
      </w:r>
    </w:p>
    <w:p w14:paraId="04546382" w14:textId="3B136086"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10B46E99" w:rsidR="00CA5AC2" w:rsidRPr="005A29D3" w:rsidRDefault="00053693"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Delete Edge AB</w:t>
      </w:r>
      <w:r w:rsidR="003A7297" w:rsidRP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32"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32"/>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00047B54"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00047B54"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00047B54"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00047B54" w:rsidRPr="00053693">
        <w:rPr>
          <w:rFonts w:ascii="Times New Roman" w:hAnsi="Times New Roman" w:cs="Times New Roman"/>
          <w:kern w:val="2"/>
        </w:rPr>
        <w:t>调整。</w:t>
      </w:r>
    </w:p>
    <w:p w14:paraId="235BACEB" w14:textId="2767CAE6" w:rsidR="00C722CF" w:rsidRPr="00053693" w:rsidRDefault="00685DD8"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003A7297" w:rsidRPr="00053693">
        <w:rPr>
          <w:rFonts w:ascii="Times New Roman" w:hAnsi="Times New Roman" w:cs="Times New Roman" w:hint="eastAsia"/>
          <w:kern w:val="2"/>
        </w:rPr>
        <w:t>设置</w:t>
      </w:r>
      <w:r w:rsidR="000349CE" w:rsidRPr="00053693">
        <w:rPr>
          <w:rFonts w:ascii="Times New Roman" w:hAnsi="Times New Roman" w:cs="Times New Roman" w:hint="eastAsia"/>
          <w:kern w:val="2"/>
        </w:rPr>
        <w:t>约束</w:t>
      </w:r>
      <w:r w:rsidR="00B211D1" w:rsidRPr="00053693">
        <w:rPr>
          <w:rFonts w:ascii="Times New Roman" w:hAnsi="Times New Roman" w:cs="Times New Roman" w:hint="eastAsia"/>
          <w:kern w:val="2"/>
        </w:rPr>
        <w:t>外边界和内边界</w:t>
      </w:r>
      <w:r w:rsidR="00D3562A" w:rsidRPr="00053693">
        <w:rPr>
          <w:rFonts w:ascii="Times New Roman" w:hAnsi="Times New Roman" w:cs="Times New Roman" w:hint="eastAsia"/>
          <w:kern w:val="2"/>
        </w:rPr>
        <w:t>（如图</w:t>
      </w:r>
      <w:r w:rsidR="00D3562A" w:rsidRPr="00053693">
        <w:rPr>
          <w:rFonts w:ascii="Times New Roman" w:hAnsi="Times New Roman" w:cs="Times New Roman" w:hint="eastAsia"/>
          <w:kern w:val="2"/>
        </w:rPr>
        <w:t>2.4</w:t>
      </w:r>
      <w:r w:rsidR="00D3562A" w:rsidRPr="00053693">
        <w:rPr>
          <w:rFonts w:ascii="Times New Roman" w:hAnsi="Times New Roman" w:cs="Times New Roman" w:hint="eastAsia"/>
          <w:kern w:val="2"/>
        </w:rPr>
        <w:t>）</w:t>
      </w:r>
      <w:r w:rsidR="003A7297" w:rsidRPr="00053693">
        <w:rPr>
          <w:rFonts w:ascii="Times New Roman" w:hAnsi="Times New Roman" w:cs="Times New Roman" w:hint="eastAsia"/>
          <w:kern w:val="2"/>
        </w:rPr>
        <w:t>，</w:t>
      </w:r>
      <w:r w:rsidRPr="00053693">
        <w:rPr>
          <w:rFonts w:ascii="Times New Roman" w:hAnsi="Times New Roman" w:cs="Times New Roman" w:hint="eastAsia"/>
          <w:kern w:val="2"/>
        </w:rPr>
        <w:t>检查</w:t>
      </w:r>
      <w:r w:rsidR="000349CE" w:rsidRPr="00053693">
        <w:rPr>
          <w:rFonts w:ascii="Times New Roman" w:hAnsi="Times New Roman" w:cs="Times New Roman" w:hint="eastAsia"/>
          <w:kern w:val="2"/>
        </w:rPr>
        <w:t>是否与已有网格存在交叉</w:t>
      </w:r>
      <w:r w:rsidRPr="00053693">
        <w:rPr>
          <w:rFonts w:ascii="Times New Roman" w:hAnsi="Times New Roman" w:cs="Times New Roman" w:hint="eastAsia"/>
          <w:kern w:val="2"/>
        </w:rPr>
        <w:t>。如果</w:t>
      </w:r>
      <w:r w:rsidR="00D3562A" w:rsidRPr="00053693">
        <w:rPr>
          <w:rFonts w:ascii="Times New Roman" w:hAnsi="Times New Roman" w:cs="Times New Roman" w:hint="eastAsia"/>
          <w:kern w:val="2"/>
        </w:rPr>
        <w:t>现在有三角形含括</w:t>
      </w:r>
      <w:r w:rsidRPr="00053693">
        <w:rPr>
          <w:rFonts w:ascii="Times New Roman" w:hAnsi="Times New Roman" w:cs="Times New Roman" w:hint="eastAsia"/>
          <w:kern w:val="2"/>
        </w:rPr>
        <w:t>约束边</w:t>
      </w:r>
      <w:r w:rsidR="00D3562A" w:rsidRPr="00053693">
        <w:rPr>
          <w:rFonts w:ascii="Times New Roman" w:hAnsi="Times New Roman" w:cs="Times New Roman" w:hint="eastAsia"/>
          <w:kern w:val="2"/>
        </w:rPr>
        <w:t>则复用</w:t>
      </w:r>
      <w:r w:rsidR="002017E3" w:rsidRPr="00053693">
        <w:rPr>
          <w:rFonts w:ascii="Times New Roman" w:hAnsi="Times New Roman" w:cs="Times New Roman" w:hint="eastAsia"/>
          <w:kern w:val="2"/>
        </w:rPr>
        <w:t>该边</w:t>
      </w:r>
      <w:r w:rsidR="00D3562A" w:rsidRPr="00053693">
        <w:rPr>
          <w:rFonts w:ascii="Times New Roman" w:hAnsi="Times New Roman" w:cs="Times New Roman" w:hint="eastAsia"/>
          <w:kern w:val="2"/>
        </w:rPr>
        <w:t>，若约束</w:t>
      </w:r>
      <w:r w:rsidR="002017E3" w:rsidRPr="00053693">
        <w:rPr>
          <w:rFonts w:ascii="Times New Roman" w:hAnsi="Times New Roman" w:cs="Times New Roman" w:hint="eastAsia"/>
          <w:kern w:val="2"/>
        </w:rPr>
        <w:t>边</w:t>
      </w:r>
      <w:r w:rsidRPr="00053693">
        <w:rPr>
          <w:rFonts w:ascii="Times New Roman" w:hAnsi="Times New Roman" w:cs="Times New Roman" w:hint="eastAsia"/>
          <w:kern w:val="2"/>
        </w:rPr>
        <w:t>与</w:t>
      </w:r>
      <w:r w:rsidR="00D3562A" w:rsidRPr="00053693">
        <w:rPr>
          <w:rFonts w:ascii="Times New Roman" w:hAnsi="Times New Roman" w:cs="Times New Roman" w:hint="eastAsia"/>
          <w:kern w:val="2"/>
        </w:rPr>
        <w:t>当前</w:t>
      </w:r>
      <w:r w:rsidRPr="00053693">
        <w:rPr>
          <w:rFonts w:ascii="Times New Roman" w:hAnsi="Times New Roman" w:cs="Times New Roman" w:hint="eastAsia"/>
          <w:kern w:val="2"/>
        </w:rPr>
        <w:t>三角形</w:t>
      </w:r>
      <w:r w:rsidR="002017E3" w:rsidRPr="00053693">
        <w:rPr>
          <w:rFonts w:ascii="Times New Roman" w:hAnsi="Times New Roman" w:cs="Times New Roman" w:hint="eastAsia"/>
          <w:kern w:val="2"/>
        </w:rPr>
        <w:t>产生交叉</w:t>
      </w:r>
      <w:r w:rsidRPr="00053693">
        <w:rPr>
          <w:rFonts w:ascii="Times New Roman" w:hAnsi="Times New Roman" w:cs="Times New Roman" w:hint="eastAsia"/>
          <w:kern w:val="2"/>
        </w:rPr>
        <w:t>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00C629FD" w:rsidRPr="00053693">
        <w:rPr>
          <w:rFonts w:ascii="Times New Roman" w:hAnsi="Times New Roman"/>
        </w:rPr>
        <w:fldChar w:fldCharType="begin"/>
      </w:r>
      <w:r w:rsidR="00F00D2C" w:rsidRPr="00053693">
        <w:rPr>
          <w:rFonts w:ascii="Times New Roman" w:hAnsi="Times New Roman"/>
        </w:rPr>
        <w:instrText xml:space="preserve"> ADDIN ZOTERO_ITEM CSL_CITATION {"citationID":"GznQQ7Ay","properties":{"formattedCitation":"\\super [38-41]\\nosupersub{}","plainCitation":"[38-41]","noteIndex":0},"citationItems":[{"id":53,"uris":["http://zotero.org/users/local/8clMLtyf/items/34UU8GV3"],"itemData":{"id":53,"type":"article-journal","abstract":"</w:instrText>
      </w:r>
      <w:r w:rsidR="00F00D2C" w:rsidRPr="00053693">
        <w:rPr>
          <w:rFonts w:ascii="Times New Roman" w:hAnsi="Times New Roman"/>
        </w:rPr>
        <w:instrText>讨论了建立约束</w:instrText>
      </w:r>
      <w:r w:rsidR="00F00D2C" w:rsidRPr="00053693">
        <w:rPr>
          <w:rFonts w:ascii="Times New Roman" w:hAnsi="Times New Roman"/>
        </w:rPr>
        <w:instrText>Delaunay</w:instrText>
      </w:r>
      <w:r w:rsidR="00F00D2C" w:rsidRPr="00053693">
        <w:rPr>
          <w:rFonts w:ascii="Times New Roman" w:hAnsi="Times New Roman"/>
        </w:rPr>
        <w:instrText>三角网算法的研究现状</w:instrText>
      </w:r>
      <w:r w:rsidR="00F00D2C" w:rsidRPr="00053693">
        <w:rPr>
          <w:rFonts w:ascii="Times New Roman" w:hAnsi="Times New Roman"/>
        </w:rPr>
        <w:instrText>,</w:instrText>
      </w:r>
      <w:r w:rsidR="00F00D2C" w:rsidRPr="00053693">
        <w:rPr>
          <w:rFonts w:ascii="Times New Roman" w:hAnsi="Times New Roman"/>
        </w:rPr>
        <w:instrText>采用</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和</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构成</w:instrText>
      </w:r>
      <w:r w:rsidR="00F00D2C" w:rsidRPr="00053693">
        <w:rPr>
          <w:rFonts w:ascii="Times New Roman" w:hAnsi="Times New Roman"/>
        </w:rPr>
        <w:instrText>“</w:instrText>
      </w:r>
      <w:r w:rsidR="00F00D2C" w:rsidRPr="00053693">
        <w:rPr>
          <w:rFonts w:ascii="Times New Roman" w:hAnsi="Times New Roman"/>
        </w:rPr>
        <w:instrText>两步法</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从建立高精度三角网模型的需求出发</w:instrText>
      </w:r>
      <w:r w:rsidR="00F00D2C" w:rsidRPr="00053693">
        <w:rPr>
          <w:rFonts w:ascii="Times New Roman" w:hAnsi="Times New Roman"/>
        </w:rPr>
        <w:instrText>,</w:instrText>
      </w:r>
      <w:r w:rsidR="00F00D2C" w:rsidRPr="00053693">
        <w:rPr>
          <w:rFonts w:ascii="Times New Roman" w:hAnsi="Times New Roman"/>
        </w:rPr>
        <w:instrText>研究以大数据量等高线为约束边进行</w:instrText>
      </w:r>
      <w:r w:rsidR="00F00D2C" w:rsidRPr="00053693">
        <w:rPr>
          <w:rFonts w:ascii="Times New Roman" w:hAnsi="Times New Roman"/>
        </w:rPr>
        <w:instrText>Delaunay</w:instrText>
      </w:r>
      <w:r w:rsidR="00F00D2C" w:rsidRPr="00053693">
        <w:rPr>
          <w:rFonts w:ascii="Times New Roman" w:hAnsi="Times New Roman"/>
        </w:rPr>
        <w:instrText>三角剖分的改进算法。针对</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采用网格分块的方法对构网点集和已生成的三角网建立索引</w:instrText>
      </w:r>
      <w:r w:rsidR="00F00D2C" w:rsidRPr="00053693">
        <w:rPr>
          <w:rFonts w:ascii="Times New Roman" w:hAnsi="Times New Roman"/>
        </w:rPr>
        <w:instrText>,</w:instrText>
      </w:r>
      <w:r w:rsidR="00F00D2C" w:rsidRPr="00053693">
        <w:rPr>
          <w:rFonts w:ascii="Times New Roman" w:hAnsi="Times New Roman"/>
        </w:rPr>
        <w:instrText>提高了点的查询速度和点在三角网中的定位速度</w:instrText>
      </w:r>
      <w:r w:rsidR="00F00D2C" w:rsidRPr="00053693">
        <w:rPr>
          <w:rFonts w:ascii="Times New Roman" w:hAnsi="Times New Roman"/>
        </w:rPr>
        <w:instrText>,</w:instrText>
      </w:r>
      <w:r w:rsidR="00F00D2C" w:rsidRPr="00053693">
        <w:rPr>
          <w:rFonts w:ascii="Times New Roman" w:hAnsi="Times New Roman"/>
        </w:rPr>
        <w:instrText>提高了三角网的生成效率</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增加了</w:instrText>
      </w:r>
      <w:r w:rsidR="00F00D2C" w:rsidRPr="00053693">
        <w:rPr>
          <w:rFonts w:ascii="Times New Roman" w:hAnsi="Times New Roman" w:hint="eastAsia"/>
        </w:rPr>
        <w:instrText>一些特殊情况的处理</w:instrText>
      </w:r>
      <w:r w:rsidR="00F00D2C" w:rsidRPr="00053693">
        <w:rPr>
          <w:rFonts w:ascii="Times New Roman" w:hAnsi="Times New Roman"/>
        </w:rPr>
        <w:instrText>,</w:instrText>
      </w:r>
      <w:r w:rsidR="00F00D2C" w:rsidRPr="00053693">
        <w:rPr>
          <w:rFonts w:ascii="Times New Roman" w:hAnsi="Times New Roman"/>
        </w:rPr>
        <w:instrText>提高了算法的健壮性和交换速度。</w:instrText>
      </w:r>
      <w:r w:rsidR="00F00D2C" w:rsidRPr="00053693">
        <w:rPr>
          <w:rFonts w:ascii="Times New Roman" w:hAnsi="Times New Roman"/>
        </w:rPr>
        <w:instrText>","container-title":"</w:instrText>
      </w:r>
      <w:r w:rsidR="00F00D2C" w:rsidRPr="00053693">
        <w:rPr>
          <w:rFonts w:ascii="Times New Roman" w:hAnsi="Times New Roman"/>
        </w:rPr>
        <w:instrText>测绘工程</w:instrText>
      </w:r>
      <w:r w:rsidR="00F00D2C" w:rsidRPr="00053693">
        <w:rPr>
          <w:rFonts w:ascii="Times New Roman" w:hAnsi="Times New Roman"/>
        </w:rPr>
        <w:instrText xml:space="preserve">","DOI":"10.19349/j.cnki.issn1006-7949.2007.03.002","issue":"3","language":"zh-CN","note":"foundation: </w:instrText>
      </w:r>
      <w:r w:rsidR="00F00D2C" w:rsidRPr="00053693">
        <w:rPr>
          <w:rFonts w:ascii="Times New Roman" w:hAnsi="Times New Roman"/>
        </w:rPr>
        <w:instrText>国家自然科学基金资助项目</w:instrText>
      </w:r>
      <w:r w:rsidR="00F00D2C" w:rsidRPr="00053693">
        <w:rPr>
          <w:rFonts w:ascii="Times New Roman" w:hAnsi="Times New Roman"/>
        </w:rPr>
        <w:instrText>(40401052)</w:instrText>
      </w:r>
      <w:r w:rsidR="00F00D2C" w:rsidRPr="00053693">
        <w:rPr>
          <w:rFonts w:ascii="Times New Roman" w:hAnsi="Times New Roman"/>
        </w:rPr>
        <w:instrText>；</w:instrText>
      </w:r>
      <w:r w:rsidR="00F00D2C" w:rsidRPr="00053693">
        <w:rPr>
          <w:rFonts w:ascii="Times New Roman" w:hAnsi="Times New Roman"/>
        </w:rPr>
        <w:instrText xml:space="preserve">\ndownload: 549\nalbum: </w:instrText>
      </w:r>
      <w:r w:rsidR="00F00D2C" w:rsidRPr="00053693">
        <w:rPr>
          <w:rFonts w:ascii="Times New Roman" w:hAnsi="Times New Roman"/>
        </w:rPr>
        <w:instrText>基础科学</w:instrText>
      </w:r>
      <w:r w:rsidR="00F00D2C" w:rsidRPr="00053693">
        <w:rPr>
          <w:rFonts w:ascii="Times New Roman" w:hAnsi="Times New Roman"/>
        </w:rPr>
        <w:instrText>\nCLC: P224.2\ndbcode: CJFQ\ndbname: CJFD2007\nfilename: CHGC200703001","page":"6-10","source":"CNKI","title":"</w:instrText>
      </w:r>
      <w:r w:rsidR="00F00D2C" w:rsidRPr="00053693">
        <w:rPr>
          <w:rFonts w:ascii="Times New Roman" w:hAnsi="Times New Roman"/>
        </w:rPr>
        <w:instrText>大量约束边条件下</w:instrText>
      </w:r>
      <w:r w:rsidR="00F00D2C" w:rsidRPr="00053693">
        <w:rPr>
          <w:rFonts w:ascii="Times New Roman" w:hAnsi="Times New Roman"/>
        </w:rPr>
        <w:instrText>Delaunay</w:instrText>
      </w:r>
      <w:r w:rsidR="00F00D2C" w:rsidRPr="00053693">
        <w:rPr>
          <w:rFonts w:ascii="Times New Roman" w:hAnsi="Times New Roman"/>
        </w:rPr>
        <w:instrText>三角网的快速生成</w:instrText>
      </w:r>
      <w:r w:rsidR="00F00D2C" w:rsidRPr="00053693">
        <w:rPr>
          <w:rFonts w:ascii="Times New Roman" w:hAnsi="Times New Roman"/>
        </w:rPr>
        <w:instrText>","author":[{"literal":"</w:instrText>
      </w:r>
      <w:r w:rsidR="00F00D2C" w:rsidRPr="00053693">
        <w:rPr>
          <w:rFonts w:ascii="Times New Roman" w:hAnsi="Times New Roman"/>
        </w:rPr>
        <w:instrText>徐道柱</w:instrText>
      </w:r>
      <w:r w:rsidR="00F00D2C" w:rsidRPr="00053693">
        <w:rPr>
          <w:rFonts w:ascii="Times New Roman" w:hAnsi="Times New Roman"/>
        </w:rPr>
        <w:instrText>"},{"literal":"</w:instrText>
      </w:r>
      <w:r w:rsidR="00F00D2C" w:rsidRPr="00053693">
        <w:rPr>
          <w:rFonts w:ascii="Times New Roman" w:hAnsi="Times New Roman"/>
        </w:rPr>
        <w:instrText>刘海砚</w:instrText>
      </w:r>
      <w:r w:rsidR="00F00D2C" w:rsidRPr="00053693">
        <w:rPr>
          <w:rFonts w:ascii="Times New Roman" w:hAnsi="Times New Roman"/>
        </w:rPr>
        <w:instrText>"}],"issued":{"date-parts":[["2007"]]}}},{"id":52,"uris":["http://zotero.org/users/local/8clMLtyf/items/N74KFIIL"],"itemData":{"id":52,"type":"thesis","abstract":"Delaunay</w:instrText>
      </w:r>
      <w:r w:rsidR="00F00D2C" w:rsidRPr="00053693">
        <w:rPr>
          <w:rFonts w:ascii="Times New Roman" w:hAnsi="Times New Roman"/>
        </w:rPr>
        <w:instrText>三角剖分在医学可视化、</w:instrText>
      </w:r>
      <w:r w:rsidR="00F00D2C" w:rsidRPr="00053693">
        <w:rPr>
          <w:rFonts w:ascii="Times New Roman" w:hAnsi="Times New Roman"/>
        </w:rPr>
        <w:instrText>GIS</w:instrText>
      </w:r>
      <w:r w:rsidR="00F00D2C" w:rsidRPr="00053693">
        <w:rPr>
          <w:rFonts w:ascii="Times New Roman" w:hAnsi="Times New Roman"/>
        </w:rPr>
        <w:instrText>、计算机图形学等领域有着广泛的应用</w:instrText>
      </w:r>
      <w:r w:rsidR="00F00D2C" w:rsidRPr="00053693">
        <w:rPr>
          <w:rFonts w:ascii="Times New Roman" w:hAnsi="Times New Roman"/>
        </w:rPr>
        <w:instrText>,</w:instrText>
      </w:r>
      <w:r w:rsidR="00F00D2C" w:rsidRPr="00053693">
        <w:rPr>
          <w:rFonts w:ascii="Times New Roman" w:hAnsi="Times New Roman"/>
        </w:rPr>
        <w:instrText>是计算几何中重要的研究内容之一。目前</w:instrText>
      </w:r>
      <w:r w:rsidR="00F00D2C" w:rsidRPr="00053693">
        <w:rPr>
          <w:rFonts w:ascii="Times New Roman" w:hAnsi="Times New Roman"/>
        </w:rPr>
        <w:instrText>,</w:instrText>
      </w:r>
      <w:r w:rsidR="00F00D2C" w:rsidRPr="00053693">
        <w:rPr>
          <w:rFonts w:ascii="Times New Roman" w:hAnsi="Times New Roman"/>
        </w:rPr>
        <w:instrText>平面区域的</w:instrText>
      </w:r>
      <w:r w:rsidR="00F00D2C" w:rsidRPr="00053693">
        <w:rPr>
          <w:rFonts w:ascii="Times New Roman" w:hAnsi="Times New Roman"/>
        </w:rPr>
        <w:instrText>Delaunay</w:instrText>
      </w:r>
      <w:r w:rsidR="00F00D2C" w:rsidRPr="00053693">
        <w:rPr>
          <w:rFonts w:ascii="Times New Roman" w:hAnsi="Times New Roman"/>
        </w:rPr>
        <w:instrText>三角剖分已经取得一定的成果</w:instrText>
      </w:r>
      <w:r w:rsidR="00F00D2C" w:rsidRPr="00053693">
        <w:rPr>
          <w:rFonts w:ascii="Times New Roman" w:hAnsi="Times New Roman"/>
        </w:rPr>
        <w:instrText>,</w:instrText>
      </w:r>
      <w:r w:rsidR="00F00D2C" w:rsidRPr="00053693">
        <w:rPr>
          <w:rFonts w:ascii="Times New Roman" w:hAnsi="Times New Roman"/>
        </w:rPr>
        <w:instrText>但很多算法不能直接推广到</w:instrText>
      </w:r>
      <w:r w:rsidR="00F00D2C" w:rsidRPr="00053693">
        <w:rPr>
          <w:rFonts w:ascii="Times New Roman" w:hAnsi="Times New Roman"/>
        </w:rPr>
        <w:instrText>3D</w:instrText>
      </w:r>
      <w:r w:rsidR="00F00D2C" w:rsidRPr="00053693">
        <w:rPr>
          <w:rFonts w:ascii="Times New Roman" w:hAnsi="Times New Roman"/>
        </w:rPr>
        <w:instrText>领域</w:instrText>
      </w:r>
      <w:r w:rsidR="00F00D2C" w:rsidRPr="00053693">
        <w:rPr>
          <w:rFonts w:ascii="Times New Roman" w:hAnsi="Times New Roman"/>
        </w:rPr>
        <w:instrText>,</w:instrText>
      </w:r>
      <w:r w:rsidR="00F00D2C" w:rsidRPr="00053693">
        <w:rPr>
          <w:rFonts w:ascii="Times New Roman" w:hAnsi="Times New Roman"/>
        </w:rPr>
        <w:instrText>因此</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3D Delaunay</w:instrText>
      </w:r>
      <w:r w:rsidR="00F00D2C" w:rsidRPr="00053693">
        <w:rPr>
          <w:rFonts w:ascii="Times New Roman" w:hAnsi="Times New Roman"/>
        </w:rPr>
        <w:instrText>三角剖分算法的研究及优化改进</w:instrText>
      </w:r>
      <w:r w:rsidR="00F00D2C" w:rsidRPr="00053693">
        <w:rPr>
          <w:rFonts w:ascii="Times New Roman" w:hAnsi="Times New Roman"/>
        </w:rPr>
        <w:instrText>,</w:instrText>
      </w:r>
      <w:r w:rsidR="00F00D2C" w:rsidRPr="00053693">
        <w:rPr>
          <w:rFonts w:ascii="Times New Roman" w:hAnsi="Times New Roman"/>
        </w:rPr>
        <w:instrText>不仅具有重要的理论意义</w:instrText>
      </w:r>
      <w:r w:rsidR="00F00D2C" w:rsidRPr="00053693">
        <w:rPr>
          <w:rFonts w:ascii="Times New Roman" w:hAnsi="Times New Roman"/>
        </w:rPr>
        <w:instrText>,</w:instrText>
      </w:r>
      <w:r w:rsidR="00F00D2C" w:rsidRPr="00053693">
        <w:rPr>
          <w:rFonts w:ascii="Times New Roman" w:hAnsi="Times New Roman"/>
        </w:rPr>
        <w:instrText>而且也具有重大的应用价值。</w:instrText>
      </w:r>
      <w:r w:rsidR="00F00D2C" w:rsidRPr="00053693">
        <w:rPr>
          <w:rFonts w:ascii="Times New Roman" w:hAnsi="Times New Roman"/>
        </w:rPr>
        <w:instrText>\n\n\n\n\t</w:instrText>
      </w:r>
      <w:r w:rsidR="00F00D2C" w:rsidRPr="00053693">
        <w:rPr>
          <w:rFonts w:ascii="Times New Roman" w:hAnsi="Times New Roman"/>
        </w:rPr>
        <w:instrText>本文针对</w:instrText>
      </w:r>
      <w:r w:rsidR="00F00D2C" w:rsidRPr="00053693">
        <w:rPr>
          <w:rFonts w:ascii="Times New Roman" w:hAnsi="Times New Roman"/>
        </w:rPr>
        <w:instrText>3D Delaunay</w:instrText>
      </w:r>
      <w:r w:rsidR="00F00D2C" w:rsidRPr="00053693">
        <w:rPr>
          <w:rFonts w:ascii="Times New Roman" w:hAnsi="Times New Roman"/>
        </w:rPr>
        <w:instrText>三角剖分的生成算法进行研究</w:instrText>
      </w:r>
      <w:r w:rsidR="00F00D2C" w:rsidRPr="00053693">
        <w:rPr>
          <w:rFonts w:ascii="Times New Roman" w:hAnsi="Times New Roman"/>
        </w:rPr>
        <w:instrText>,</w:instrText>
      </w:r>
      <w:r w:rsidR="00F00D2C" w:rsidRPr="00053693">
        <w:rPr>
          <w:rFonts w:ascii="Times New Roman" w:hAnsi="Times New Roman"/>
        </w:rPr>
        <w:instrText>在理解和掌握</w:instrText>
      </w:r>
      <w:r w:rsidR="00F00D2C" w:rsidRPr="00053693">
        <w:rPr>
          <w:rFonts w:ascii="Times New Roman" w:hAnsi="Times New Roman"/>
        </w:rPr>
        <w:instrText>Delaunay</w:instrText>
      </w:r>
      <w:r w:rsidR="00F00D2C" w:rsidRPr="00053693">
        <w:rPr>
          <w:rFonts w:ascii="Times New Roman" w:hAnsi="Times New Roman"/>
        </w:rPr>
        <w:instrText>三角剖分的相</w:instrText>
      </w:r>
      <w:r w:rsidR="00F00D2C" w:rsidRPr="00053693">
        <w:rPr>
          <w:rFonts w:ascii="Times New Roman" w:hAnsi="Times New Roman" w:hint="eastAsia"/>
        </w:rPr>
        <w:instrText>关概念的基础上</w:instrText>
      </w:r>
      <w:r w:rsidR="00F00D2C" w:rsidRPr="00053693">
        <w:rPr>
          <w:rFonts w:ascii="Times New Roman" w:hAnsi="Times New Roman"/>
        </w:rPr>
        <w:instrText>,</w:instrText>
      </w:r>
      <w:r w:rsidR="00F00D2C" w:rsidRPr="00053693">
        <w:rPr>
          <w:rFonts w:ascii="Times New Roman" w:hAnsi="Times New Roman"/>
        </w:rPr>
        <w:instrText>着重对比、分析了现有</w:instrText>
      </w:r>
      <w:r w:rsidR="00F00D2C" w:rsidRPr="00053693">
        <w:rPr>
          <w:rFonts w:ascii="Times New Roman" w:hAnsi="Times New Roman"/>
        </w:rPr>
        <w:instrText>Delaunay</w:instrText>
      </w:r>
      <w:r w:rsidR="00F00D2C" w:rsidRPr="00053693">
        <w:rPr>
          <w:rFonts w:ascii="Times New Roman" w:hAnsi="Times New Roman"/>
        </w:rPr>
        <w:instrText>三角剖分生成算法的优缺点</w:instrText>
      </w:r>
      <w:r w:rsidR="00F00D2C" w:rsidRPr="00053693">
        <w:rPr>
          <w:rFonts w:ascii="Times New Roman" w:hAnsi="Times New Roman"/>
        </w:rPr>
        <w:instrText>,</w:instrText>
      </w:r>
      <w:r w:rsidR="00F00D2C" w:rsidRPr="00053693">
        <w:rPr>
          <w:rFonts w:ascii="Times New Roman" w:hAnsi="Times New Roman"/>
        </w:rPr>
        <w:instrText>并对采用合成算法克服经典生成算法的一些不足的思想和过程进行了较为详细的论述</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提出了在</w:instrText>
      </w:r>
      <w:r w:rsidR="00F00D2C" w:rsidRPr="00053693">
        <w:rPr>
          <w:rFonts w:ascii="Times New Roman" w:hAnsi="Times New Roman"/>
        </w:rPr>
        <w:instrText>3D Delaunay</w:instrText>
      </w:r>
      <w:r w:rsidR="00F00D2C" w:rsidRPr="00053693">
        <w:rPr>
          <w:rFonts w:ascii="Times New Roman" w:hAnsi="Times New Roman"/>
        </w:rPr>
        <w:instrText>三角剖分生成过程中</w:instrText>
      </w:r>
      <w:r w:rsidR="00F00D2C" w:rsidRPr="00053693">
        <w:rPr>
          <w:rFonts w:ascii="Times New Roman" w:hAnsi="Times New Roman"/>
        </w:rPr>
        <w:instrText>,</w:instrText>
      </w:r>
      <w:r w:rsidR="00F00D2C" w:rsidRPr="00053693">
        <w:rPr>
          <w:rFonts w:ascii="Times New Roman" w:hAnsi="Times New Roman"/>
        </w:rPr>
        <w:instrText>利用</w:instrText>
      </w:r>
      <w:r w:rsidR="00F00D2C" w:rsidRPr="00053693">
        <w:rPr>
          <w:rFonts w:ascii="Times New Roman" w:hAnsi="Times New Roman"/>
        </w:rPr>
        <w:instrText>3D Flip</w:instrText>
      </w:r>
      <w:r w:rsidR="00F00D2C" w:rsidRPr="00053693">
        <w:rPr>
          <w:rFonts w:ascii="Times New Roman" w:hAnsi="Times New Roman"/>
        </w:rPr>
        <w:instrText>方法进行局部优化的算法改进思想。同时</w:instrText>
      </w:r>
      <w:r w:rsidR="00F00D2C" w:rsidRPr="00053693">
        <w:rPr>
          <w:rFonts w:ascii="Times New Roman" w:hAnsi="Times New Roman"/>
        </w:rPr>
        <w:instrText>,</w:instrText>
      </w:r>
      <w:r w:rsidR="00F00D2C" w:rsidRPr="00053693">
        <w:rPr>
          <w:rFonts w:ascii="Times New Roman" w:hAnsi="Times New Roman"/>
        </w:rPr>
        <w:instrText>对点定位搜索算法进行了研究</w:instrText>
      </w:r>
      <w:r w:rsidR="00F00D2C" w:rsidRPr="00053693">
        <w:rPr>
          <w:rFonts w:ascii="Times New Roman" w:hAnsi="Times New Roman"/>
        </w:rPr>
        <w:instrText>,</w:instrText>
      </w:r>
      <w:r w:rsidR="00F00D2C" w:rsidRPr="00053693">
        <w:rPr>
          <w:rFonts w:ascii="Times New Roman" w:hAnsi="Times New Roman"/>
        </w:rPr>
        <w:instrText>并提出了一种改进的点定位搜索方法</w:instrText>
      </w:r>
      <w:r w:rsidR="00F00D2C" w:rsidRPr="00053693">
        <w:rPr>
          <w:rFonts w:ascii="Times New Roman" w:hAnsi="Times New Roman"/>
        </w:rPr>
        <w:instrText>,</w:instrText>
      </w:r>
      <w:r w:rsidR="00F00D2C" w:rsidRPr="00053693">
        <w:rPr>
          <w:rFonts w:ascii="Times New Roman" w:hAnsi="Times New Roman"/>
        </w:rPr>
        <w:instrText>并为算法实现设计了一种合理有效的数据结构</w:instrText>
      </w:r>
      <w:r w:rsidR="00F00D2C" w:rsidRPr="00053693">
        <w:rPr>
          <w:rFonts w:ascii="Times New Roman" w:hAnsi="Times New Roman"/>
        </w:rPr>
        <w:instrText>,</w:instrText>
      </w:r>
      <w:r w:rsidR="00F00D2C" w:rsidRPr="00053693">
        <w:rPr>
          <w:rFonts w:ascii="Times New Roman" w:hAnsi="Times New Roman"/>
        </w:rPr>
        <w:instrText>节省了内存</w:instrText>
      </w:r>
      <w:r w:rsidR="00F00D2C" w:rsidRPr="00053693">
        <w:rPr>
          <w:rFonts w:ascii="Times New Roman" w:hAnsi="Times New Roman"/>
        </w:rPr>
        <w:instrText>,</w:instrText>
      </w:r>
      <w:r w:rsidR="00F00D2C" w:rsidRPr="00053693">
        <w:rPr>
          <w:rFonts w:ascii="Times New Roman" w:hAnsi="Times New Roman"/>
        </w:rPr>
        <w:instrText>减少了计算量</w:instrText>
      </w:r>
      <w:r w:rsidR="00F00D2C" w:rsidRPr="00053693">
        <w:rPr>
          <w:rFonts w:ascii="Times New Roman" w:hAnsi="Times New Roman"/>
        </w:rPr>
        <w:instrText>,</w:instrText>
      </w:r>
      <w:r w:rsidR="00F00D2C" w:rsidRPr="00053693">
        <w:rPr>
          <w:rFonts w:ascii="Times New Roman" w:hAnsi="Times New Roman"/>
        </w:rPr>
        <w:instrText>提高了算法的整体性能。</w:instrText>
      </w:r>
      <w:r w:rsidR="00F00D2C" w:rsidRPr="00053693">
        <w:rPr>
          <w:rFonts w:ascii="Times New Roman" w:hAnsi="Times New Roman"/>
        </w:rPr>
        <w:instrText>\n\n\n\n\t</w:instrText>
      </w:r>
      <w:r w:rsidR="00F00D2C" w:rsidRPr="00053693">
        <w:rPr>
          <w:rFonts w:ascii="Times New Roman" w:hAnsi="Times New Roman"/>
        </w:rPr>
        <w:instrText>为了验证算法的可行性和有效性</w:instrText>
      </w:r>
      <w:r w:rsidR="00F00D2C" w:rsidRPr="00053693">
        <w:rPr>
          <w:rFonts w:ascii="Times New Roman" w:hAnsi="Times New Roman"/>
        </w:rPr>
        <w:instrText>,</w:instrText>
      </w:r>
      <w:r w:rsidR="00F00D2C" w:rsidRPr="00053693">
        <w:rPr>
          <w:rFonts w:ascii="Times New Roman" w:hAnsi="Times New Roman"/>
        </w:rPr>
        <w:instrText>本文结合三维空间</w:instrText>
      </w:r>
      <w:r w:rsidR="00F00D2C" w:rsidRPr="00053693">
        <w:rPr>
          <w:rFonts w:ascii="Times New Roman" w:hAnsi="Times New Roman"/>
        </w:rPr>
        <w:instrText>Delaunay</w:instrText>
      </w:r>
      <w:r w:rsidR="00F00D2C" w:rsidRPr="00053693">
        <w:rPr>
          <w:rFonts w:ascii="Times New Roman" w:hAnsi="Times New Roman"/>
        </w:rPr>
        <w:instrText>三角</w:instrText>
      </w:r>
      <w:r w:rsidR="00F00D2C" w:rsidRPr="00053693">
        <w:rPr>
          <w:rFonts w:ascii="Times New Roman" w:hAnsi="Times New Roman" w:hint="eastAsia"/>
        </w:rPr>
        <w:instrText>剖分在图形处理方面的几个应用实例</w:instrText>
      </w:r>
      <w:r w:rsidR="00F00D2C" w:rsidRPr="00053693">
        <w:rPr>
          <w:rFonts w:ascii="Times New Roman" w:hAnsi="Times New Roman"/>
        </w:rPr>
        <w:instrText>,</w:instrText>
      </w:r>
      <w:r w:rsidR="00F00D2C" w:rsidRPr="00053693">
        <w:rPr>
          <w:rFonts w:ascii="Times New Roman" w:hAnsi="Times New Roman"/>
        </w:rPr>
        <w:instrText>用基于</w:instrText>
      </w:r>
      <w:r w:rsidR="00F00D2C" w:rsidRPr="00053693">
        <w:rPr>
          <w:rFonts w:ascii="Times New Roman" w:hAnsi="Times New Roman"/>
        </w:rPr>
        <w:instrText>VTK+VC++6.0</w:instrText>
      </w:r>
      <w:r w:rsidR="00F00D2C" w:rsidRPr="00053693">
        <w:rPr>
          <w:rFonts w:ascii="Times New Roman" w:hAnsi="Times New Roman"/>
        </w:rPr>
        <w:instrText>的开发平台实现了整个算法</w:instrText>
      </w:r>
      <w:r w:rsidR="00F00D2C" w:rsidRPr="00053693">
        <w:rPr>
          <w:rFonts w:ascii="Times New Roman" w:hAnsi="Times New Roman"/>
        </w:rPr>
        <w:instrText>,</w:instrText>
      </w:r>
      <w:r w:rsidR="00F00D2C" w:rsidRPr="00053693">
        <w:rPr>
          <w:rFonts w:ascii="Times New Roman" w:hAnsi="Times New Roman"/>
        </w:rPr>
        <w:instrText>并对算法运行结果做了较为详细的分析。结果表明</w:instrText>
      </w:r>
      <w:r w:rsidR="00F00D2C" w:rsidRPr="00053693">
        <w:rPr>
          <w:rFonts w:ascii="Times New Roman" w:hAnsi="Times New Roman"/>
        </w:rPr>
        <w:instrText>,</w:instrText>
      </w:r>
      <w:r w:rsidR="00F00D2C" w:rsidRPr="00053693">
        <w:rPr>
          <w:rFonts w:ascii="Times New Roman" w:hAnsi="Times New Roman"/>
        </w:rPr>
        <w:instrText>本文所给出的算法改进思想</w:instrText>
      </w:r>
      <w:r w:rsidR="00F00D2C" w:rsidRPr="00053693">
        <w:rPr>
          <w:rFonts w:ascii="Times New Roman" w:hAnsi="Times New Roman"/>
        </w:rPr>
        <w:instrText>,</w:instrText>
      </w:r>
      <w:r w:rsidR="00F00D2C" w:rsidRPr="00053693">
        <w:rPr>
          <w:rFonts w:ascii="Times New Roman" w:hAnsi="Times New Roman"/>
        </w:rPr>
        <w:instrText>是切实可行的。</w:instrText>
      </w:r>
      <w:r w:rsidR="00F00D2C" w:rsidRPr="00053693">
        <w:rPr>
          <w:rFonts w:ascii="Times New Roman" w:hAnsi="Times New Roman"/>
        </w:rPr>
        <w:instrText>","genre":"</w:instrText>
      </w:r>
      <w:r w:rsidR="00F00D2C" w:rsidRPr="00053693">
        <w:rPr>
          <w:rFonts w:ascii="Times New Roman" w:hAnsi="Times New Roman"/>
        </w:rPr>
        <w:instrText>硕士学位论文</w:instrText>
      </w:r>
      <w:r w:rsidR="00F00D2C" w:rsidRPr="00053693">
        <w:rPr>
          <w:rFonts w:ascii="Times New Roman" w:hAnsi="Times New Roman"/>
        </w:rPr>
        <w:instrText xml:space="preserve">","language":"zh-CN","note":"major: </w:instrText>
      </w:r>
      <w:r w:rsidR="00F00D2C" w:rsidRPr="00053693">
        <w:rPr>
          <w:rFonts w:ascii="Times New Roman" w:hAnsi="Times New Roman"/>
        </w:rPr>
        <w:instrText>计算机科学与技术</w:instrText>
      </w:r>
      <w:r w:rsidR="00F00D2C" w:rsidRPr="00053693">
        <w:rPr>
          <w:rFonts w:ascii="Times New Roman" w:hAnsi="Times New Roman"/>
        </w:rPr>
        <w:instrText xml:space="preserve">\ndownload: 215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MFD\ndbname: CMFD2011\nfilename: 2010098465.nh","number-of-pages":"67","publisher":"</w:instrText>
      </w:r>
      <w:r w:rsidR="00F00D2C" w:rsidRPr="00053693">
        <w:rPr>
          <w:rFonts w:ascii="Times New Roman" w:hAnsi="Times New Roman"/>
        </w:rPr>
        <w:instrText>大连海事大学</w:instrText>
      </w:r>
      <w:r w:rsidR="00F00D2C" w:rsidRPr="00053693">
        <w:rPr>
          <w:rFonts w:ascii="Times New Roman" w:hAnsi="Times New Roman"/>
        </w:rPr>
        <w:instrText>","source":"CNKI","title":"</w:instrText>
      </w:r>
      <w:r w:rsidR="00F00D2C" w:rsidRPr="00053693">
        <w:rPr>
          <w:rFonts w:ascii="Times New Roman" w:hAnsi="Times New Roman"/>
        </w:rPr>
        <w:instrText>三维空间</w:instrText>
      </w:r>
      <w:r w:rsidR="00F00D2C" w:rsidRPr="00053693">
        <w:rPr>
          <w:rFonts w:ascii="Times New Roman" w:hAnsi="Times New Roman"/>
        </w:rPr>
        <w:instrText>Delaunay</w:instrText>
      </w:r>
      <w:r w:rsidR="00F00D2C" w:rsidRPr="00053693">
        <w:rPr>
          <w:rFonts w:ascii="Times New Roman" w:hAnsi="Times New Roman"/>
        </w:rPr>
        <w:instrText>三角剖分算法的研究及应用</w:instrText>
      </w:r>
      <w:r w:rsidR="00F00D2C" w:rsidRPr="00053693">
        <w:rPr>
          <w:rFonts w:ascii="Times New Roman" w:hAnsi="Times New Roman"/>
        </w:rPr>
        <w:instrText>","URL":"https://kns.cnki.net/KCMS/detail/detail.aspx?dbcode=CMFD&amp;dbname=CMFD2011&amp;filename=2010098465.nh","author":[{"literal":"</w:instrText>
      </w:r>
      <w:r w:rsidR="00F00D2C" w:rsidRPr="00053693">
        <w:rPr>
          <w:rFonts w:ascii="Times New Roman" w:hAnsi="Times New Roman"/>
        </w:rPr>
        <w:instrText>李丽</w:instrText>
      </w:r>
      <w:r w:rsidR="00F00D2C" w:rsidRPr="00053693">
        <w:rPr>
          <w:rFonts w:ascii="Times New Roman" w:hAnsi="Times New Roman"/>
        </w:rPr>
        <w:instrText>"}],"contributor":[{"literal":"</w:instrText>
      </w:r>
      <w:r w:rsidR="00F00D2C" w:rsidRPr="00053693">
        <w:rPr>
          <w:rFonts w:ascii="Times New Roman" w:hAnsi="Times New Roman"/>
        </w:rPr>
        <w:instrText>蒋波</w:instrText>
      </w:r>
      <w:r w:rsidR="00F00D2C" w:rsidRPr="00053693">
        <w:rPr>
          <w:rFonts w:ascii="Times New Roman" w:hAnsi="Times New Roman"/>
        </w:rPr>
        <w:instrText>"}],"accessed":{"date-parts":[["2025",2,25]]},"issued":{"date-parts":[["2011"]]}}},{"id":51,"uris":["http://zotero.org/users/local/8clMLtyf/items/R9V4GX4W"],"itemData":{"id":51,"type":"article-journal","abstract":"</w:instrText>
      </w:r>
      <w:r w:rsidR="00F00D2C" w:rsidRPr="00053693">
        <w:rPr>
          <w:rFonts w:ascii="Times New Roman" w:hAnsi="Times New Roman"/>
        </w:rPr>
        <w:instrText>分析了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中存在的边界一致性问题</w:instrText>
      </w:r>
      <w:r w:rsidR="00F00D2C" w:rsidRPr="00053693">
        <w:rPr>
          <w:rFonts w:ascii="Times New Roman" w:hAnsi="Times New Roman"/>
        </w:rPr>
        <w:instrText xml:space="preserve"> ,</w:instrText>
      </w:r>
      <w:r w:rsidR="00F00D2C" w:rsidRPr="00053693">
        <w:rPr>
          <w:rFonts w:ascii="Times New Roman" w:hAnsi="Times New Roman"/>
        </w:rPr>
        <w:instrText>给出了约束</w:instrText>
      </w:r>
      <w:r w:rsidR="00F00D2C" w:rsidRPr="00053693">
        <w:rPr>
          <w:rFonts w:ascii="Times New Roman" w:hAnsi="Times New Roman"/>
        </w:rPr>
        <w:instrText xml:space="preserve"> Delaunay</w:instrText>
      </w:r>
      <w:r w:rsidR="00F00D2C" w:rsidRPr="00053693">
        <w:rPr>
          <w:rFonts w:ascii="Times New Roman" w:hAnsi="Times New Roman" w:hint="eastAsia"/>
        </w:rPr>
        <w:instrText>三角化的理论依据</w:instrText>
      </w:r>
      <w:r w:rsidR="00F00D2C" w:rsidRPr="00053693">
        <w:rPr>
          <w:rFonts w:ascii="Times New Roman" w:hAnsi="Times New Roman"/>
        </w:rPr>
        <w:instrText xml:space="preserve"> ,</w:instrText>
      </w:r>
      <w:r w:rsidR="00F00D2C" w:rsidRPr="00053693">
        <w:rPr>
          <w:rFonts w:ascii="Times New Roman" w:hAnsi="Times New Roman"/>
        </w:rPr>
        <w:instrText>重点探讨了三维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可行性条件和范围</w:instrText>
      </w:r>
      <w:r w:rsidR="00F00D2C" w:rsidRPr="00053693">
        <w:rPr>
          <w:rFonts w:ascii="Times New Roman" w:hAnsi="Times New Roman"/>
        </w:rPr>
        <w:instrText xml:space="preserve"> ,</w:instrText>
      </w:r>
      <w:r w:rsidR="00F00D2C" w:rsidRPr="00053693">
        <w:rPr>
          <w:rFonts w:ascii="Times New Roman" w:hAnsi="Times New Roman"/>
        </w:rPr>
        <w:instrText>同时</w:instrText>
      </w:r>
      <w:r w:rsidR="00F00D2C" w:rsidRPr="00053693">
        <w:rPr>
          <w:rFonts w:ascii="Times New Roman" w:hAnsi="Times New Roman"/>
        </w:rPr>
        <w:instrText xml:space="preserve"> ,</w:instrText>
      </w:r>
      <w:r w:rsidR="00F00D2C" w:rsidRPr="00053693">
        <w:rPr>
          <w:rFonts w:ascii="Times New Roman" w:hAnsi="Times New Roman"/>
        </w:rPr>
        <w:instrText>给出了三维有限域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实现方法及其在石油地质勘探数据和机械零件方面的网格剖分实例</w:instrText>
      </w:r>
      <w:r w:rsidR="00F00D2C" w:rsidRPr="00053693">
        <w:rPr>
          <w:rFonts w:ascii="Times New Roman" w:hAnsi="Times New Roman"/>
        </w:rPr>
        <w:instrText xml:space="preserve"> .</w:instrText>
      </w:r>
      <w:r w:rsidR="00F00D2C" w:rsidRPr="00053693">
        <w:rPr>
          <w:rFonts w:ascii="Times New Roman" w:hAnsi="Times New Roman"/>
        </w:rPr>
        <w:instrText>这种算法在复杂对象的科学计算和工程分析中发挥了重要作用</w:instrText>
      </w:r>
      <w:r w:rsidR="00F00D2C" w:rsidRPr="00053693">
        <w:rPr>
          <w:rFonts w:ascii="Times New Roman" w:hAnsi="Times New Roman"/>
        </w:rPr>
        <w:instrText>","container-title":"</w:instrText>
      </w:r>
      <w:r w:rsidR="00F00D2C" w:rsidRPr="00053693">
        <w:rPr>
          <w:rFonts w:ascii="Times New Roman" w:hAnsi="Times New Roman"/>
        </w:rPr>
        <w:instrText>软件学报</w:instrText>
      </w:r>
      <w:r w:rsidR="00F00D2C" w:rsidRPr="00053693">
        <w:rPr>
          <w:rFonts w:ascii="Times New Roman" w:hAnsi="Times New Roman"/>
        </w:rPr>
        <w:instrText xml:space="preserve">","DOI":"10.13328/j.cnki.jos.2001.01.013","issue":"1","language":"zh-CN","note":"foundation: </w:instrText>
      </w:r>
      <w:r w:rsidR="00F00D2C" w:rsidRPr="00053693">
        <w:rPr>
          <w:rFonts w:ascii="Times New Roman" w:hAnsi="Times New Roman"/>
        </w:rPr>
        <w:instrText>国家自然科学基金资助</w:instrText>
      </w:r>
      <w:r w:rsidR="00F00D2C" w:rsidRPr="00053693">
        <w:rPr>
          <w:rFonts w:ascii="Times New Roman" w:hAnsi="Times New Roman" w:hint="eastAsia"/>
        </w:rPr>
        <w:instrText>项目</w:instrText>
      </w:r>
      <w:r w:rsidR="00F00D2C" w:rsidRPr="00053693">
        <w:rPr>
          <w:rFonts w:ascii="Times New Roman" w:hAnsi="Times New Roman"/>
        </w:rPr>
        <w:instrText>! (6 98780 38)</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浙江省自然科学基金资助项目</w:instrText>
      </w:r>
      <w:r w:rsidR="00F00D2C" w:rsidRPr="00053693">
        <w:rPr>
          <w:rFonts w:ascii="Times New Roman" w:hAnsi="Times New Roman"/>
        </w:rPr>
        <w:instrText>! (6 96 0 45 )</w:instrText>
      </w:r>
      <w:r w:rsidR="00F00D2C" w:rsidRPr="00053693">
        <w:rPr>
          <w:rFonts w:ascii="Times New Roman" w:hAnsi="Times New Roman"/>
        </w:rPr>
        <w:instrText>；</w:instrText>
      </w:r>
      <w:r w:rsidR="00F00D2C" w:rsidRPr="00053693">
        <w:rPr>
          <w:rFonts w:ascii="Times New Roman" w:hAnsi="Times New Roman"/>
        </w:rPr>
        <w:instrText xml:space="preserve">\ndownload: 832\nalbum: </w:instrText>
      </w:r>
      <w:r w:rsidR="00F00D2C" w:rsidRPr="00053693">
        <w:rPr>
          <w:rFonts w:ascii="Times New Roman" w:hAnsi="Times New Roman"/>
        </w:rPr>
        <w:instrText>信息科技</w:instrText>
      </w:r>
      <w:r w:rsidR="00F00D2C" w:rsidRPr="00053693">
        <w:rPr>
          <w:rFonts w:ascii="Times New Roman" w:hAnsi="Times New Roman"/>
        </w:rPr>
        <w:instrText>\nCLC: TP391.4\ndbcode: CJFQ\ndbname: CJFD2001\nfilename: RJXB200101012","page":"103-110","source":"CNKI","title":"</w:instrText>
      </w:r>
      <w:r w:rsidR="00F00D2C" w:rsidRPr="00053693">
        <w:rPr>
          <w:rFonts w:ascii="Times New Roman" w:hAnsi="Times New Roman"/>
        </w:rPr>
        <w:instrText>三维约束</w:instrText>
      </w:r>
      <w:r w:rsidR="00F00D2C" w:rsidRPr="00053693">
        <w:rPr>
          <w:rFonts w:ascii="Times New Roman" w:hAnsi="Times New Roman"/>
        </w:rPr>
        <w:instrText>Delaunay</w:instrText>
      </w:r>
      <w:r w:rsidR="00F00D2C" w:rsidRPr="00053693">
        <w:rPr>
          <w:rFonts w:ascii="Times New Roman" w:hAnsi="Times New Roman"/>
        </w:rPr>
        <w:instrText>三角化的实现</w:instrText>
      </w:r>
      <w:r w:rsidR="00F00D2C" w:rsidRPr="00053693">
        <w:rPr>
          <w:rFonts w:ascii="Times New Roman" w:hAnsi="Times New Roman"/>
        </w:rPr>
        <w:instrText>","author":[{"literal":"</w:instrText>
      </w:r>
      <w:r w:rsidR="00F00D2C" w:rsidRPr="00053693">
        <w:rPr>
          <w:rFonts w:ascii="Times New Roman" w:hAnsi="Times New Roman"/>
        </w:rPr>
        <w:instrText>徐永安</w:instrText>
      </w:r>
      <w:r w:rsidR="00F00D2C" w:rsidRPr="00053693">
        <w:rPr>
          <w:rFonts w:ascii="Times New Roman" w:hAnsi="Times New Roman"/>
        </w:rPr>
        <w:instrText>,</w:instrText>
      </w:r>
      <w:r w:rsidR="00F00D2C" w:rsidRPr="00053693">
        <w:rPr>
          <w:rFonts w:ascii="Times New Roman" w:hAnsi="Times New Roman"/>
        </w:rPr>
        <w:instrText>杨钦</w:instrText>
      </w:r>
      <w:r w:rsidR="00F00D2C" w:rsidRPr="00053693">
        <w:rPr>
          <w:rFonts w:ascii="Times New Roman" w:hAnsi="Times New Roman"/>
        </w:rPr>
        <w:instrText>,</w:instrText>
      </w:r>
      <w:r w:rsidR="00F00D2C" w:rsidRPr="00053693">
        <w:rPr>
          <w:rFonts w:ascii="Times New Roman" w:hAnsi="Times New Roman"/>
        </w:rPr>
        <w:instrText>吴壮志</w:instrText>
      </w:r>
      <w:r w:rsidR="00F00D2C" w:rsidRPr="00053693">
        <w:rPr>
          <w:rFonts w:ascii="Times New Roman" w:hAnsi="Times New Roman"/>
        </w:rPr>
        <w:instrText>,</w:instrText>
      </w:r>
      <w:r w:rsidR="00F00D2C" w:rsidRPr="00053693">
        <w:rPr>
          <w:rFonts w:ascii="Times New Roman" w:hAnsi="Times New Roman"/>
        </w:rPr>
        <w:instrText>陈其明</w:instrText>
      </w:r>
      <w:r w:rsidR="00F00D2C" w:rsidRPr="00053693">
        <w:rPr>
          <w:rFonts w:ascii="Times New Roman" w:hAnsi="Times New Roman"/>
        </w:rPr>
        <w:instrText>,</w:instrText>
      </w:r>
      <w:r w:rsidR="00F00D2C" w:rsidRPr="00053693">
        <w:rPr>
          <w:rFonts w:ascii="Times New Roman" w:hAnsi="Times New Roman"/>
        </w:rPr>
        <w:instrText>谭建荣</w:instrText>
      </w:r>
      <w:r w:rsidR="00F00D2C" w:rsidRPr="00053693">
        <w:rPr>
          <w:rFonts w:ascii="Times New Roman" w:hAnsi="Times New Roman"/>
        </w:rPr>
        <w:instrText>"}],"issued":{"date-parts":[["2001"]]}}},{"id":54,"uris":["http://zotero.org/users/local/8clMLtyf/items/G3U3HFR8"],"itemData":{"id":54,"type":"article-journal","abstract":"</w:instrText>
      </w:r>
      <w:r w:rsidR="00F00D2C" w:rsidRPr="00053693">
        <w:rPr>
          <w:rFonts w:ascii="Times New Roman" w:hAnsi="Times New Roman"/>
        </w:rPr>
        <w:instrText>约束边嵌入是解决</w:instrText>
      </w:r>
      <w:r w:rsidR="00F00D2C" w:rsidRPr="00053693">
        <w:rPr>
          <w:rFonts w:ascii="Times New Roman" w:hAnsi="Times New Roman"/>
        </w:rPr>
        <w:instrText>D-</w:instrText>
      </w:r>
      <w:r w:rsidR="00F00D2C" w:rsidRPr="00053693">
        <w:rPr>
          <w:rFonts w:ascii="Times New Roman" w:hAnsi="Times New Roman"/>
        </w:rPr>
        <w:instrText>三角网转变为</w:instrText>
      </w:r>
      <w:r w:rsidR="00F00D2C" w:rsidRPr="00053693">
        <w:rPr>
          <w:rFonts w:ascii="Times New Roman" w:hAnsi="Times New Roman"/>
        </w:rPr>
        <w:instrText>CD-</w:instrText>
      </w:r>
      <w:r w:rsidR="00F00D2C" w:rsidRPr="00053693">
        <w:rPr>
          <w:rFonts w:ascii="Times New Roman" w:hAnsi="Times New Roman"/>
        </w:rPr>
        <w:instrText>三角网的一种非常有效的方法</w:instrText>
      </w:r>
      <w:r w:rsidR="00F00D2C" w:rsidRPr="00053693">
        <w:rPr>
          <w:rFonts w:ascii="Times New Roman" w:hAnsi="Times New Roman"/>
        </w:rPr>
        <w:instrText>,</w:instrText>
      </w:r>
      <w:r w:rsidR="00F00D2C" w:rsidRPr="00053693">
        <w:rPr>
          <w:rFonts w:ascii="Times New Roman" w:hAnsi="Times New Roman"/>
        </w:rPr>
        <w:instrText>而</w:instrText>
      </w:r>
      <w:r w:rsidR="00F00D2C" w:rsidRPr="00053693">
        <w:rPr>
          <w:rFonts w:ascii="Times New Roman" w:hAnsi="Times New Roman"/>
        </w:rPr>
        <w:instrText>CD-</w:instrText>
      </w:r>
      <w:r w:rsidR="00F00D2C" w:rsidRPr="00053693">
        <w:rPr>
          <w:rFonts w:ascii="Times New Roman" w:hAnsi="Times New Roman"/>
        </w:rPr>
        <w:instrText>三角网才能真实地虚拟地形地貌。该文研究了约束边嵌入</w:instrText>
      </w:r>
      <w:r w:rsidR="00F00D2C" w:rsidRPr="00053693">
        <w:rPr>
          <w:rFonts w:ascii="Times New Roman" w:hAnsi="Times New Roman"/>
        </w:rPr>
        <w:instrText>D-</w:instrText>
      </w:r>
      <w:r w:rsidR="00F00D2C" w:rsidRPr="00053693">
        <w:rPr>
          <w:rFonts w:ascii="Times New Roman" w:hAnsi="Times New Roman"/>
        </w:rPr>
        <w:instrText>三角网的问题</w:instrText>
      </w:r>
      <w:r w:rsidR="00F00D2C" w:rsidRPr="00053693">
        <w:rPr>
          <w:rFonts w:ascii="Times New Roman" w:hAnsi="Times New Roman"/>
        </w:rPr>
        <w:instrText>,</w:instrText>
      </w:r>
      <w:r w:rsidR="00F00D2C" w:rsidRPr="00053693">
        <w:rPr>
          <w:rFonts w:ascii="Times New Roman" w:hAnsi="Times New Roman"/>
        </w:rPr>
        <w:instrText>介绍了约束边嵌入算法的一些基本概念</w:instrText>
      </w:r>
      <w:r w:rsidR="00F00D2C" w:rsidRPr="00053693">
        <w:rPr>
          <w:rFonts w:ascii="Times New Roman" w:hAnsi="Times New Roman"/>
        </w:rPr>
        <w:instrText>,</w:instrText>
      </w:r>
      <w:r w:rsidR="00F00D2C" w:rsidRPr="00053693">
        <w:rPr>
          <w:rFonts w:ascii="Times New Roman" w:hAnsi="Times New Roman" w:hint="eastAsia"/>
        </w:rPr>
        <w:instrText>分析了现存算法的特点</w:instrText>
      </w:r>
      <w:r w:rsidR="00F00D2C" w:rsidRPr="00053693">
        <w:rPr>
          <w:rFonts w:ascii="Times New Roman" w:hAnsi="Times New Roman"/>
        </w:rPr>
        <w:instrText>,</w:instrText>
      </w:r>
      <w:r w:rsidR="00F00D2C" w:rsidRPr="00053693">
        <w:rPr>
          <w:rFonts w:ascii="Times New Roman" w:hAnsi="Times New Roman"/>
        </w:rPr>
        <w:instrText>提出了改进的约束边嵌入算法</w:instrText>
      </w:r>
      <w:r w:rsidR="00F00D2C" w:rsidRPr="00053693">
        <w:rPr>
          <w:rFonts w:ascii="Times New Roman" w:hAnsi="Times New Roman"/>
        </w:rPr>
        <w:instrText>——\"</w:instrText>
      </w:r>
      <w:r w:rsidR="00F00D2C" w:rsidRPr="00053693">
        <w:rPr>
          <w:rFonts w:ascii="Times New Roman" w:hAnsi="Times New Roman"/>
        </w:rPr>
        <w:instrText>插入</w:instrText>
      </w:r>
      <w:r w:rsidR="00F00D2C" w:rsidRPr="00053693">
        <w:rPr>
          <w:rFonts w:ascii="Times New Roman" w:hAnsi="Times New Roman"/>
        </w:rPr>
        <w:instrText>-</w:instrText>
      </w:r>
      <w:r w:rsidR="00F00D2C" w:rsidRPr="00053693">
        <w:rPr>
          <w:rFonts w:ascii="Times New Roman" w:hAnsi="Times New Roman"/>
        </w:rPr>
        <w:instrText>交换</w:instrText>
      </w:r>
      <w:r w:rsidR="00F00D2C" w:rsidRPr="00053693">
        <w:rPr>
          <w:rFonts w:ascii="Times New Roman" w:hAnsi="Times New Roman"/>
        </w:rPr>
        <w:instrText>\"</w:instrText>
      </w:r>
      <w:r w:rsidR="00F00D2C" w:rsidRPr="00053693">
        <w:rPr>
          <w:rFonts w:ascii="Times New Roman" w:hAnsi="Times New Roman"/>
        </w:rPr>
        <w:instrText>算法。该算法能有效地处理各种特殊情况</w:instrText>
      </w:r>
      <w:r w:rsidR="00F00D2C" w:rsidRPr="00053693">
        <w:rPr>
          <w:rFonts w:ascii="Times New Roman" w:hAnsi="Times New Roman"/>
        </w:rPr>
        <w:instrText>,</w:instrText>
      </w:r>
      <w:r w:rsidR="00F00D2C" w:rsidRPr="00053693">
        <w:rPr>
          <w:rFonts w:ascii="Times New Roman" w:hAnsi="Times New Roman"/>
        </w:rPr>
        <w:instrText>程序实现简单</w:instrText>
      </w:r>
      <w:r w:rsidR="00F00D2C" w:rsidRPr="00053693">
        <w:rPr>
          <w:rFonts w:ascii="Times New Roman" w:hAnsi="Times New Roman"/>
        </w:rPr>
        <w:instrText>,</w:instrText>
      </w:r>
      <w:r w:rsidR="00F00D2C" w:rsidRPr="00053693">
        <w:rPr>
          <w:rFonts w:ascii="Times New Roman" w:hAnsi="Times New Roman"/>
        </w:rPr>
        <w:instrText>符合工程需求。</w:instrText>
      </w:r>
      <w:r w:rsidR="00F00D2C" w:rsidRPr="00053693">
        <w:rPr>
          <w:rFonts w:ascii="Times New Roman" w:hAnsi="Times New Roman"/>
        </w:rPr>
        <w:instrText>","container-title":"</w:instrText>
      </w:r>
      <w:r w:rsidR="00F00D2C" w:rsidRPr="00053693">
        <w:rPr>
          <w:rFonts w:ascii="Times New Roman" w:hAnsi="Times New Roman"/>
        </w:rPr>
        <w:instrText>计算机工程</w:instrText>
      </w:r>
      <w:r w:rsidR="00F00D2C" w:rsidRPr="00053693">
        <w:rPr>
          <w:rFonts w:ascii="Times New Roman" w:hAnsi="Times New Roman"/>
        </w:rPr>
        <w:instrText xml:space="preserve">","issue":"16","language":"zh-CN","note":"foundation: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计划基金资助项目</w:instrText>
      </w:r>
      <w:r w:rsidR="00F00D2C" w:rsidRPr="00053693">
        <w:rPr>
          <w:rFonts w:ascii="Times New Roman" w:hAnsi="Times New Roman"/>
        </w:rPr>
        <w:instrText>(2002AA135160)</w:instrText>
      </w:r>
      <w:r w:rsidR="00F00D2C" w:rsidRPr="00053693">
        <w:rPr>
          <w:rFonts w:ascii="Times New Roman" w:hAnsi="Times New Roman"/>
        </w:rPr>
        <w:instrText>；</w:instrText>
      </w:r>
      <w:r w:rsidR="00F00D2C" w:rsidRPr="00053693">
        <w:rPr>
          <w:rFonts w:ascii="Times New Roman" w:hAnsi="Times New Roman"/>
        </w:rPr>
        <w:instrText xml:space="preserve">\ndownload: 36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JFQ\ndbname: CJFD2007\nfilename: JSJC200716019","page":"56-58","source":"CNKI","title":"Delaunay</w:instrText>
      </w:r>
      <w:r w:rsidR="00F00D2C" w:rsidRPr="00053693">
        <w:rPr>
          <w:rFonts w:ascii="Times New Roman" w:hAnsi="Times New Roman"/>
        </w:rPr>
        <w:instrText>三角网剖分中的约束边嵌入算法</w:instrText>
      </w:r>
      <w:r w:rsidR="00F00D2C" w:rsidRPr="00053693">
        <w:rPr>
          <w:rFonts w:ascii="Times New Roman" w:hAnsi="Times New Roman"/>
        </w:rPr>
        <w:instrText>","author":[{"literal":"</w:instrText>
      </w:r>
      <w:r w:rsidR="00F00D2C" w:rsidRPr="00053693">
        <w:rPr>
          <w:rFonts w:ascii="Times New Roman" w:hAnsi="Times New Roman"/>
        </w:rPr>
        <w:instrText>陈学工</w:instrText>
      </w:r>
      <w:r w:rsidR="00F00D2C" w:rsidRPr="00053693">
        <w:rPr>
          <w:rFonts w:ascii="Times New Roman" w:hAnsi="Times New Roman"/>
        </w:rPr>
        <w:instrText>"},{"literal":"</w:instrText>
      </w:r>
      <w:r w:rsidR="00F00D2C" w:rsidRPr="00053693">
        <w:rPr>
          <w:rFonts w:ascii="Times New Roman" w:hAnsi="Times New Roman"/>
        </w:rPr>
        <w:instrText>黄晶晶</w:instrText>
      </w:r>
      <w:r w:rsidR="00F00D2C" w:rsidRPr="00053693">
        <w:rPr>
          <w:rFonts w:ascii="Times New Roman" w:hAnsi="Times New Roman"/>
        </w:rPr>
        <w:instrText xml:space="preserve">"}],"issued":{"date-parts":[["2007"]]}}}],"schema":"https://github.com/citation-style-language/schema/raw/master/csl-citation.json"} </w:instrText>
      </w:r>
      <w:r w:rsidR="00C629FD"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38-41]</w:t>
      </w:r>
      <w:r w:rsidR="00C629FD" w:rsidRPr="00053693">
        <w:rPr>
          <w:rFonts w:ascii="Times New Roman" w:hAnsi="Times New Roman"/>
        </w:rPr>
        <w:fldChar w:fldCharType="end"/>
      </w:r>
      <w:r w:rsidR="00D3562A" w:rsidRPr="00053693">
        <w:rPr>
          <w:rFonts w:ascii="Times New Roman" w:hAnsi="Times New Roman"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pPr>
      <w:r w:rsidRPr="00A659BE">
        <w:rPr>
          <w:noProof/>
        </w:rPr>
        <w:lastRenderedPageBreak/>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33"/>
                    <a:stretch>
                      <a:fillRect/>
                    </a:stretch>
                  </pic:blipFill>
                  <pic:spPr>
                    <a:xfrm>
                      <a:off x="0" y="0"/>
                      <a:ext cx="3643346" cy="2705089"/>
                    </a:xfrm>
                    <a:prstGeom prst="rect">
                      <a:avLst/>
                    </a:prstGeom>
                  </pic:spPr>
                </pic:pic>
              </a:graphicData>
            </a:graphic>
          </wp:inline>
        </w:drawing>
      </w:r>
    </w:p>
    <w:p w14:paraId="1F4641E1" w14:textId="08AC20D1"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053693">
        <w:rPr>
          <w:rFonts w:ascii="Times New Roman" w:hAnsi="Times New Roman" w:cs="Times New Roman" w:hint="eastAsia"/>
          <w:color w:val="000000"/>
          <w:kern w:val="2"/>
          <w:sz w:val="21"/>
          <w:szCs w:val="21"/>
        </w:rPr>
        <w:t xml:space="preserve"> </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Pr="00053693" w:rsidRDefault="009566DB"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05A7302E" w14:textId="5D65B59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000349CE"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9566DB" w:rsidRPr="00053693">
        <w:rPr>
          <w:rFonts w:ascii="Times New Roman" w:hAnsi="Times New Roman" w:cs="Times New Roman"/>
          <w:kern w:val="2"/>
        </w:rPr>
        <w:t>检测相交三角形：首先找到与约束边相交的所有三角形。系识别所有</w:t>
      </w:r>
      <w:r w:rsidR="000349CE" w:rsidRPr="00053693">
        <w:rPr>
          <w:rFonts w:ascii="Times New Roman" w:hAnsi="Times New Roman" w:cs="Times New Roman" w:hint="eastAsia"/>
          <w:kern w:val="2"/>
        </w:rPr>
        <w:t>与</w:t>
      </w:r>
      <w:r w:rsidR="009566DB" w:rsidRPr="00053693">
        <w:rPr>
          <w:rFonts w:ascii="Times New Roman" w:hAnsi="Times New Roman" w:cs="Times New Roman"/>
          <w:kern w:val="2"/>
        </w:rPr>
        <w:t>约束边</w:t>
      </w:r>
      <w:r w:rsidR="000349CE" w:rsidRPr="00053693">
        <w:rPr>
          <w:rFonts w:ascii="Times New Roman" w:hAnsi="Times New Roman" w:cs="Times New Roman" w:hint="eastAsia"/>
          <w:kern w:val="2"/>
        </w:rPr>
        <w:t>交叉的边</w:t>
      </w:r>
      <w:r w:rsidR="009566DB" w:rsidRPr="00053693">
        <w:rPr>
          <w:rFonts w:ascii="Times New Roman" w:hAnsi="Times New Roman" w:cs="Times New Roman"/>
          <w:kern w:val="2"/>
        </w:rPr>
        <w:t>。</w:t>
      </w:r>
      <w:r w:rsidR="000349CE" w:rsidRPr="00053693">
        <w:rPr>
          <w:rFonts w:ascii="Times New Roman" w:hAnsi="Times New Roman" w:cs="Times New Roman"/>
          <w:kern w:val="2"/>
        </w:rPr>
        <w:t>约束边与三角形边相交检测公式</w:t>
      </w:r>
      <w:r w:rsidR="000349CE" w:rsidRPr="00053693">
        <w:rPr>
          <w:rFonts w:ascii="Times New Roman" w:hAnsi="Times New Roman" w:cs="Times New Roman" w:hint="eastAsia"/>
          <w:kern w:val="2"/>
        </w:rPr>
        <w:t>：</w:t>
      </w:r>
    </w:p>
    <w:p w14:paraId="1669F10C" w14:textId="51224509" w:rsidR="00233619" w:rsidRPr="00053693" w:rsidRDefault="000349CE"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sidRPr="00053693">
        <w:rPr>
          <w:rFonts w:ascii="Times New Roman" w:hAnsi="Times New Roman" w:cs="Times New Roman" w:hint="eastAsia"/>
          <w:kern w:val="2"/>
        </w:rPr>
        <w:t>。</w:t>
      </w:r>
    </w:p>
    <w:p w14:paraId="435BB1A9" w14:textId="4CE1A060" w:rsidR="00233619" w:rsidRPr="00053693" w:rsidRDefault="00233619"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6C015E66" w14:textId="42F894A8" w:rsidR="00233619" w:rsidRPr="00053693" w:rsidRDefault="00233619" w:rsidP="00053693">
      <w:pPr>
        <w:pStyle w:val="aff7"/>
        <w:spacing w:line="300" w:lineRule="auto"/>
        <w:ind w:firstLine="200"/>
        <w:jc w:val="right"/>
        <w:rPr>
          <w:rFonts w:ascii="Times New Roman" w:hAnsi="Times New Roman"/>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4</w:t>
      </w:r>
      <w:r w:rsidRPr="00053693">
        <w:rPr>
          <w:rFonts w:ascii="Times New Roman" w:hAnsi="Times New Roman" w:cs="Times New Roman" w:hint="eastAsia"/>
          <w:kern w:val="2"/>
        </w:rPr>
        <w:t>）</w:t>
      </w:r>
    </w:p>
    <w:p w14:paraId="13D767B5" w14:textId="3B226E2A" w:rsidR="00233619" w:rsidRPr="00053693" w:rsidRDefault="009B71D8"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w:t>
      </w:r>
      <w:r w:rsidR="00233619" w:rsidRPr="00053693">
        <w:rPr>
          <w:rFonts w:ascii="Times New Roman" w:hAnsi="Times New Roman" w:hint="eastAsia"/>
        </w:rPr>
        <w:t>联立两直线方程求解</w:t>
      </w:r>
    </w:p>
    <w:p w14:paraId="4421A8FA" w14:textId="20E2DAC0" w:rsidR="009B71D8"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sidRPr="00053693">
        <w:rPr>
          <w:rFonts w:ascii="Times New Roman" w:hAnsi="Times New Roman" w:hint="eastAsia"/>
        </w:rPr>
        <w:t xml:space="preserve">     </w:t>
      </w:r>
      <w:r w:rsidR="009B71D8" w:rsidRPr="00053693">
        <w:rPr>
          <w:rFonts w:ascii="Times New Roman" w:hAnsi="Times New Roman" w:cs="Times New Roman" w:hint="eastAsia"/>
          <w:kern w:val="2"/>
        </w:rPr>
        <w:t>（</w:t>
      </w:r>
      <w:r w:rsidR="009B71D8" w:rsidRPr="00053693">
        <w:rPr>
          <w:rFonts w:ascii="Times New Roman" w:hAnsi="Times New Roman" w:cs="Times New Roman" w:hint="eastAsia"/>
          <w:kern w:val="2"/>
        </w:rPr>
        <w:t>2.</w:t>
      </w:r>
      <w:r w:rsidR="002017E3" w:rsidRPr="00053693">
        <w:rPr>
          <w:rFonts w:ascii="Times New Roman" w:hAnsi="Times New Roman" w:cs="Times New Roman" w:hint="eastAsia"/>
          <w:kern w:val="2"/>
        </w:rPr>
        <w:t>5</w:t>
      </w:r>
      <w:r w:rsidR="009B71D8" w:rsidRPr="00053693">
        <w:rPr>
          <w:rFonts w:ascii="Times New Roman" w:hAnsi="Times New Roman" w:cs="Times New Roman" w:hint="eastAsia"/>
          <w:kern w:val="2"/>
        </w:rPr>
        <w:t>）</w:t>
      </w:r>
    </w:p>
    <w:p w14:paraId="28A1D3E5" w14:textId="15E36DF5" w:rsidR="009B71D8" w:rsidRPr="00053693" w:rsidRDefault="009B71D8" w:rsidP="00053693">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6</w:t>
      </w:r>
      <w:r w:rsidRPr="00053693">
        <w:rPr>
          <w:rFonts w:ascii="Times New Roman" w:hAnsi="Times New Roman" w:cs="Times New Roman" w:hint="eastAsia"/>
          <w:kern w:val="2"/>
        </w:rPr>
        <w:t>）</w:t>
      </w:r>
    </w:p>
    <w:p w14:paraId="19F19014" w14:textId="67BAE7DF"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F935B10" w14:textId="3F05D2C2" w:rsidR="006A0B87"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rsidRPr="00053693">
        <w:rPr>
          <w:rFonts w:ascii="Times New Roman" w:hAnsi="Times New Roman"/>
        </w:rPr>
        <w:t xml:space="preserve">        </w:t>
      </w:r>
      <w:r w:rsidR="006A0B87" w:rsidRPr="00053693">
        <w:rPr>
          <w:rFonts w:ascii="Times New Roman" w:hAnsi="Times New Roman" w:cs="Times New Roman" w:hint="eastAsia"/>
          <w:kern w:val="2"/>
        </w:rPr>
        <w:t>（</w:t>
      </w:r>
      <w:r w:rsidR="006A0B87" w:rsidRPr="00053693">
        <w:rPr>
          <w:rFonts w:ascii="Times New Roman" w:hAnsi="Times New Roman" w:cs="Times New Roman" w:hint="eastAsia"/>
          <w:kern w:val="2"/>
        </w:rPr>
        <w:t>2.</w:t>
      </w:r>
      <w:r w:rsidR="002017E3" w:rsidRPr="00053693">
        <w:rPr>
          <w:rFonts w:ascii="Times New Roman" w:hAnsi="Times New Roman" w:cs="Times New Roman" w:hint="eastAsia"/>
          <w:kern w:val="2"/>
        </w:rPr>
        <w:t>7</w:t>
      </w:r>
      <w:r w:rsidR="006A0B87" w:rsidRPr="00053693">
        <w:rPr>
          <w:rFonts w:ascii="Times New Roman" w:hAnsi="Times New Roman" w:cs="Times New Roman" w:hint="eastAsia"/>
          <w:kern w:val="2"/>
        </w:rPr>
        <w:t>）</w:t>
      </w:r>
    </w:p>
    <w:p w14:paraId="6D0BE49F" w14:textId="77777777"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34EC2C18" w14:textId="7BC9B88A" w:rsidR="006A0B87" w:rsidRPr="00053693" w:rsidRDefault="006A0B87" w:rsidP="00053693">
      <w:pPr>
        <w:spacing w:before="100" w:beforeAutospacing="1" w:after="100" w:afterAutospacing="1" w:line="300" w:lineRule="auto"/>
        <w:ind w:firstLine="200"/>
        <w:jc w:val="both"/>
        <w:rPr>
          <w:rFonts w:ascii="Times New Roman" w:hAnsi="Times New Roman"/>
        </w:rPr>
      </w:pPr>
      <m:oMath>
        <m:r>
          <w:rPr>
            <w:rFonts w:ascii="Cambria Math" w:hAnsi="Cambria Math"/>
          </w:rPr>
          <w:lastRenderedPageBreak/>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8</w:t>
      </w:r>
      <w:r w:rsidRPr="00053693">
        <w:rPr>
          <w:rFonts w:ascii="Times New Roman" w:hAnsi="Times New Roman" w:cs="Times New Roman" w:hint="eastAsia"/>
          <w:kern w:val="2"/>
        </w:rPr>
        <w:t>）</w:t>
      </w:r>
    </w:p>
    <w:p w14:paraId="6CCE6BAB" w14:textId="335D0154" w:rsidR="006A0B87"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2054CA6F" w14:textId="4CB0749B" w:rsidR="002E71D3" w:rsidRPr="00053693" w:rsidRDefault="002E71D3" w:rsidP="00053693">
      <w:pPr>
        <w:spacing w:before="100" w:beforeAutospacing="1" w:after="100" w:afterAutospacing="1" w:line="300" w:lineRule="auto"/>
        <w:ind w:firstLine="200"/>
        <w:jc w:val="both"/>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9</w:t>
      </w:r>
      <w:r w:rsidRPr="00053693">
        <w:rPr>
          <w:rFonts w:ascii="Times New Roman" w:hAnsi="Times New Roman" w:cs="Times New Roman" w:hint="eastAsia"/>
          <w:kern w:val="2"/>
        </w:rPr>
        <w:t>）</w:t>
      </w:r>
    </w:p>
    <w:p w14:paraId="1720E01B" w14:textId="28AF29CF" w:rsidR="000349CE"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w:t>
      </w:r>
      <w:r w:rsidR="000349CE" w:rsidRPr="00053693">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053693">
        <w:rPr>
          <w:rFonts w:ascii="Times New Roman" w:hAnsi="Times New Roman" w:cs="Times New Roman" w:hint="eastAsia"/>
          <w:kern w:val="2"/>
        </w:rPr>
        <w:t>。</w:t>
      </w:r>
    </w:p>
    <w:p w14:paraId="062888AD" w14:textId="59076A7A" w:rsidR="00DC39CA" w:rsidRPr="00053693" w:rsidRDefault="000349CE" w:rsidP="00053693">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0</w:t>
      </w:r>
      <w:r w:rsidR="00DC39CA" w:rsidRPr="00053693">
        <w:rPr>
          <w:rFonts w:ascii="Times New Roman" w:hAnsi="Times New Roman" w:cs="Times New Roman" w:hint="eastAsia"/>
          <w:kern w:val="2"/>
        </w:rPr>
        <w:t>）</w:t>
      </w:r>
    </w:p>
    <w:p w14:paraId="7BC818E7" w14:textId="0D17ACD3" w:rsidR="000349CE" w:rsidRPr="00053693" w:rsidRDefault="000349CE"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1</w:t>
      </w:r>
      <w:r w:rsidR="00DC39CA" w:rsidRPr="00053693">
        <w:rPr>
          <w:rFonts w:ascii="Times New Roman" w:hAnsi="Times New Roman" w:cs="Times New Roman" w:hint="eastAsia"/>
          <w:kern w:val="2"/>
        </w:rPr>
        <w:t>）</w:t>
      </w:r>
    </w:p>
    <w:p w14:paraId="71CF7C1A" w14:textId="6BEE97A2"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6B870E7D" w14:textId="2587870A" w:rsidR="00643E44" w:rsidRPr="00053693" w:rsidRDefault="00643E44" w:rsidP="00053693">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002017E3" w:rsidRPr="00053693">
        <w:rPr>
          <w:rFonts w:ascii="Times New Roman" w:hAnsi="Times New Roman" w:cs="Times New Roman" w:hint="eastAsia"/>
          <w:kern w:val="2"/>
        </w:rPr>
        <w:t>2</w:t>
      </w:r>
      <w:r w:rsidRPr="00053693">
        <w:rPr>
          <w:rFonts w:ascii="Times New Roman" w:hAnsi="Times New Roman" w:cs="Times New Roman" w:hint="eastAsia"/>
          <w:kern w:val="2"/>
        </w:rPr>
        <w:t>）</w:t>
      </w:r>
    </w:p>
    <w:p w14:paraId="59181B16" w14:textId="0BD8183A"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36C1933D" w14:textId="3E162DB9" w:rsidR="009566DB"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009566DB"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009566DB"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009566DB" w:rsidRPr="00053693">
        <w:rPr>
          <w:rFonts w:ascii="Times New Roman" w:hAnsi="Times New Roman" w:cs="Times New Roman" w:hint="eastAsia"/>
          <w:kern w:val="2"/>
        </w:rPr>
        <w:t>，</w:t>
      </w:r>
      <w:r w:rsidR="009566DB" w:rsidRPr="00053693">
        <w:rPr>
          <w:rFonts w:ascii="Times New Roman" w:hAnsi="Times New Roman" w:cs="Times New Roman"/>
          <w:kern w:val="2"/>
        </w:rPr>
        <w:t>保证新的三角形仍然满足约束边</w:t>
      </w:r>
      <w:r w:rsidR="009F5F4C" w:rsidRPr="00053693">
        <w:rPr>
          <w:rFonts w:ascii="Times New Roman" w:hAnsi="Times New Roman" w:cs="Times New Roman" w:hint="eastAsia"/>
          <w:kern w:val="2"/>
        </w:rPr>
        <w:t>条件</w:t>
      </w:r>
      <w:r w:rsidR="009566DB" w:rsidRPr="00053693">
        <w:rPr>
          <w:rFonts w:ascii="Times New Roman" w:hAnsi="Times New Roman" w:cs="Times New Roman"/>
          <w:kern w:val="2"/>
        </w:rPr>
        <w:t>。</w:t>
      </w:r>
    </w:p>
    <w:p w14:paraId="6E181087" w14:textId="3A88E49A" w:rsidR="00685DD8" w:rsidRPr="00053693" w:rsidRDefault="009F5F4C"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685DD8" w:rsidRPr="00053693">
        <w:rPr>
          <w:rFonts w:ascii="Times New Roman" w:hAnsi="Times New Roman" w:cs="Times New Roman" w:hint="eastAsia"/>
          <w:kern w:val="2"/>
        </w:rPr>
        <w:t>当约束边破坏了三角网的</w:t>
      </w:r>
      <w:r w:rsidR="00685DD8" w:rsidRPr="00053693">
        <w:rPr>
          <w:rFonts w:ascii="Times New Roman" w:hAnsi="Times New Roman" w:cs="Times New Roman" w:hint="eastAsia"/>
          <w:kern w:val="2"/>
        </w:rPr>
        <w:t xml:space="preserve"> Delaunay </w:t>
      </w:r>
      <w:r w:rsidR="00685DD8" w:rsidRPr="00053693">
        <w:rPr>
          <w:rFonts w:ascii="Times New Roman" w:hAnsi="Times New Roman" w:cs="Times New Roman" w:hint="eastAsia"/>
          <w:kern w:val="2"/>
        </w:rPr>
        <w:t>性质时，执行边翻转操作。</w:t>
      </w:r>
    </w:p>
    <w:p w14:paraId="060988D0" w14:textId="12D71EB5" w:rsidR="002348A1" w:rsidRPr="00053693" w:rsidRDefault="009F5F4C"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0349CE" w:rsidRPr="00053693">
        <w:rPr>
          <w:rFonts w:ascii="Times New Roman" w:hAnsi="Times New Roman" w:cs="Times New Roman" w:hint="eastAsia"/>
          <w:kern w:val="2"/>
        </w:rPr>
        <w:t>筛选所有</w:t>
      </w:r>
      <w:r w:rsidRPr="00053693">
        <w:rPr>
          <w:rFonts w:ascii="Times New Roman" w:hAnsi="Times New Roman" w:cs="Times New Roman" w:hint="eastAsia"/>
          <w:kern w:val="2"/>
        </w:rPr>
        <w:t>约束外边界</w:t>
      </w:r>
      <w:r w:rsidR="000349CE" w:rsidRPr="00053693">
        <w:rPr>
          <w:rFonts w:ascii="Times New Roman" w:hAnsi="Times New Roman" w:cs="Times New Roman" w:hint="eastAsia"/>
          <w:kern w:val="2"/>
        </w:rPr>
        <w:t>外</w:t>
      </w:r>
      <w:r w:rsidRPr="00053693">
        <w:rPr>
          <w:rFonts w:ascii="Times New Roman" w:hAnsi="Times New Roman" w:cs="Times New Roman" w:hint="eastAsia"/>
          <w:kern w:val="2"/>
        </w:rPr>
        <w:t>和约束内边界内</w:t>
      </w:r>
      <w:r w:rsidR="000349CE" w:rsidRPr="00053693">
        <w:rPr>
          <w:rFonts w:ascii="Times New Roman" w:hAnsi="Times New Roman" w:cs="Times New Roman" w:hint="eastAsia"/>
          <w:kern w:val="2"/>
        </w:rPr>
        <w:t>的三角形</w:t>
      </w:r>
      <w:r w:rsidRPr="00053693">
        <w:rPr>
          <w:rFonts w:ascii="Times New Roman" w:hAnsi="Times New Roman" w:cs="Times New Roman" w:hint="eastAsia"/>
          <w:kern w:val="2"/>
        </w:rPr>
        <w:t>移除</w:t>
      </w:r>
      <w:r w:rsidR="000349CE" w:rsidRPr="00053693">
        <w:rPr>
          <w:rFonts w:ascii="Times New Roman" w:hAnsi="Times New Roman" w:cs="Times New Roman" w:hint="eastAsia"/>
          <w:kern w:val="2"/>
        </w:rPr>
        <w:t>，保留有效</w:t>
      </w:r>
      <w:r w:rsidRPr="00053693">
        <w:rPr>
          <w:rFonts w:ascii="Times New Roman" w:hAnsi="Times New Roman" w:cs="Times New Roman" w:hint="eastAsia"/>
          <w:kern w:val="2"/>
        </w:rPr>
        <w:t>网格数据</w:t>
      </w:r>
      <w:r w:rsidR="000349CE" w:rsidRPr="00053693">
        <w:rPr>
          <w:rFonts w:ascii="Times New Roman" w:hAnsi="Times New Roman" w:cs="Times New Roman" w:hint="eastAsia"/>
          <w:kern w:val="2"/>
        </w:rPr>
        <w:t>。</w:t>
      </w:r>
    </w:p>
    <w:p w14:paraId="1F1AF4B3" w14:textId="77777777" w:rsidR="001A3BEF" w:rsidRDefault="001A3BEF" w:rsidP="001A3BEF">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4"/>
                    <a:stretch>
                      <a:fillRect/>
                    </a:stretch>
                  </pic:blipFill>
                  <pic:spPr>
                    <a:xfrm>
                      <a:off x="0" y="0"/>
                      <a:ext cx="3040990" cy="2171202"/>
                    </a:xfrm>
                    <a:prstGeom prst="rect">
                      <a:avLst/>
                    </a:prstGeom>
                  </pic:spPr>
                </pic:pic>
              </a:graphicData>
            </a:graphic>
          </wp:inline>
        </w:drawing>
      </w:r>
    </w:p>
    <w:p w14:paraId="02807088" w14:textId="466C67E5"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9F5F4C">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sidR="009F5F4C">
        <w:rPr>
          <w:rFonts w:ascii="Times New Roman" w:hAnsi="Times New Roman" w:cs="Times New Roman" w:hint="eastAsia"/>
          <w:color w:val="000000"/>
          <w:kern w:val="2"/>
          <w:sz w:val="21"/>
          <w:szCs w:val="21"/>
        </w:rPr>
        <w:t>约束</w:t>
      </w:r>
      <w:r>
        <w:rPr>
          <w:rFonts w:ascii="Times New Roman" w:hAnsi="Times New Roman" w:cs="Times New Roman" w:hint="eastAsia"/>
          <w:color w:val="000000"/>
          <w:kern w:val="2"/>
          <w:sz w:val="21"/>
          <w:szCs w:val="21"/>
        </w:rPr>
        <w:t>三角网格示意图</w:t>
      </w:r>
    </w:p>
    <w:p w14:paraId="0673AF5B" w14:textId="263953E9" w:rsidR="001A3BEF" w:rsidRPr="009C1CD6" w:rsidRDefault="001A3BEF" w:rsidP="009C1CD6">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9F5F4C">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9F5F4C" w:rsidRPr="009F5F4C">
        <w:rPr>
          <w:rFonts w:ascii="Times New Roman" w:hAnsi="Times New Roman" w:cs="Times New Roman"/>
          <w:color w:val="000000"/>
          <w:kern w:val="2"/>
          <w:sz w:val="21"/>
          <w:szCs w:val="21"/>
        </w:rPr>
        <w:t>Schematic diagram of constrained triangular mesh</w:t>
      </w:r>
    </w:p>
    <w:p w14:paraId="68FD1512" w14:textId="24FC63C6" w:rsidR="00AA3582" w:rsidRPr="00053693" w:rsidRDefault="006C2995" w:rsidP="00053693">
      <w:pPr>
        <w:keepNext/>
        <w:keepLines/>
        <w:snapToGrid w:val="0"/>
        <w:spacing w:before="120" w:after="120" w:line="360" w:lineRule="auto"/>
        <w:outlineLvl w:val="2"/>
        <w:rPr>
          <w:rFonts w:ascii="Times New Roman" w:eastAsia="黑体" w:hAnsi="Times New Roman"/>
          <w:bCs/>
        </w:rPr>
      </w:pPr>
      <w:bookmarkStart w:id="33" w:name="_Toc193146410"/>
      <w:r w:rsidRPr="00053693">
        <w:rPr>
          <w:rFonts w:ascii="Times New Roman" w:eastAsia="黑体" w:hAnsi="Times New Roman" w:hint="eastAsia"/>
          <w:bCs/>
        </w:rPr>
        <w:lastRenderedPageBreak/>
        <w:t>2</w:t>
      </w:r>
      <w:r w:rsidRPr="00053693">
        <w:rPr>
          <w:rFonts w:ascii="Times New Roman" w:eastAsia="黑体" w:hAnsi="Times New Roman"/>
          <w:bCs/>
        </w:rPr>
        <w:t>.1.</w:t>
      </w:r>
      <w:r w:rsidRPr="00053693">
        <w:rPr>
          <w:rFonts w:ascii="Times New Roman" w:eastAsia="黑体" w:hAnsi="Times New Roman" w:hint="eastAsia"/>
          <w:bCs/>
        </w:rPr>
        <w:t>2</w:t>
      </w:r>
      <w:r w:rsidRPr="00053693">
        <w:rPr>
          <w:rFonts w:ascii="Times New Roman" w:eastAsia="黑体" w:hAnsi="Times New Roman"/>
          <w:bCs/>
        </w:rPr>
        <w:t xml:space="preserve"> </w:t>
      </w:r>
      <w:r w:rsidRPr="00053693">
        <w:rPr>
          <w:rFonts w:ascii="Times New Roman" w:eastAsia="黑体" w:hAnsi="Times New Roman"/>
          <w:bCs/>
        </w:rPr>
        <w:t>数据结构</w:t>
      </w:r>
      <w:bookmarkEnd w:id="33"/>
    </w:p>
    <w:p w14:paraId="45C9CE11" w14:textId="3E25FDF4"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转化为</w:t>
      </w:r>
      <w:r w:rsidRPr="00053693">
        <w:rPr>
          <w:rFonts w:ascii="Times New Roman" w:hAnsi="Times New Roman" w:cs="Times New Roman" w:hint="eastAsia"/>
          <w:kern w:val="2"/>
        </w:rPr>
        <w:t>Excel</w:t>
      </w:r>
      <w:r w:rsidRPr="00053693">
        <w:rPr>
          <w:rFonts w:ascii="Times New Roman" w:hAnsi="Times New Roman" w:cs="Times New Roman" w:hint="eastAsia"/>
          <w:kern w:val="2"/>
        </w:rPr>
        <w:t>格式</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F00D2C" w:rsidRPr="00053693">
        <w:rPr>
          <w:rFonts w:ascii="Times New Roman" w:hAnsi="Times New Roman"/>
        </w:rPr>
        <w:instrText xml:space="preserve"> ADDIN ZOTERO_ITEM CSL_CITATION {"citationID":"80vRgr5i","properties":{"formattedCitation":"\\super [42,43]\\nosupersub{}","plainCitation":"[42,43]","noteIndex":0},"citationItems":[{"id":56,"uris":["http://zotero.org/users/local/8clMLtyf/items/7PRFE3IV"],"itemData":{"id":56,"type":"article-journal","abstract":"</w:instrText>
      </w:r>
      <w:r w:rsidR="00F00D2C" w:rsidRPr="00053693">
        <w:rPr>
          <w:rFonts w:ascii="Times New Roman" w:hAnsi="Times New Roman"/>
        </w:rPr>
        <w:instrText>设计了超体元实体模型、断层数学模型及褶皱几何模型</w:instrText>
      </w:r>
      <w:r w:rsidR="00F00D2C" w:rsidRPr="00053693">
        <w:rPr>
          <w:rFonts w:ascii="Times New Roman" w:hAnsi="Times New Roman"/>
        </w:rPr>
        <w:instrText>,</w:instrText>
      </w:r>
      <w:r w:rsidR="00F00D2C" w:rsidRPr="00053693">
        <w:rPr>
          <w:rFonts w:ascii="Times New Roman" w:hAnsi="Times New Roman"/>
        </w:rPr>
        <w:instrText>以表达复杂地质构造的空间几何形态</w:instrText>
      </w:r>
      <w:r w:rsidR="00F00D2C" w:rsidRPr="00053693">
        <w:rPr>
          <w:rFonts w:ascii="Times New Roman" w:hAnsi="Times New Roman"/>
        </w:rPr>
        <w:instrText>;</w:instrText>
      </w:r>
      <w:r w:rsidR="00F00D2C" w:rsidRPr="00053693">
        <w:rPr>
          <w:rFonts w:ascii="Times New Roman" w:hAnsi="Times New Roman"/>
        </w:rPr>
        <w:instrText>建立了面向应用的三维地质建模的体系结构</w:instrText>
      </w:r>
      <w:r w:rsidR="00F00D2C" w:rsidRPr="00053693">
        <w:rPr>
          <w:rFonts w:ascii="Times New Roman" w:hAnsi="Times New Roman"/>
        </w:rPr>
        <w:instrText>,</w:instrText>
      </w:r>
      <w:r w:rsidR="00F00D2C" w:rsidRPr="00053693">
        <w:rPr>
          <w:rFonts w:ascii="Times New Roman" w:hAnsi="Times New Roman"/>
        </w:rPr>
        <w:instrText>提出以空间数据处理为基础、以实体建模技术为核心、以模型应用为目的的设计理念</w:instrText>
      </w:r>
      <w:r w:rsidR="00F00D2C" w:rsidRPr="00053693">
        <w:rPr>
          <w:rFonts w:ascii="Times New Roman" w:hAnsi="Times New Roman"/>
        </w:rPr>
        <w:instrText>,</w:instrText>
      </w:r>
      <w:r w:rsidR="00F00D2C" w:rsidRPr="00053693">
        <w:rPr>
          <w:rFonts w:ascii="Times New Roman" w:hAnsi="Times New Roman"/>
        </w:rPr>
        <w:instrText>丰富和发展了三维地质建模的理论与方法</w:instrText>
      </w:r>
      <w:r w:rsidR="00F00D2C" w:rsidRPr="00053693">
        <w:rPr>
          <w:rFonts w:ascii="Times New Roman" w:hAnsi="Times New Roman"/>
        </w:rPr>
        <w:instrText>.</w:instrText>
      </w:r>
      <w:r w:rsidR="00F00D2C" w:rsidRPr="00053693">
        <w:rPr>
          <w:rFonts w:ascii="Times New Roman" w:hAnsi="Times New Roman"/>
        </w:rPr>
        <w:instrText>根据这一理论方法</w:instrText>
      </w:r>
      <w:r w:rsidR="00F00D2C" w:rsidRPr="00053693">
        <w:rPr>
          <w:rFonts w:ascii="Times New Roman" w:hAnsi="Times New Roman"/>
        </w:rPr>
        <w:instrText>,</w:instrText>
      </w:r>
      <w:r w:rsidR="00F00D2C" w:rsidRPr="00053693">
        <w:rPr>
          <w:rFonts w:ascii="Times New Roman" w:hAnsi="Times New Roman"/>
        </w:rPr>
        <w:instrText>提出基于特征的驾驭式可视化设计思路</w:instrText>
      </w:r>
      <w:r w:rsidR="00F00D2C" w:rsidRPr="00053693">
        <w:rPr>
          <w:rFonts w:ascii="Times New Roman" w:hAnsi="Times New Roman"/>
        </w:rPr>
        <w:instrText>,</w:instrText>
      </w:r>
      <w:r w:rsidR="00F00D2C" w:rsidRPr="00053693">
        <w:rPr>
          <w:rFonts w:ascii="Times New Roman" w:hAnsi="Times New Roman"/>
        </w:rPr>
        <w:instrText>通过将数据库、图形库、知识库与三维动态模拟的系统集成</w:instrText>
      </w:r>
      <w:r w:rsidR="00F00D2C" w:rsidRPr="00053693">
        <w:rPr>
          <w:rFonts w:ascii="Times New Roman" w:hAnsi="Times New Roman"/>
        </w:rPr>
        <w:instrText>,</w:instrText>
      </w:r>
      <w:r w:rsidR="00F00D2C" w:rsidRPr="00053693">
        <w:rPr>
          <w:rFonts w:ascii="Times New Roman" w:hAnsi="Times New Roman"/>
        </w:rPr>
        <w:instrText>直观、形象、准确地把握空间地质数据的局部特征与整体</w:instrText>
      </w:r>
      <w:r w:rsidR="00F00D2C" w:rsidRPr="00053693">
        <w:rPr>
          <w:rFonts w:ascii="Times New Roman" w:hAnsi="Times New Roman" w:hint="eastAsia"/>
        </w:rPr>
        <w:instrText>构架</w:instrText>
      </w:r>
      <w:r w:rsidR="00F00D2C" w:rsidRPr="00053693">
        <w:rPr>
          <w:rFonts w:ascii="Times New Roman" w:hAnsi="Times New Roman"/>
        </w:rPr>
        <w:instrText>.","container-title":"</w:instrText>
      </w:r>
      <w:r w:rsidR="00F00D2C" w:rsidRPr="00053693">
        <w:rPr>
          <w:rFonts w:ascii="Times New Roman" w:hAnsi="Times New Roman"/>
        </w:rPr>
        <w:instrText>中国科学</w:instrText>
      </w:r>
      <w:r w:rsidR="00F00D2C" w:rsidRPr="00053693">
        <w:rPr>
          <w:rFonts w:ascii="Times New Roman" w:hAnsi="Times New Roman"/>
        </w:rPr>
        <w:instrText>(D</w:instrText>
      </w:r>
      <w:r w:rsidR="00F00D2C" w:rsidRPr="00053693">
        <w:rPr>
          <w:rFonts w:ascii="Times New Roman" w:hAnsi="Times New Roman"/>
        </w:rPr>
        <w:instrText>辑</w:instrText>
      </w:r>
      <w:r w:rsidR="00F00D2C" w:rsidRPr="00053693">
        <w:rPr>
          <w:rFonts w:ascii="Times New Roman" w:hAnsi="Times New Roman"/>
        </w:rPr>
        <w:instrText>:</w:instrText>
      </w:r>
      <w:r w:rsidR="00F00D2C" w:rsidRPr="00053693">
        <w:rPr>
          <w:rFonts w:ascii="Times New Roman" w:hAnsi="Times New Roman"/>
        </w:rPr>
        <w:instrText>地球科学</w:instrText>
      </w:r>
      <w:r w:rsidR="00F00D2C" w:rsidRPr="00053693">
        <w:rPr>
          <w:rFonts w:ascii="Times New Roman" w:hAnsi="Times New Roman"/>
        </w:rPr>
        <w:instrText xml:space="preserve">)","issue":"1","language":"zh-CN","note":"foundation: </w:instrText>
      </w:r>
      <w:r w:rsidR="00F00D2C" w:rsidRPr="00053693">
        <w:rPr>
          <w:rFonts w:ascii="Times New Roman" w:hAnsi="Times New Roman"/>
        </w:rPr>
        <w:instrText>教育部跨世纪优秀人才基金；</w:instrText>
      </w:r>
      <w:r w:rsidR="00F00D2C" w:rsidRPr="00053693">
        <w:rPr>
          <w:rFonts w:ascii="Times New Roman" w:hAnsi="Times New Roman"/>
        </w:rPr>
        <w:instrText xml:space="preserve"> </w:instrText>
      </w:r>
      <w:r w:rsidR="00F00D2C" w:rsidRPr="00053693">
        <w:rPr>
          <w:rFonts w:ascii="Times New Roman" w:hAnsi="Times New Roman"/>
        </w:rPr>
        <w:instrText>国土资源部科技专项课题</w:instrText>
      </w:r>
      <w:r w:rsidR="00F00D2C" w:rsidRPr="00053693">
        <w:rPr>
          <w:rFonts w:ascii="Times New Roman" w:hAnsi="Times New Roman"/>
        </w:rPr>
        <w:instrText>(</w:instrText>
      </w:r>
      <w:r w:rsidR="00F00D2C" w:rsidRPr="00053693">
        <w:rPr>
          <w:rFonts w:ascii="Times New Roman" w:hAnsi="Times New Roman"/>
        </w:rPr>
        <w:instrText>批准号</w:instrText>
      </w:r>
      <w:r w:rsidR="00F00D2C" w:rsidRPr="00053693">
        <w:rPr>
          <w:rFonts w:ascii="Times New Roman" w:hAnsi="Times New Roman"/>
        </w:rPr>
        <w:instrText>:2000010301-06)</w:instrText>
      </w:r>
      <w:r w:rsidR="00F00D2C" w:rsidRPr="00053693">
        <w:rPr>
          <w:rFonts w:ascii="Times New Roman" w:hAnsi="Times New Roman"/>
        </w:rPr>
        <w:instrText>资助项目；</w:instrText>
      </w:r>
      <w:r w:rsidR="00F00D2C" w:rsidRPr="00053693">
        <w:rPr>
          <w:rFonts w:ascii="Times New Roman" w:hAnsi="Times New Roman"/>
        </w:rPr>
        <w:instrText xml:space="preserve">\ndownload: 4393\nalbum: </w:instrText>
      </w:r>
      <w:r w:rsidR="00F00D2C" w:rsidRPr="00053693">
        <w:rPr>
          <w:rFonts w:ascii="Times New Roman" w:hAnsi="Times New Roman"/>
        </w:rPr>
        <w:instrText>基础科学</w:instrText>
      </w:r>
      <w:r w:rsidR="00F00D2C" w:rsidRPr="00053693">
        <w:rPr>
          <w:rFonts w:ascii="Times New Roman" w:hAnsi="Times New Roman"/>
        </w:rPr>
        <w:instrText>\nCLC: P5\ndbcode: CJFQ\ndbname: CJFD2004\nfilename: JDXK200401005","page":"54-60","source":"CNKI","title":"</w:instrText>
      </w:r>
      <w:r w:rsidR="00F00D2C" w:rsidRPr="00053693">
        <w:rPr>
          <w:rFonts w:ascii="Times New Roman" w:hAnsi="Times New Roman"/>
        </w:rPr>
        <w:instrText>三维地质建模与可视化方法研究</w:instrText>
      </w:r>
      <w:r w:rsidR="00F00D2C" w:rsidRPr="00053693">
        <w:rPr>
          <w:rFonts w:ascii="Times New Roman" w:hAnsi="Times New Roman"/>
        </w:rPr>
        <w:instrText>","author":[{"literal":"</w:instrText>
      </w:r>
      <w:r w:rsidR="00F00D2C" w:rsidRPr="00053693">
        <w:rPr>
          <w:rFonts w:ascii="Times New Roman" w:hAnsi="Times New Roman"/>
        </w:rPr>
        <w:instrText>武强</w:instrText>
      </w:r>
      <w:r w:rsidR="00F00D2C" w:rsidRPr="00053693">
        <w:rPr>
          <w:rFonts w:ascii="Times New Roman" w:hAnsi="Times New Roman"/>
        </w:rPr>
        <w:instrText>,</w:instrText>
      </w:r>
      <w:r w:rsidR="00F00D2C" w:rsidRPr="00053693">
        <w:rPr>
          <w:rFonts w:ascii="Times New Roman" w:hAnsi="Times New Roman"/>
        </w:rPr>
        <w:instrText>徐华</w:instrText>
      </w:r>
      <w:r w:rsidR="00F00D2C" w:rsidRPr="00053693">
        <w:rPr>
          <w:rFonts w:ascii="Times New Roman" w:hAnsi="Times New Roman"/>
        </w:rPr>
        <w:instrText>"}],"issued":{"date-parts":[["2004"]]}}},{"id":55,"uris":["http://zotero.org/users/local/8clMLtyf/items/DP6AVJYK"],"itemData":{"id":55,"type":"article-journal","abstract":"</w:instrText>
      </w:r>
      <w:r w:rsidR="00F00D2C" w:rsidRPr="00053693">
        <w:rPr>
          <w:rFonts w:ascii="Times New Roman" w:hAnsi="Times New Roman"/>
        </w:rPr>
        <w:instrText>由于地质数据及其应用本身所具有的复杂性</w:instrText>
      </w:r>
      <w:r w:rsidR="00F00D2C" w:rsidRPr="00053693">
        <w:rPr>
          <w:rFonts w:ascii="Times New Roman" w:hAnsi="Times New Roman" w:hint="eastAsia"/>
        </w:rPr>
        <w:instrText>、不确定性、信息不完备等特点</w:instrText>
      </w:r>
      <w:r w:rsidR="00F00D2C" w:rsidRPr="00053693">
        <w:rPr>
          <w:rFonts w:ascii="Times New Roman" w:hAnsi="Times New Roman"/>
        </w:rPr>
        <w:instrText>,</w:instrText>
      </w:r>
      <w:r w:rsidR="00F00D2C" w:rsidRPr="00053693">
        <w:rPr>
          <w:rFonts w:ascii="Times New Roman" w:hAnsi="Times New Roman"/>
        </w:rPr>
        <w:instrText>使得三维地质建模成为制约三维</w:instrText>
      </w:r>
      <w:r w:rsidR="00F00D2C" w:rsidRPr="00053693">
        <w:rPr>
          <w:rFonts w:ascii="Times New Roman" w:hAnsi="Times New Roman"/>
        </w:rPr>
        <w:instrText>GIS</w:instrText>
      </w:r>
      <w:r w:rsidR="00F00D2C" w:rsidRPr="00053693">
        <w:rPr>
          <w:rFonts w:ascii="Times New Roman" w:hAnsi="Times New Roman"/>
        </w:rPr>
        <w:instrText>研究及其应用的主要瓶颈之一。讨论三维空间数据模型的设计</w:instrText>
      </w:r>
      <w:r w:rsidR="00F00D2C" w:rsidRPr="00053693">
        <w:rPr>
          <w:rFonts w:ascii="Times New Roman" w:hAnsi="Times New Roman"/>
        </w:rPr>
        <w:instrText>,</w:instrText>
      </w:r>
      <w:r w:rsidR="00F00D2C" w:rsidRPr="00053693">
        <w:rPr>
          <w:rFonts w:ascii="Times New Roman" w:hAnsi="Times New Roman"/>
        </w:rPr>
        <w:instrText>提出</w:instrText>
      </w:r>
      <w:r w:rsidR="00F00D2C" w:rsidRPr="00053693">
        <w:rPr>
          <w:rFonts w:ascii="Times New Roman" w:hAnsi="Times New Roman"/>
        </w:rPr>
        <w:instrText>“</w:instrText>
      </w:r>
      <w:r w:rsidR="00F00D2C" w:rsidRPr="00053693">
        <w:rPr>
          <w:rFonts w:ascii="Times New Roman" w:hAnsi="Times New Roman"/>
        </w:rPr>
        <w:instrText>多元数据</w:instrText>
      </w:r>
      <w:r w:rsidR="00F00D2C" w:rsidRPr="00053693">
        <w:rPr>
          <w:rFonts w:ascii="Times New Roman" w:hAnsi="Times New Roman"/>
        </w:rPr>
        <w:instrText>—</w:instrText>
      </w:r>
      <w:r w:rsidR="00F00D2C" w:rsidRPr="00053693">
        <w:rPr>
          <w:rFonts w:ascii="Times New Roman" w:hAnsi="Times New Roman"/>
        </w:rPr>
        <w:instrText>多方法集成</w:instrText>
      </w:r>
      <w:r w:rsidR="00F00D2C" w:rsidRPr="00053693">
        <w:rPr>
          <w:rFonts w:ascii="Times New Roman" w:hAnsi="Times New Roman"/>
        </w:rPr>
        <w:instrText>—</w:instrText>
      </w:r>
      <w:r w:rsidR="00F00D2C" w:rsidRPr="00053693">
        <w:rPr>
          <w:rFonts w:ascii="Times New Roman" w:hAnsi="Times New Roman"/>
        </w:rPr>
        <w:instrText>多层次干预</w:instrText>
      </w:r>
      <w:r w:rsidR="00F00D2C" w:rsidRPr="00053693">
        <w:rPr>
          <w:rFonts w:ascii="Times New Roman" w:hAnsi="Times New Roman"/>
        </w:rPr>
        <w:instrText>”</w:instrText>
      </w:r>
      <w:r w:rsidR="00F00D2C" w:rsidRPr="00053693">
        <w:rPr>
          <w:rFonts w:ascii="Times New Roman" w:hAnsi="Times New Roman"/>
        </w:rPr>
        <w:instrText>的</w:instrText>
      </w:r>
      <w:r w:rsidR="00F00D2C" w:rsidRPr="00053693">
        <w:rPr>
          <w:rFonts w:ascii="Times New Roman" w:hAnsi="Times New Roman"/>
        </w:rPr>
        <w:instrText>“</w:instrText>
      </w:r>
      <w:r w:rsidR="00F00D2C" w:rsidRPr="00053693">
        <w:rPr>
          <w:rFonts w:ascii="Times New Roman" w:hAnsi="Times New Roman"/>
        </w:rPr>
        <w:instrText>三多</w:instrText>
      </w:r>
      <w:r w:rsidR="00F00D2C" w:rsidRPr="00053693">
        <w:rPr>
          <w:rFonts w:ascii="Times New Roman" w:hAnsi="Times New Roman"/>
        </w:rPr>
        <w:instrText>”</w:instrText>
      </w:r>
      <w:r w:rsidR="00F00D2C" w:rsidRPr="00053693">
        <w:rPr>
          <w:rFonts w:ascii="Times New Roman" w:hAnsi="Times New Roman"/>
        </w:rPr>
        <w:instrText>建模思路</w:instrText>
      </w:r>
      <w:r w:rsidR="00F00D2C" w:rsidRPr="00053693">
        <w:rPr>
          <w:rFonts w:ascii="Times New Roman" w:hAnsi="Times New Roman"/>
        </w:rPr>
        <w:instrText>;</w:instrText>
      </w:r>
      <w:r w:rsidR="00F00D2C" w:rsidRPr="00053693">
        <w:rPr>
          <w:rFonts w:ascii="Times New Roman" w:hAnsi="Times New Roman"/>
        </w:rPr>
        <w:instrText>从建模尺度、数据源、建模工具等方面对建模方法进行分类</w:instrText>
      </w:r>
      <w:r w:rsidR="00F00D2C" w:rsidRPr="00053693">
        <w:rPr>
          <w:rFonts w:ascii="Times New Roman" w:hAnsi="Times New Roman"/>
        </w:rPr>
        <w:instrText>;</w:instrText>
      </w:r>
      <w:r w:rsidR="00F00D2C" w:rsidRPr="00053693">
        <w:rPr>
          <w:rFonts w:ascii="Times New Roman" w:hAnsi="Times New Roman"/>
        </w:rPr>
        <w:instrText>分析三维地质建模的关键技术</w:instrText>
      </w:r>
      <w:r w:rsidR="00F00D2C" w:rsidRPr="00053693">
        <w:rPr>
          <w:rFonts w:ascii="Times New Roman" w:hAnsi="Times New Roman"/>
        </w:rPr>
        <w:instrText>,</w:instrText>
      </w:r>
      <w:r w:rsidR="00F00D2C" w:rsidRPr="00053693">
        <w:rPr>
          <w:rFonts w:ascii="Times New Roman" w:hAnsi="Times New Roman"/>
        </w:rPr>
        <w:instrText>包括三维地质模型构建、海量模型数据操作和多元数据一体化耦合显示</w:instrText>
      </w:r>
      <w:r w:rsidR="00F00D2C" w:rsidRPr="00053693">
        <w:rPr>
          <w:rFonts w:ascii="Times New Roman" w:hAnsi="Times New Roman"/>
        </w:rPr>
        <w:instrText>;</w:instrText>
      </w:r>
      <w:r w:rsidR="00F00D2C" w:rsidRPr="00053693">
        <w:rPr>
          <w:rFonts w:ascii="Times New Roman" w:hAnsi="Times New Roman"/>
        </w:rPr>
        <w:instrText>针对三维地质建模系统的开发提出</w:instrText>
      </w:r>
      <w:r w:rsidR="00F00D2C" w:rsidRPr="00053693">
        <w:rPr>
          <w:rFonts w:ascii="Times New Roman" w:hAnsi="Times New Roman"/>
        </w:rPr>
        <w:instrText>6</w:instrText>
      </w:r>
      <w:r w:rsidR="00F00D2C" w:rsidRPr="00053693">
        <w:rPr>
          <w:rFonts w:ascii="Times New Roman" w:hAnsi="Times New Roman"/>
        </w:rPr>
        <w:instrText>项建议</w:instrText>
      </w:r>
      <w:r w:rsidR="00F00D2C" w:rsidRPr="00053693">
        <w:rPr>
          <w:rFonts w:ascii="Times New Roman" w:hAnsi="Times New Roman"/>
        </w:rPr>
        <w:instrText>,</w:instrText>
      </w:r>
      <w:r w:rsidR="00F00D2C" w:rsidRPr="00053693">
        <w:rPr>
          <w:rFonts w:ascii="Times New Roman" w:hAnsi="Times New Roman"/>
        </w:rPr>
        <w:instrText>分析近期三维地质建模的研究热点。</w:instrText>
      </w:r>
      <w:r w:rsidR="00F00D2C" w:rsidRPr="00053693">
        <w:rPr>
          <w:rFonts w:ascii="Times New Roman" w:hAnsi="Times New Roman"/>
        </w:rPr>
        <w:instrText>","container-title":"</w:instrText>
      </w:r>
      <w:r w:rsidR="00F00D2C" w:rsidRPr="00053693">
        <w:rPr>
          <w:rFonts w:ascii="Times New Roman" w:hAnsi="Times New Roman"/>
        </w:rPr>
        <w:instrText>地理与地理信息科学</w:instrText>
      </w:r>
      <w:r w:rsidR="00F00D2C" w:rsidRPr="00053693">
        <w:rPr>
          <w:rFonts w:ascii="Times New Roman" w:hAnsi="Times New Roman"/>
        </w:rPr>
        <w:instrText xml:space="preserve">","issue":"3","language":"zh-CN","note":"foundation: </w:instrText>
      </w:r>
      <w:r w:rsidR="00F00D2C" w:rsidRPr="00053693">
        <w:rPr>
          <w:rFonts w:ascii="Times New Roman" w:hAnsi="Times New Roman"/>
        </w:rPr>
        <w:instrText>国家自然科学基金项目</w:instrText>
      </w:r>
      <w:r w:rsidR="00F00D2C" w:rsidRPr="00053693">
        <w:rPr>
          <w:rFonts w:ascii="Times New Roman" w:hAnsi="Times New Roman"/>
        </w:rPr>
        <w:instrText>(40002024)</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教育部科学技术重点项目</w:instrText>
      </w:r>
      <w:r w:rsidR="00F00D2C" w:rsidRPr="00053693">
        <w:rPr>
          <w:rFonts w:ascii="Times New Roman" w:hAnsi="Times New Roman"/>
        </w:rPr>
        <w:instrText>(99003)</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高技术研究发展计划项目</w:instrText>
      </w:r>
      <w:r w:rsidR="00F00D2C" w:rsidRPr="00053693">
        <w:rPr>
          <w:rFonts w:ascii="Times New Roman" w:hAnsi="Times New Roman"/>
        </w:rPr>
        <w:instrText>(2001AA135180)</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北京市多参数立体地质调查项目</w:instrText>
      </w:r>
      <w:r w:rsidR="00F00D2C" w:rsidRPr="00053693">
        <w:rPr>
          <w:rFonts w:ascii="Times New Roman" w:hAnsi="Times New Roman"/>
        </w:rPr>
        <w:instrText>(200313000045)</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中国博士后科学基金项目</w:instrText>
      </w:r>
      <w:r w:rsidR="00F00D2C" w:rsidRPr="00053693">
        <w:rPr>
          <w:rFonts w:ascii="Times New Roman" w:hAnsi="Times New Roman"/>
        </w:rPr>
        <w:instrText>(20060400348)</w:instrText>
      </w:r>
      <w:r w:rsidR="00F00D2C" w:rsidRPr="00053693">
        <w:rPr>
          <w:rFonts w:ascii="Times New Roman" w:hAnsi="Times New Roman"/>
        </w:rPr>
        <w:instrText>；</w:instrText>
      </w:r>
      <w:r w:rsidR="00F00D2C" w:rsidRPr="00053693">
        <w:rPr>
          <w:rFonts w:ascii="Times New Roman" w:hAnsi="Times New Roman"/>
        </w:rPr>
        <w:instrText xml:space="preserve">\ndownload: 4068\nalbum: </w:instrText>
      </w:r>
      <w:r w:rsidR="00F00D2C" w:rsidRPr="00053693">
        <w:rPr>
          <w:rFonts w:ascii="Times New Roman" w:hAnsi="Times New Roman"/>
        </w:rPr>
        <w:instrText>基础科学</w:instrText>
      </w:r>
      <w:r w:rsidR="00F00D2C" w:rsidRPr="00053693">
        <w:rPr>
          <w:rFonts w:ascii="Times New Roman" w:hAnsi="Times New Roman"/>
        </w:rPr>
        <w:instrText>;</w:instrText>
      </w:r>
      <w:r w:rsidR="00F00D2C" w:rsidRPr="00053693">
        <w:rPr>
          <w:rFonts w:ascii="Times New Roman" w:hAnsi="Times New Roman"/>
        </w:rPr>
        <w:instrText>工程科技</w:instrText>
      </w:r>
      <w:r w:rsidR="00F00D2C" w:rsidRPr="00053693">
        <w:rPr>
          <w:rFonts w:ascii="Times New Roman" w:hAnsi="Times New Roman"/>
        </w:rPr>
        <w:instrText>Ⅱ</w:instrText>
      </w:r>
      <w:r w:rsidR="00F00D2C" w:rsidRPr="00053693">
        <w:rPr>
          <w:rFonts w:ascii="Times New Roman" w:hAnsi="Times New Roman"/>
        </w:rPr>
        <w:instrText>辑</w:instrText>
      </w:r>
      <w:r w:rsidR="00F00D2C" w:rsidRPr="00053693">
        <w:rPr>
          <w:rFonts w:ascii="Times New Roman" w:hAnsi="Times New Roman"/>
        </w:rPr>
        <w:instrText>\nCLC: P642\ndbcode: CJFQ\ndbname: CJFD2007\nfilename: DLGT200703000","page":"1-5","source":"CNKI","title":"</w:instrText>
      </w:r>
      <w:r w:rsidR="00F00D2C" w:rsidRPr="00053693">
        <w:rPr>
          <w:rFonts w:ascii="Times New Roman" w:hAnsi="Times New Roman"/>
        </w:rPr>
        <w:instrText>三维地质建模若干基本问题探讨</w:instrText>
      </w:r>
      <w:r w:rsidR="00F00D2C" w:rsidRPr="00053693">
        <w:rPr>
          <w:rFonts w:ascii="Times New Roman" w:hAnsi="Times New Roman"/>
        </w:rPr>
        <w:instrText>","author":[{"literal":"</w:instrText>
      </w:r>
      <w:r w:rsidR="00F00D2C" w:rsidRPr="00053693">
        <w:rPr>
          <w:rFonts w:ascii="Times New Roman" w:hAnsi="Times New Roman"/>
        </w:rPr>
        <w:instrText>潘懋</w:instrText>
      </w:r>
      <w:r w:rsidR="00F00D2C" w:rsidRPr="00053693">
        <w:rPr>
          <w:rFonts w:ascii="Times New Roman" w:hAnsi="Times New Roman"/>
        </w:rPr>
        <w:instrText>"},{"literal":"</w:instrText>
      </w:r>
      <w:r w:rsidR="00F00D2C" w:rsidRPr="00053693">
        <w:rPr>
          <w:rFonts w:ascii="Times New Roman" w:hAnsi="Times New Roman"/>
        </w:rPr>
        <w:instrText>方裕</w:instrText>
      </w:r>
      <w:r w:rsidR="00F00D2C" w:rsidRPr="00053693">
        <w:rPr>
          <w:rFonts w:ascii="Times New Roman" w:hAnsi="Times New Roman"/>
        </w:rPr>
        <w:instrText>"},{"literal":"</w:instrText>
      </w:r>
      <w:r w:rsidR="00F00D2C" w:rsidRPr="00053693">
        <w:rPr>
          <w:rFonts w:ascii="Times New Roman" w:hAnsi="Times New Roman"/>
        </w:rPr>
        <w:instrText>屈红刚</w:instrText>
      </w:r>
      <w:r w:rsidR="00F00D2C" w:rsidRPr="00053693">
        <w:rPr>
          <w:rFonts w:ascii="Times New Roman" w:hAnsi="Times New Roman"/>
        </w:rPr>
        <w:instrText xml:space="preserve">"}],"issued":{"date-parts":[["2007"]]}}}],"schema":"https://github.com/citation-style-language/schema/raw/master/csl-citation.json"} </w:instrText>
      </w:r>
      <w:r w:rsidR="002C561C"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42,43]</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03A27989"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1</w:t>
      </w:r>
      <w:r w:rsidR="00D879D3" w:rsidRPr="00053693">
        <w:rPr>
          <w:rFonts w:ascii="Times New Roman" w:hAnsi="Times New Roman" w:cs="Times New Roman" w:hint="eastAsia"/>
          <w:kern w:val="2"/>
        </w:rPr>
        <w:t>．</w:t>
      </w:r>
      <w:r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15E4152B"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2</w:t>
      </w:r>
      <w:r w:rsidR="00D879D3" w:rsidRPr="00053693">
        <w:rPr>
          <w:rFonts w:ascii="Times New Roman" w:hAnsi="Times New Roman" w:cs="Times New Roman" w:hint="eastAsia"/>
          <w:kern w:val="2"/>
        </w:rPr>
        <w:t>．</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2157935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4" w:name="_Hlk191383040"/>
      <w:r w:rsidRPr="00053693">
        <w:rPr>
          <w:rFonts w:ascii="Times New Roman" w:hAnsi="Times New Roman" w:cs="Times New Roman" w:hint="eastAsia"/>
          <w:kern w:val="2"/>
        </w:rPr>
        <w:t>前向边和后向边</w:t>
      </w:r>
      <w:bookmarkEnd w:id="34"/>
      <w:r w:rsidRPr="00053693">
        <w:rPr>
          <w:rFonts w:ascii="Times New Roman" w:hAnsi="Times New Roman" w:cs="Times New Roman" w:hint="eastAsia"/>
          <w:kern w:val="2"/>
        </w:rPr>
        <w:t>的关系。前向边是指从起点到终点的边，而后向边是指从终点到起</w:t>
      </w:r>
      <w:r w:rsidRPr="00053693">
        <w:rPr>
          <w:rFonts w:ascii="Times New Roman" w:hAnsi="Times New Roman" w:cs="Times New Roman" w:hint="eastAsia"/>
          <w:kern w:val="2"/>
        </w:rPr>
        <w:lastRenderedPageBreak/>
        <w:t>点的边</w:t>
      </w:r>
      <w:r w:rsidR="002C561C" w:rsidRPr="00053693">
        <w:rPr>
          <w:rFonts w:ascii="Times New Roman" w:hAnsi="Times New Roman" w:cs="Times New Roman"/>
          <w:kern w:val="2"/>
        </w:rPr>
        <w:fldChar w:fldCharType="begin"/>
      </w:r>
      <w:r w:rsidR="00F00D2C" w:rsidRPr="00053693">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sidRPr="00053693">
        <w:rPr>
          <w:rFonts w:ascii="Times New Roman" w:hAnsi="Times New Roman" w:cs="Times New Roman" w:hint="eastAsia"/>
          <w:kern w:val="2"/>
        </w:rPr>
        <w:instrText>"itemData":{"id":58,"type":"thesis","abstract":"</w:instrText>
      </w:r>
      <w:r w:rsidR="00F00D2C" w:rsidRPr="00053693">
        <w:rPr>
          <w:rFonts w:ascii="Times New Roman" w:hAnsi="Times New Roman" w:cs="Times New Roman" w:hint="eastAsia"/>
          <w:kern w:val="2"/>
        </w:rPr>
        <w:instrText>工程地质三维建模是</w:instrText>
      </w:r>
      <w:r w:rsidR="00F00D2C" w:rsidRPr="00053693">
        <w:rPr>
          <w:rFonts w:ascii="Times New Roman" w:hAnsi="Times New Roman" w:cs="Times New Roman" w:hint="eastAsia"/>
          <w:kern w:val="2"/>
        </w:rPr>
        <w:instrText>3DGIS</w:instrText>
      </w:r>
      <w:r w:rsidR="00F00D2C" w:rsidRPr="00053693">
        <w:rPr>
          <w:rFonts w:ascii="Times New Roman" w:hAnsi="Times New Roman" w:cs="Times New Roman" w:hint="eastAsia"/>
          <w:kern w:val="2"/>
        </w:rPr>
        <w:instrText>在地学领域的一个发展分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有很强的专业应用背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已经成为计算机科学、岩土工程等多学科交叉领域研究的前沿和热点；同时为了进一步考察人类活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开挖、开采等</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产生的影响</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工程师们更希望已经建立的地质三维模型不仅能“看”而且根据一些力学原理还能“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而这也是研究中的一个难点。基于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本文就工程地质建模与计算的可视化方法中的若干关键问题进行了深入地研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体现在以下几个方面：</w:instrText>
      </w:r>
      <w:r w:rsidR="00F00D2C" w:rsidRPr="00053693">
        <w:rPr>
          <w:rFonts w:ascii="Times New Roman" w:hAnsi="Times New Roman" w:cs="Times New Roman" w:hint="eastAsia"/>
          <w:kern w:val="2"/>
        </w:rPr>
        <w:instrText>\n\n\n\n\t(1)</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立了</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与空间分解相结合的三维地质模型结构。</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对线框、表面、实体模型进行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将边界表示模型</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作为主要建模方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原因：①</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几何模型是线框模型、表面模型以及空间分解等模型的纽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通过</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可以容易地实现彼此之间相互转换；②</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可以比较精确地表达地物的形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模效率高。与此同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为了实现地质体的精细表达</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还将单元分解模型作为一种辅助建模手段。</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经过对表示</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几种数据结构的对比、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发现</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更适合于地质体计算模型的构建</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因为它既能用于物体各个表面之间的组织</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也能建立实体单元之间的拓扑联系</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还保存了图形的对偶图信息。因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给出了三维地质体数据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w:instrText>
      </w:r>
      <w:r w:rsidR="00F00D2C" w:rsidRPr="00053693">
        <w:rPr>
          <w:rFonts w:ascii="Times New Roman" w:hAnsi="Times New Roman" w:cs="Times New Roman" w:hint="eastAsia"/>
          <w:kern w:val="2"/>
        </w:rPr>
        <w:instrText>DT</w:instrText>
      </w:r>
      <w:r w:rsidR="00F00D2C" w:rsidRPr="00053693">
        <w:rPr>
          <w:rFonts w:ascii="Times New Roman" w:hAnsi="Times New Roman" w:cs="Times New Roman" w:hint="eastAsia"/>
          <w:kern w:val="2"/>
        </w:rPr>
        <w:instrText>剖分、面面裁剪以及缝合等运算操作。</w:instrText>
      </w:r>
      <w:r w:rsidR="00F00D2C" w:rsidRPr="00053693">
        <w:rPr>
          <w:rFonts w:ascii="Times New Roman" w:hAnsi="Times New Roman" w:cs="Times New Roman" w:hint="eastAsia"/>
          <w:kern w:val="2"/>
        </w:rPr>
        <w:instrText>\n\n\n\n\t(2)</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GK-Kriging</w:instrText>
      </w:r>
      <w:r w:rsidR="00F00D2C" w:rsidRPr="00053693">
        <w:rPr>
          <w:rFonts w:ascii="Times New Roman" w:hAnsi="Times New Roman" w:cs="Times New Roman" w:hint="eastAsia"/>
          <w:kern w:val="2"/>
        </w:rPr>
        <w:instrText>插值算法的快速三维地质建模方法。</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主要建模步骤为：首先通过</w:instrText>
      </w:r>
      <w:r w:rsidR="00F00D2C" w:rsidRPr="00053693">
        <w:rPr>
          <w:rFonts w:ascii="Times New Roman" w:hAnsi="Times New Roman" w:cs="Times New Roman" w:hint="eastAsia"/>
          <w:kern w:val="2"/>
        </w:rPr>
        <w:instrText>GA-Kriging</w:instrText>
      </w:r>
      <w:r w:rsidR="00F00D2C" w:rsidRPr="00053693">
        <w:rPr>
          <w:rFonts w:ascii="Times New Roman" w:hAnsi="Times New Roman" w:cs="Times New Roman" w:hint="eastAsia"/>
          <w:kern w:val="2"/>
        </w:rPr>
        <w:instrText>方法得到包含地层编号属性的规则或不规则数据点</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然后在</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中直接对这些点进行</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四面体剖分或者直接生成六面体</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它免去了一般方法中判断、求取地层切割面的繁琐过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是一种直观、简单、自动化的建模手段。</w:instrText>
      </w:r>
      <w:r w:rsidR="00F00D2C" w:rsidRPr="00053693">
        <w:rPr>
          <w:rFonts w:ascii="Times New Roman" w:hAnsi="Times New Roman" w:cs="Times New Roman" w:hint="eastAsia"/>
          <w:kern w:val="2"/>
        </w:rPr>
        <w:instrText>\n\n\n\n\t(3)</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面的三角形网格剖分以及有限元开挖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引入</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优化算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w:instrText>
      </w:r>
      <w:r w:rsidR="00F00D2C" w:rsidRPr="00053693">
        <w:rPr>
          <w:rFonts w:ascii="Times New Roman" w:hAnsi="Times New Roman" w:cs="Times New Roman" w:hint="eastAsia"/>
          <w:kern w:val="2"/>
        </w:rPr>
        <w:instrText>CDT</w:instrText>
      </w:r>
      <w:r w:rsidR="00F00D2C" w:rsidRPr="00053693">
        <w:rPr>
          <w:rFonts w:ascii="Times New Roman" w:hAnsi="Times New Roman" w:cs="Times New Roman" w:hint="eastAsia"/>
          <w:kern w:val="2"/>
        </w:rPr>
        <w:instrText>基础上实现了能用于有限元计算的三角剖分网格</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一定程度上实现了可视化模型</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三角形面片与</w:instrText>
      </w:r>
      <w:r w:rsidR="00F00D2C" w:rsidRPr="00053693">
        <w:rPr>
          <w:rFonts w:ascii="Times New Roman" w:hAnsi="Times New Roman" w:cs="Times New Roman" w:hint="eastAsia"/>
          <w:kern w:val="2"/>
        </w:rPr>
        <w:instrText>FEM</w:instrText>
      </w:r>
      <w:r w:rsidR="00F00D2C" w:rsidRPr="00053693">
        <w:rPr>
          <w:rFonts w:ascii="Times New Roman" w:hAnsi="Times New Roman" w:cs="Times New Roman" w:hint="eastAsia"/>
          <w:kern w:val="2"/>
        </w:rPr>
        <w:instrText>计算网格的统一；网格剖分可以通过三个约束条件来控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小角度、最大面积以及是否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其中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的三角形网格更适合于</w:instrText>
      </w:r>
      <w:r w:rsidR="00F00D2C" w:rsidRPr="00053693">
        <w:rPr>
          <w:rFonts w:ascii="Times New Roman" w:hAnsi="Times New Roman" w:cs="Times New Roman" w:hint="eastAsia"/>
          <w:kern w:val="2"/>
        </w:rPr>
        <w:instrText>FVM</w:instrText>
      </w:r>
      <w:r w:rsidR="00F00D2C" w:rsidRPr="00053693">
        <w:rPr>
          <w:rFonts w:ascii="Times New Roman" w:hAnsi="Times New Roman" w:cs="Times New Roman" w:hint="eastAsia"/>
          <w:kern w:val="2"/>
        </w:rPr>
        <w:instrText>以及流体方面的数值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编写了三角形平面应力、应变单元的有限元计算模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根据求得的开挖边界单元上的等效释放节点力实现了开挖模拟。</w:instrText>
      </w:r>
      <w:r w:rsidR="00F00D2C" w:rsidRPr="00053693">
        <w:rPr>
          <w:rFonts w:ascii="Times New Roman" w:hAnsi="Times New Roman" w:cs="Times New Roman" w:hint="eastAsia"/>
          <w:kern w:val="2"/>
        </w:rPr>
        <w:instrText>\n\n\n\n\t(4)</w:instrText>
      </w:r>
      <w:r w:rsidR="00F00D2C" w:rsidRPr="00053693">
        <w:rPr>
          <w:rFonts w:ascii="Times New Roman" w:hAnsi="Times New Roman" w:cs="Times New Roman" w:hint="eastAsia"/>
          <w:kern w:val="2"/>
        </w:rPr>
        <w:instrText>基于三维地质模型实现了基桩承载力计算与小应变曲线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对桩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地层面之间位置关系的确定给出了相应的算法；基于英国</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标准以及德国的</w:instrText>
      </w:r>
      <w:r w:rsidR="00F00D2C" w:rsidRPr="00053693">
        <w:rPr>
          <w:rFonts w:ascii="Times New Roman" w:hAnsi="Times New Roman" w:cs="Times New Roman" w:hint="eastAsia"/>
          <w:kern w:val="2"/>
        </w:rPr>
        <w:instrText>DIN</w:instrText>
      </w:r>
      <w:r w:rsidR="00F00D2C" w:rsidRPr="00053693">
        <w:rPr>
          <w:rFonts w:ascii="Times New Roman" w:hAnsi="Times New Roman" w:cs="Times New Roman" w:hint="eastAsia"/>
          <w:kern w:val="2"/>
        </w:rPr>
        <w:instrText>规范</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桩基承载力的计算；根据桩土相互作用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依据</w:instrText>
      </w:r>
      <w:r w:rsidR="00F00D2C" w:rsidRPr="00053693">
        <w:rPr>
          <w:rFonts w:ascii="Times New Roman" w:hAnsi="Times New Roman" w:cs="Times New Roman" w:hint="eastAsia"/>
          <w:kern w:val="2"/>
        </w:rPr>
        <w:instrText>Newmark</w:instrText>
      </w:r>
      <w:r w:rsidR="00F00D2C" w:rsidRPr="00053693">
        <w:rPr>
          <w:rFonts w:ascii="Times New Roman" w:hAnsi="Times New Roman" w:cs="Times New Roman" w:hint="eastAsia"/>
          <w:kern w:val="2"/>
        </w:rPr>
        <w:instrText>算法得到了桩基完整性检测中小应变的模拟曲线。</w:instrText>
      </w:r>
      <w:r w:rsidR="00F00D2C" w:rsidRPr="00053693">
        <w:rPr>
          <w:rFonts w:ascii="Times New Roman" w:hAnsi="Times New Roman" w:cs="Times New Roman" w:hint="eastAsia"/>
          <w:kern w:val="2"/>
        </w:rPr>
        <w:instrText>\n\n\n\n\t(5)</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为了实现系统的快速开发</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提出了将</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语言作为“粘合剂”的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核心思想就是：</w:instrText>
      </w:r>
      <w:r w:rsidR="00F00D2C" w:rsidRPr="00053693">
        <w:rPr>
          <w:rFonts w:ascii="Times New Roman" w:hAnsi="Times New Roman" w:cs="Times New Roman" w:hint="eastAsia"/>
          <w:kern w:val="2"/>
        </w:rPr>
        <w:instrText>Pyhton</w:instrText>
      </w:r>
      <w:r w:rsidR="00F00D2C" w:rsidRPr="00053693">
        <w:rPr>
          <w:rFonts w:ascii="Times New Roman" w:hAnsi="Times New Roman" w:cs="Times New Roman" w:hint="eastAsia"/>
          <w:kern w:val="2"/>
        </w:rPr>
        <w:instrText>语言作为粘合剂来调用其它语言编写的模块或者</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自己的库函数。文中给出了平台的框架图以及实现步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在此平台的基础上选择</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为可视化接口</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同时基于</w:instrText>
      </w:r>
      <w:r w:rsidR="00F00D2C" w:rsidRPr="00053693">
        <w:rPr>
          <w:rFonts w:ascii="Times New Roman" w:hAnsi="Times New Roman" w:cs="Times New Roman" w:hint="eastAsia"/>
          <w:kern w:val="2"/>
        </w:rPr>
        <w:instrText>GDAS</w:instrText>
      </w:r>
      <w:r w:rsidR="00F00D2C" w:rsidRPr="00053693">
        <w:rPr>
          <w:rFonts w:ascii="Times New Roman" w:hAnsi="Times New Roman" w:cs="Times New Roman" w:hint="eastAsia"/>
          <w:kern w:val="2"/>
        </w:rPr>
        <w:instrText>中间件技术实现了</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结构三维地质信息系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在公路边坡、地铁以及重力大坝工程实例中的应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系统在三维建模、漫游、数值计算以及计算结果后处理方面功能进行了初步检验</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证明了系统开发方法的可行性以及相关理论的有效性。</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岩土工程</w:instrText>
      </w:r>
      <w:r w:rsidR="00F00D2C" w:rsidRPr="00053693">
        <w:rPr>
          <w:rFonts w:ascii="Times New Roman" w:hAnsi="Times New Roman" w:cs="Times New Roman" w:hint="eastAsia"/>
          <w:kern w:val="2"/>
        </w:rPr>
        <w:instrText xml:space="preserve">\ndownload: 3048\nalbum: </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TP391.41\ndbcode: CDFD\ndbname: CDFD0911\nfilename: 2010238553.nh","number-of-pages":"163","publisher":"</w:instrText>
      </w:r>
      <w:r w:rsidR="00F00D2C" w:rsidRPr="00053693">
        <w:rPr>
          <w:rFonts w:ascii="Times New Roman" w:hAnsi="Times New Roman" w:cs="Times New Roman" w:hint="eastAsia"/>
          <w:kern w:val="2"/>
        </w:rPr>
        <w:instrText>中国科学院研究生院（武汉岩土力学研究所）</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工程地质三维建模与计算的可视化方法研究</w:instrText>
      </w:r>
      <w:r w:rsidR="00F00D2C" w:rsidRPr="00053693">
        <w:rPr>
          <w:rFonts w:ascii="Times New Roman" w:hAnsi="Times New Roman" w:cs="Times New Roman" w:hint="eastAsia"/>
          <w:kern w:val="2"/>
        </w:rPr>
        <w:instrText>","URL":"https://kns.cnki.net/KCMS/detail/detail.aspx?dbcode=CDFD&amp;dbname=CDFD0911&amp;filename=2010238553.nh","author":[{"literal":"</w:instrText>
      </w:r>
      <w:r w:rsidR="00F00D2C" w:rsidRPr="00053693">
        <w:rPr>
          <w:rFonts w:ascii="Times New Roman" w:hAnsi="Times New Roman" w:cs="Times New Roman" w:hint="eastAsia"/>
          <w:kern w:val="2"/>
        </w:rPr>
        <w:instrText>刘振平</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贺怀建</w:instrText>
      </w:r>
      <w:r w:rsidR="00F00D2C" w:rsidRPr="00053693">
        <w:rPr>
          <w:rFonts w:ascii="Times New Roman" w:hAnsi="Times New Roman" w:cs="Times New Roman" w:hint="eastAsia"/>
          <w:kern w:val="2"/>
        </w:rPr>
        <w:instrText>"}],"accessed":{"date-parts":[["2025",2,25]]},"issued":{"date-parts":[["2010"]]}}},{"id":57,"uris":["http://zotero.org/users/local/8clMLtyf/items/SKFC7HUQ"],"itemData":{"id":57,"type":"thesis","abstract":"</w:instrText>
      </w:r>
      <w:r w:rsidR="00F00D2C" w:rsidRPr="00053693">
        <w:rPr>
          <w:rFonts w:ascii="Times New Roman" w:hAnsi="Times New Roman" w:cs="Times New Roman" w:hint="eastAsia"/>
          <w:kern w:val="2"/>
        </w:rPr>
        <w:instrText>随着计算机软硬件技术、图形学、空间测量、空间数据存储等技术的日益成熟，地理信息系统</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由二维向三维的转变已成为必然的发展趋势。三维空间数据模型研究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成功应用的关键。目前，由于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或者是模型集成的方式</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发展产生较大的推动作用。因此，针对上述问题，本文主要从以下几个方面展开研究。</w:instrText>
      </w:r>
      <w:r w:rsidR="00F00D2C" w:rsidRPr="00053693">
        <w:rPr>
          <w:rFonts w:ascii="Times New Roman" w:hAnsi="Times New Roman" w:cs="Times New Roman" w:hint="eastAsia"/>
          <w:kern w:val="2"/>
        </w:rPr>
        <w:instrText>\n\n\n\n\n\n\n\t(1)</w:instrText>
      </w:r>
      <w:r w:rsidR="00F00D2C" w:rsidRPr="00053693">
        <w:rPr>
          <w:rFonts w:ascii="Times New Roman" w:hAnsi="Times New Roman" w:cs="Times New Roman" w:hint="eastAsia"/>
          <w:kern w:val="2"/>
        </w:rPr>
        <w:instrText>针对矿山地质三维数据的特征，根据离散拟合的思想，提出了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sidRPr="00053693">
        <w:rPr>
          <w:rFonts w:ascii="Times New Roman" w:hAnsi="Times New Roman" w:cs="Times New Roman" w:hint="eastAsia"/>
          <w:kern w:val="2"/>
        </w:rPr>
        <w:instrText>OpenGL</w:instrText>
      </w:r>
      <w:r w:rsidR="00F00D2C" w:rsidRPr="00053693">
        <w:rPr>
          <w:rFonts w:ascii="Times New Roman" w:hAnsi="Times New Roman" w:cs="Times New Roman" w:hint="eastAsia"/>
          <w:kern w:val="2"/>
        </w:rPr>
        <w:instrText>技术对三维表面模型进行可视化渲染，并在此基础上设计了模型动态交互算法。</w:instrText>
      </w:r>
      <w:r w:rsidR="00F00D2C" w:rsidRPr="00053693">
        <w:rPr>
          <w:rFonts w:ascii="Times New Roman" w:hAnsi="Times New Roman" w:cs="Times New Roman" w:hint="eastAsia"/>
          <w:kern w:val="2"/>
        </w:rPr>
        <w:instrText>\n\n\n\n\n\n\n\t(2)</w:instrText>
      </w:r>
      <w:r w:rsidR="00F00D2C" w:rsidRPr="00053693">
        <w:rPr>
          <w:rFonts w:ascii="Times New Roman" w:hAnsi="Times New Roman" w:cs="Times New Roman" w:hint="eastAsia"/>
          <w:kern w:val="2"/>
        </w:rPr>
        <w:instrText>在重新定义地质块段模型的基础上，提出了基于八叉树和四面体格网的集成数据结构模型</w:instrText>
      </w:r>
      <w:r w:rsidR="00F00D2C" w:rsidRPr="00053693">
        <w:rPr>
          <w:rFonts w:ascii="Times New Roman" w:hAnsi="Times New Roman" w:cs="Times New Roman" w:hint="eastAsia"/>
          <w:kern w:val="2"/>
        </w:rPr>
        <w:instrText>(Block Octree Tetrahedron Model</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采用</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编码技术，并结合基于</w:instrText>
      </w:r>
      <w:r w:rsidR="00F00D2C" w:rsidRPr="00053693">
        <w:rPr>
          <w:rFonts w:ascii="Times New Roman" w:hAnsi="Times New Roman" w:cs="Times New Roman" w:hint="eastAsia"/>
          <w:kern w:val="2"/>
        </w:rPr>
        <w:instrText>Morton</w:instrText>
      </w:r>
      <w:r w:rsidR="00F00D2C" w:rsidRPr="00053693">
        <w:rPr>
          <w:rFonts w:ascii="Times New Roman" w:hAnsi="Times New Roman" w:cs="Times New Roman" w:hint="eastAsia"/>
          <w:kern w:val="2"/>
        </w:rPr>
        <w:instrText>码的压缩技术实现了对</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的数据压缩。</w:instrText>
      </w:r>
      <w:r w:rsidR="00F00D2C" w:rsidRPr="00053693">
        <w:rPr>
          <w:rFonts w:ascii="Times New Roman" w:hAnsi="Times New Roman" w:cs="Times New Roman" w:hint="eastAsia"/>
          <w:kern w:val="2"/>
        </w:rPr>
        <w:instrText>\n\n\n\n\n\n\n\t(3)</w:instrText>
      </w:r>
      <w:r w:rsidR="00F00D2C" w:rsidRPr="00053693">
        <w:rPr>
          <w:rFonts w:ascii="Times New Roman" w:hAnsi="Times New Roman" w:cs="Times New Roman" w:hint="eastAsia"/>
          <w:kern w:val="2"/>
        </w:rPr>
        <w:instrText>在充分分析不规则三角网</w:instrText>
      </w:r>
      <w:r w:rsidR="00F00D2C" w:rsidRPr="00053693">
        <w:rPr>
          <w:rFonts w:ascii="Times New Roman" w:hAnsi="Times New Roman" w:cs="Times New Roman" w:hint="eastAsia"/>
          <w:kern w:val="2"/>
        </w:rPr>
        <w:instrText>(Triangulated Irregular Network</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构造实体几何</w:instrText>
      </w:r>
      <w:r w:rsidR="00F00D2C" w:rsidRPr="00053693">
        <w:rPr>
          <w:rFonts w:ascii="Times New Roman" w:hAnsi="Times New Roman" w:cs="Times New Roman" w:hint="eastAsia"/>
          <w:kern w:val="2"/>
        </w:rPr>
        <w:instrText>(Constructive Solid Geometry</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各自特性的基础上，提出了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的仿真建模算法。采用</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模型描述地形，</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剖分算法，实现了两类模型可视化渲染操作的同步进行。</w:instrText>
      </w:r>
      <w:r w:rsidR="00F00D2C" w:rsidRPr="00053693">
        <w:rPr>
          <w:rFonts w:ascii="Times New Roman" w:hAnsi="Times New Roman" w:cs="Times New Roman" w:hint="eastAsia"/>
          <w:kern w:val="2"/>
        </w:rPr>
        <w:instrText>\n\n\n\n\n\n\n\t(4)</w:instrText>
      </w:r>
      <w:r w:rsidR="00F00D2C" w:rsidRPr="00053693">
        <w:rPr>
          <w:rFonts w:ascii="Times New Roman" w:hAnsi="Times New Roman" w:cs="Times New Roman" w:hint="eastAsia"/>
          <w:kern w:val="2"/>
        </w:rPr>
        <w:instrText>为了解决大规模地形实时漫游过程中，由于不同细节层次模型之间过渡而引起的图像跳变</w:instrText>
      </w:r>
      <w:r w:rsidR="00F00D2C" w:rsidRPr="00053693">
        <w:rPr>
          <w:rFonts w:ascii="Times New Roman" w:hAnsi="Times New Roman" w:cs="Times New Roman" w:hint="eastAsia"/>
          <w:kern w:val="2"/>
        </w:rPr>
        <w:instrText>(popping)</w:instrText>
      </w:r>
      <w:r w:rsidR="00F00D2C" w:rsidRPr="00053693">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地形三角网进行实时更新。同时在地形漫游过程中实现了对高度差投影限的自适应控制。</w:instrText>
      </w:r>
      <w:r w:rsidR="00F00D2C" w:rsidRPr="00053693">
        <w:rPr>
          <w:rFonts w:ascii="Times New Roman" w:hAnsi="Times New Roman" w:cs="Times New Roman" w:hint="eastAsia"/>
          <w:kern w:val="2"/>
        </w:rPr>
        <w:instrText>\n\n\n\n\n\n\n\t</w:instrText>
      </w:r>
      <w:r w:rsidR="00F00D2C" w:rsidRPr="00053693">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模型实现了不同对象</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地形与建筑物</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系统工程</w:instrText>
      </w:r>
      <w:r w:rsidR="00F00D2C" w:rsidRPr="00053693">
        <w:rPr>
          <w:rFonts w:ascii="Times New Roman" w:hAnsi="Times New Roman" w:cs="Times New Roman" w:hint="eastAsia"/>
          <w:kern w:val="2"/>
        </w:rPr>
        <w:instrText xml:space="preserve">\ndownload: 6897\nalbum: </w:instrText>
      </w:r>
      <w:r w:rsidR="00F00D2C" w:rsidRPr="00053693">
        <w:rPr>
          <w:rFonts w:ascii="Times New Roman" w:hAnsi="Times New Roman" w:cs="Times New Roman" w:hint="eastAsia"/>
          <w:kern w:val="2"/>
        </w:rPr>
        <w:instrText>基础科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P208\ndbcode: CDFD\ndbname: CDFD9908\nfilename: 2007214255.nh","number-of-pages":"137","publisher":"</w:instrText>
      </w:r>
      <w:r w:rsidR="00F00D2C" w:rsidRPr="00053693">
        <w:rPr>
          <w:rFonts w:ascii="Times New Roman" w:hAnsi="Times New Roman" w:cs="Times New Roman" w:hint="eastAsia"/>
          <w:kern w:val="2"/>
        </w:rPr>
        <w:instrText>西北工业大学</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空间数据模型及可视化技术研究</w:instrText>
      </w:r>
      <w:r w:rsidR="00F00D2C" w:rsidRPr="00053693">
        <w:rPr>
          <w:rFonts w:ascii="Times New Roman" w:hAnsi="Times New Roman" w:cs="Times New Roman" w:hint="eastAsia"/>
          <w:kern w:val="2"/>
        </w:rPr>
        <w:instrText>","URL":"https://kns.cnki.net/KCMS/detail/detail.aspx?dbcode=CDFD&amp;dbname=CDFD9908&amp;filename=2007214255.nh","author":[{"literal":"</w:instrText>
      </w:r>
      <w:r w:rsidR="00F00D2C" w:rsidRPr="00053693">
        <w:rPr>
          <w:rFonts w:ascii="Times New Roman" w:hAnsi="Times New Roman" w:cs="Times New Roman" w:hint="eastAsia"/>
          <w:kern w:val="2"/>
        </w:rPr>
        <w:instrText>吴慧欣</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薛惠锋</w:instrText>
      </w:r>
      <w:r w:rsidR="00F00D2C" w:rsidRPr="00053693">
        <w:rPr>
          <w:rFonts w:ascii="Times New Roman" w:hAnsi="Times New Roman" w:cs="Times New Roman" w:hint="eastAsia"/>
          <w:kern w:val="2"/>
        </w:rPr>
        <w:instrText>"}],"accessed":{"date-parts":[["2025",2,25]]},"issued":{"date-parts":[["200</w:instrText>
      </w:r>
      <w:r w:rsidR="00F00D2C" w:rsidRPr="00053693">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F00D2C" w:rsidRPr="00053693">
        <w:rPr>
          <w:rFonts w:ascii="Times New Roman" w:hAnsi="Times New Roman" w:cs="Times New Roman"/>
          <w:vertAlign w:val="superscript"/>
          <w14:ligatures w14:val="standardContextual"/>
        </w:rPr>
        <w:t>[44,45]</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395A9CDA"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3</w:t>
      </w:r>
      <w:r w:rsidR="00D879D3" w:rsidRPr="00053693">
        <w:rPr>
          <w:rFonts w:ascii="Times New Roman" w:hAnsi="Times New Roman" w:cs="Times New Roman" w:hint="eastAsia"/>
          <w:kern w:val="2"/>
        </w:rPr>
        <w:t>．</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453AB04F" w:rsidR="00AA3582" w:rsidRPr="00053693" w:rsidRDefault="00B016E5"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4</w:t>
      </w:r>
      <w:r w:rsidR="00D879D3" w:rsidRPr="00053693">
        <w:rPr>
          <w:rFonts w:ascii="Times New Roman" w:hAnsi="Times New Roman" w:cs="Times New Roman" w:hint="eastAsia"/>
          <w:kern w:val="2"/>
        </w:rPr>
        <w:t>．</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489B3256" w:rsidR="00477319" w:rsidRPr="00053693"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A314E5" w:rsidRPr="00053693">
        <w:rPr>
          <w:rFonts w:ascii="Times New Roman" w:hAnsi="Times New Roman" w:cs="Times New Roman" w:hint="eastAsia"/>
          <w:kern w:val="2"/>
        </w:rPr>
        <w:t>2.</w:t>
      </w:r>
      <w:r w:rsidR="00DA5DF4" w:rsidRPr="00053693">
        <w:rPr>
          <w:rFonts w:ascii="Times New Roman" w:hAnsi="Times New Roman" w:cs="Times New Roman" w:hint="eastAsia"/>
          <w:kern w:val="2"/>
        </w:rPr>
        <w:t>1</w:t>
      </w:r>
      <w:r w:rsidR="00A314E5" w:rsidRPr="00053693">
        <w:rPr>
          <w:rFonts w:ascii="Times New Roman" w:hAnsi="Times New Roman" w:cs="Times New Roman" w:hint="eastAsia"/>
          <w:kern w:val="2"/>
        </w:rPr>
        <w:t>所示网格拓扑结构样例数据。</w:t>
      </w: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995BC8" w:rsidRDefault="006C2995" w:rsidP="00A04B5B">
      <w:pPr>
        <w:keepNext/>
        <w:keepLines/>
        <w:snapToGrid w:val="0"/>
        <w:spacing w:before="240" w:after="120" w:line="360" w:lineRule="auto"/>
        <w:outlineLvl w:val="1"/>
        <w:rPr>
          <w:rFonts w:ascii="Times New Roman" w:eastAsia="黑体" w:hAnsi="Times New Roman"/>
          <w:sz w:val="28"/>
          <w:szCs w:val="32"/>
        </w:rPr>
      </w:pPr>
      <w:bookmarkStart w:id="35" w:name="_Toc193146411"/>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2</w:t>
      </w:r>
      <w:r w:rsidRPr="00995BC8">
        <w:rPr>
          <w:rFonts w:ascii="Times New Roman" w:eastAsia="黑体" w:hAnsi="Times New Roman"/>
          <w:sz w:val="28"/>
          <w:szCs w:val="32"/>
        </w:rPr>
        <w:t xml:space="preserve"> </w:t>
      </w:r>
      <w:r w:rsidRPr="00995BC8">
        <w:rPr>
          <w:rFonts w:ascii="Times New Roman" w:eastAsia="黑体" w:hAnsi="Times New Roman"/>
          <w:sz w:val="28"/>
          <w:szCs w:val="32"/>
        </w:rPr>
        <w:t>钻孔模型</w:t>
      </w:r>
      <w:r w:rsidRPr="00995BC8">
        <w:rPr>
          <w:rFonts w:ascii="Times New Roman" w:eastAsia="黑体" w:hAnsi="Times New Roman" w:hint="eastAsia"/>
          <w:sz w:val="28"/>
          <w:szCs w:val="32"/>
        </w:rPr>
        <w:t>构建</w:t>
      </w:r>
      <w:bookmarkEnd w:id="35"/>
    </w:p>
    <w:p w14:paraId="58B8B6C4" w14:textId="0B45704C"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6" w:name="_Hlk191383223"/>
      <w:r w:rsidRPr="00995BC8">
        <w:rPr>
          <w:rFonts w:ascii="Times New Roman" w:hAnsi="Times New Roman" w:cs="Times New Roman" w:hint="eastAsia"/>
          <w:kern w:val="2"/>
        </w:rPr>
        <w:t>钻孔模型</w:t>
      </w:r>
      <w:bookmarkEnd w:id="36"/>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F00D2C" w:rsidRPr="00995BC8">
        <w:rPr>
          <w:rFonts w:ascii="Times New Roman" w:hAnsi="Times New Roman"/>
        </w:rPr>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F00D2C" w:rsidRPr="00995BC8">
        <w:rPr>
          <w:rFonts w:ascii="Times New Roman" w:hAnsi="Times New Roman" w:cs="Times New Roman"/>
          <w:vertAlign w:val="superscript"/>
          <w14:ligatures w14:val="standardContextual"/>
        </w:rPr>
        <w:t>[46]</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59906CDE"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CB371E" w:rsidRPr="00995BC8">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07224114"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A314E5" w:rsidRPr="00995BC8">
        <w:rPr>
          <w:rFonts w:ascii="Times New Roman" w:hAnsi="Times New Roman" w:cs="Times New Roman" w:hint="eastAsia"/>
          <w:kern w:val="2"/>
        </w:rPr>
        <w:t>2.</w:t>
      </w:r>
      <w:r w:rsidR="008473B5" w:rsidRPr="00995BC8">
        <w:rPr>
          <w:rFonts w:ascii="Times New Roman" w:hAnsi="Times New Roman" w:cs="Times New Roman" w:hint="eastAsia"/>
          <w:kern w:val="2"/>
        </w:rPr>
        <w:t>2</w:t>
      </w:r>
      <w:r w:rsidR="00A314E5" w:rsidRPr="00995BC8">
        <w:rPr>
          <w:rFonts w:ascii="Times New Roman" w:hAnsi="Times New Roman" w:cs="Times New Roman" w:hint="eastAsia"/>
          <w:kern w:val="2"/>
        </w:rPr>
        <w:t>所示。</w:t>
      </w:r>
    </w:p>
    <w:p w14:paraId="53779958" w14:textId="7E2B8F4C"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lastRenderedPageBreak/>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35"/>
                    <a:stretch>
                      <a:fillRect/>
                    </a:stretch>
                  </pic:blipFill>
                  <pic:spPr>
                    <a:xfrm>
                      <a:off x="0" y="0"/>
                      <a:ext cx="2420132" cy="1943171"/>
                    </a:xfrm>
                    <a:prstGeom prst="rect">
                      <a:avLst/>
                    </a:prstGeom>
                  </pic:spPr>
                </pic:pic>
              </a:graphicData>
            </a:graphic>
          </wp:inline>
        </w:drawing>
      </w:r>
    </w:p>
    <w:p w14:paraId="6C3C42AE" w14:textId="6B75A9D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BFE38F5"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995BC8" w:rsidRDefault="006C2995" w:rsidP="006C2995">
      <w:pPr>
        <w:keepNext/>
        <w:keepLines/>
        <w:snapToGrid w:val="0"/>
        <w:spacing w:before="240" w:after="120" w:line="360" w:lineRule="auto"/>
        <w:outlineLvl w:val="1"/>
        <w:rPr>
          <w:rFonts w:ascii="Times New Roman" w:eastAsia="黑体" w:hAnsi="Times New Roman"/>
          <w:sz w:val="28"/>
          <w:szCs w:val="32"/>
        </w:rPr>
      </w:pPr>
      <w:bookmarkStart w:id="37" w:name="_Toc193146412"/>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3</w:t>
      </w:r>
      <w:r w:rsidRPr="00995BC8">
        <w:rPr>
          <w:rFonts w:ascii="Times New Roman" w:eastAsia="黑体" w:hAnsi="Times New Roman"/>
          <w:sz w:val="28"/>
          <w:szCs w:val="32"/>
        </w:rPr>
        <w:t xml:space="preserve"> </w:t>
      </w:r>
      <w:r w:rsidRPr="00995BC8">
        <w:rPr>
          <w:rFonts w:ascii="Times New Roman" w:eastAsia="黑体" w:hAnsi="Times New Roman" w:hint="eastAsia"/>
          <w:sz w:val="28"/>
          <w:szCs w:val="32"/>
        </w:rPr>
        <w:t>断层</w:t>
      </w:r>
      <w:r w:rsidRPr="00995BC8">
        <w:rPr>
          <w:rFonts w:ascii="Times New Roman" w:eastAsia="黑体" w:hAnsi="Times New Roman"/>
          <w:sz w:val="28"/>
          <w:szCs w:val="32"/>
        </w:rPr>
        <w:t>模型构建</w:t>
      </w:r>
      <w:bookmarkEnd w:id="37"/>
    </w:p>
    <w:p w14:paraId="766BD118" w14:textId="0BBA0BEE" w:rsidR="00B016E5" w:rsidRPr="00995BC8" w:rsidRDefault="006C2995" w:rsidP="00995BC8">
      <w:pPr>
        <w:keepNext/>
        <w:keepLines/>
        <w:snapToGrid w:val="0"/>
        <w:spacing w:before="120" w:after="120" w:line="360" w:lineRule="auto"/>
        <w:outlineLvl w:val="2"/>
        <w:rPr>
          <w:rFonts w:ascii="Times New Roman" w:eastAsia="黑体" w:hAnsi="Times New Roman"/>
          <w:bCs/>
        </w:rPr>
      </w:pPr>
      <w:bookmarkStart w:id="38" w:name="_Toc193146413"/>
      <w:r w:rsidRPr="00995BC8">
        <w:rPr>
          <w:rFonts w:ascii="Times New Roman" w:eastAsia="黑体" w:hAnsi="Times New Roman"/>
          <w:bCs/>
        </w:rPr>
        <w:t>2.</w:t>
      </w:r>
      <w:r w:rsidRPr="00995BC8">
        <w:rPr>
          <w:rFonts w:ascii="Times New Roman" w:eastAsia="黑体" w:hAnsi="Times New Roman" w:hint="eastAsia"/>
          <w:bCs/>
        </w:rPr>
        <w:t>3</w:t>
      </w:r>
      <w:r w:rsidRPr="00995BC8">
        <w:rPr>
          <w:rFonts w:ascii="Times New Roman" w:eastAsia="黑体" w:hAnsi="Times New Roman"/>
          <w:bCs/>
        </w:rPr>
        <w:t xml:space="preserve">.1 </w:t>
      </w:r>
      <w:r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Pr="00995BC8">
        <w:rPr>
          <w:rFonts w:ascii="Times New Roman" w:eastAsia="黑体" w:hAnsi="Times New Roman" w:hint="eastAsia"/>
          <w:bCs/>
        </w:rPr>
        <w:t>方法</w:t>
      </w:r>
      <w:bookmarkEnd w:id="38"/>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6"/>
                    <a:stretch>
                      <a:fillRect/>
                    </a:stretch>
                  </pic:blipFill>
                  <pic:spPr>
                    <a:xfrm>
                      <a:off x="0" y="0"/>
                      <a:ext cx="3588133" cy="2679510"/>
                    </a:xfrm>
                    <a:prstGeom prst="rect">
                      <a:avLst/>
                    </a:prstGeom>
                  </pic:spPr>
                </pic:pic>
              </a:graphicData>
            </a:graphic>
          </wp:inline>
        </w:drawing>
      </w:r>
    </w:p>
    <w:p w14:paraId="4DC19D81" w14:textId="2F7113BB"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738B9AE1" w14:textId="7A996D54"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5C72CFB0"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7"/>
                    <a:stretch>
                      <a:fillRect/>
                    </a:stretch>
                  </pic:blipFill>
                  <pic:spPr>
                    <a:xfrm>
                      <a:off x="0" y="0"/>
                      <a:ext cx="2328648" cy="2445026"/>
                    </a:xfrm>
                    <a:prstGeom prst="rect">
                      <a:avLst/>
                    </a:prstGeom>
                  </pic:spPr>
                </pic:pic>
              </a:graphicData>
            </a:graphic>
          </wp:inline>
        </w:drawing>
      </w:r>
    </w:p>
    <w:p w14:paraId="0D614C82" w14:textId="181166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2394372"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8"/>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9"/>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0"/>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7F0971"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1758752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1"/>
                    <a:stretch>
                      <a:fillRect/>
                    </a:stretch>
                  </pic:blipFill>
                  <pic:spPr>
                    <a:xfrm>
                      <a:off x="0" y="0"/>
                      <a:ext cx="2330783" cy="2072872"/>
                    </a:xfrm>
                    <a:prstGeom prst="rect">
                      <a:avLst/>
                    </a:prstGeom>
                  </pic:spPr>
                </pic:pic>
              </a:graphicData>
            </a:graphic>
          </wp:inline>
        </w:drawing>
      </w:r>
    </w:p>
    <w:p w14:paraId="6A5F8476" w14:textId="0BD50863"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hint="eastAsia"/>
          <w:color w:val="000000"/>
          <w:kern w:val="2"/>
          <w:sz w:val="21"/>
          <w:szCs w:val="21"/>
        </w:rPr>
        <w:t>十字型相交断层</w:t>
      </w:r>
    </w:p>
    <w:p w14:paraId="3F6372DE" w14:textId="11D3E26B"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lastRenderedPageBreak/>
        <w:t>2</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2"/>
                    <a:stretch>
                      <a:fillRect/>
                    </a:stretch>
                  </pic:blipFill>
                  <pic:spPr>
                    <a:xfrm>
                      <a:off x="0" y="0"/>
                      <a:ext cx="2893598" cy="2984448"/>
                    </a:xfrm>
                    <a:prstGeom prst="rect">
                      <a:avLst/>
                    </a:prstGeom>
                  </pic:spPr>
                </pic:pic>
              </a:graphicData>
            </a:graphic>
          </wp:inline>
        </w:drawing>
      </w:r>
    </w:p>
    <w:p w14:paraId="3F002336" w14:textId="44AB9A5D"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0FB2596"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639C3C6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3</w:t>
      </w:r>
      <w:r w:rsidR="00F97D74" w:rsidRPr="00995BC8">
        <w:rPr>
          <w:rFonts w:ascii="Times New Roman" w:hAnsi="Times New Roman" w:hint="eastAsia"/>
        </w:rPr>
        <w:t>）</w:t>
      </w:r>
    </w:p>
    <w:p w14:paraId="756648A1" w14:textId="5CD03D3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4</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3"/>
                        <a:stretch>
                          <a:fillRect/>
                        </a:stretch>
                      </pic:blipFill>
                      <pic:spPr>
                        <a:xfrm>
                          <a:off x="0" y="0"/>
                          <a:ext cx="2494952" cy="2526638"/>
                        </a:xfrm>
                        <a:prstGeom prst="rect">
                          <a:avLst/>
                        </a:prstGeom>
                      </pic:spPr>
                    </pic:pic>
                  </a:graphicData>
                </a:graphic>
              </wp:inline>
            </w:drawing>
          </m:r>
        </m:oMath>
      </m:oMathPara>
    </w:p>
    <w:p w14:paraId="112C3E83" w14:textId="720A470D"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3FA84E9F"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lastRenderedPageBreak/>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4"/>
                    <a:stretch>
                      <a:fillRect/>
                    </a:stretch>
                  </pic:blipFill>
                  <pic:spPr>
                    <a:xfrm>
                      <a:off x="0" y="0"/>
                      <a:ext cx="2598315" cy="2671950"/>
                    </a:xfrm>
                    <a:prstGeom prst="rect">
                      <a:avLst/>
                    </a:prstGeom>
                  </pic:spPr>
                </pic:pic>
              </a:graphicData>
            </a:graphic>
          </wp:inline>
        </w:drawing>
      </w:r>
    </w:p>
    <w:p w14:paraId="4E6248FA" w14:textId="59754A6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DA5DF4">
        <w:rPr>
          <w:rFonts w:ascii="Times New Roman" w:hint="eastAsia"/>
          <w:sz w:val="21"/>
          <w:szCs w:val="21"/>
        </w:rPr>
        <w:t>3</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1444CA33"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DA5DF4">
        <w:rPr>
          <w:rFonts w:ascii="Times New Roman" w:hint="eastAsia"/>
          <w:sz w:val="21"/>
          <w:szCs w:val="21"/>
        </w:rPr>
        <w:t>3</w:t>
      </w:r>
      <w:r w:rsidRPr="006048BD">
        <w:rPr>
          <w:rFonts w:ascii="Times New Roman"/>
          <w:sz w:val="21"/>
          <w:szCs w:val="21"/>
        </w:rPr>
        <w:t xml:space="preserve"> No intersection point judgment</w:t>
      </w:r>
    </w:p>
    <w:p w14:paraId="5ABBB1DD" w14:textId="22439A68"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9" w:name="OLE_LINK3"/>
      <w:bookmarkStart w:id="40" w:name="OLE_LINK4"/>
      <w:r w:rsidRPr="00D834A6">
        <w:rPr>
          <w:rFonts w:ascii="Times New Roman" w:hAnsi="Times New Roman" w:cs="Times New Roman" w:hint="eastAsia"/>
          <w:kern w:val="2"/>
        </w:rPr>
        <w:t>3</w:t>
      </w:r>
      <w:r w:rsidR="00B016E5" w:rsidRPr="00D834A6">
        <w:rPr>
          <w:rFonts w:ascii="Times New Roman" w:hAnsi="Times New Roman" w:cs="Times New Roman" w:hint="eastAsia"/>
          <w:kern w:val="2"/>
        </w:rPr>
        <w:t xml:space="preserve">. </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39"/>
    <w:bookmarkEnd w:id="40"/>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IntersectionPoint</w:t>
      </w:r>
      <w:proofErr w:type="spellEnd"/>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main_fault</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auxiliary_faults</w:t>
      </w:r>
      <w:proofErr w:type="spellEnd"/>
      <w:r w:rsidRPr="00D834A6">
        <w:rPr>
          <w:rFonts w:ascii="Times New Roman" w:hAnsi="Times New Roman" w:cs="Times New Roman" w:hint="eastAsia"/>
          <w:kern w:val="2"/>
        </w:rPr>
        <w:t xml:space="preserve">: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branch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counter_clockwise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nsertion_index</w:t>
      </w:r>
      <w:proofErr w:type="spellEnd"/>
      <w:r w:rsidRPr="00D834A6">
        <w:rPr>
          <w:rFonts w:ascii="Times New Roman" w:hAnsi="Times New Roman" w:cs="Times New Roman" w:hint="eastAsia"/>
          <w:kern w:val="2"/>
        </w:rPr>
        <w:t xml:space="preserve">: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MainFaultData</w:t>
      </w:r>
      <w:proofErr w:type="spellEnd"/>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lastRenderedPageBreak/>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fault_id</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w:t>
      </w:r>
      <w:proofErr w:type="spellStart"/>
      <w:r w:rsidRPr="00D834A6">
        <w:rPr>
          <w:rFonts w:ascii="Times New Roman" w:hAnsi="Times New Roman" w:cs="Times New Roman" w:hint="eastAsia"/>
          <w:kern w:val="2"/>
        </w:rPr>
        <w:t>IntersectionPoint</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s_counter_clockwise</w:t>
      </w:r>
      <w:proofErr w:type="spellEnd"/>
      <w:r w:rsidRPr="00D834A6">
        <w:rPr>
          <w:rFonts w:ascii="Times New Roman" w:hAnsi="Times New Roman" w:cs="Times New Roman" w:hint="eastAsia"/>
          <w:kern w:val="2"/>
        </w:rPr>
        <w:t xml:space="preserve">: </w:t>
      </w:r>
      <w:proofErr w:type="spellStart"/>
      <w:r w:rsidRPr="00D834A6">
        <w:rPr>
          <w:rFonts w:ascii="Times New Roman" w:hAnsi="Times New Roman" w:cs="Times New Roman" w:hint="eastAsia"/>
          <w:kern w:val="2"/>
        </w:rPr>
        <w:t>boolean</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24BB39C3"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D834A6" w:rsidRDefault="006C2995" w:rsidP="00D834A6">
      <w:pPr>
        <w:keepNext/>
        <w:keepLines/>
        <w:snapToGrid w:val="0"/>
        <w:spacing w:before="120" w:after="120" w:line="360" w:lineRule="auto"/>
        <w:outlineLvl w:val="2"/>
        <w:rPr>
          <w:rFonts w:ascii="Times New Roman" w:eastAsia="黑体" w:hAnsi="Times New Roman"/>
          <w:bCs/>
        </w:rPr>
      </w:pPr>
      <w:bookmarkStart w:id="41" w:name="_Toc193146414"/>
      <w:r w:rsidRPr="00D834A6">
        <w:rPr>
          <w:rFonts w:ascii="Times New Roman" w:eastAsia="黑体" w:hAnsi="Times New Roman"/>
          <w:bCs/>
        </w:rPr>
        <w:t>2.</w:t>
      </w:r>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断层模型</w:t>
      </w:r>
      <w:r w:rsidRPr="00D834A6">
        <w:rPr>
          <w:rFonts w:ascii="Times New Roman" w:eastAsia="黑体" w:hAnsi="Times New Roman"/>
          <w:bCs/>
        </w:rPr>
        <w:t>网格化</w:t>
      </w:r>
      <w:bookmarkEnd w:id="41"/>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lastRenderedPageBreak/>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5"/>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6"/>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2" w:name="_Toc193146415"/>
      <w:r w:rsidRPr="00D834A6">
        <w:rPr>
          <w:rFonts w:ascii="Times New Roman" w:eastAsia="黑体" w:hAnsi="Times New Roman" w:hint="eastAsia"/>
          <w:sz w:val="28"/>
          <w:szCs w:val="32"/>
        </w:rPr>
        <w:t>2</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sz w:val="28"/>
          <w:szCs w:val="32"/>
        </w:rPr>
        <w:t xml:space="preserve"> </w:t>
      </w:r>
      <w:r w:rsidRPr="00D834A6">
        <w:rPr>
          <w:rFonts w:ascii="Times New Roman" w:eastAsia="黑体" w:hAnsi="Times New Roman" w:hint="eastAsia"/>
          <w:sz w:val="28"/>
          <w:szCs w:val="32"/>
        </w:rPr>
        <w:t>地层</w:t>
      </w:r>
      <w:r w:rsidRPr="00D834A6">
        <w:rPr>
          <w:rFonts w:ascii="Times New Roman" w:eastAsia="黑体" w:hAnsi="Times New Roman"/>
          <w:sz w:val="28"/>
          <w:szCs w:val="32"/>
        </w:rPr>
        <w:t>模型构建</w:t>
      </w:r>
      <w:bookmarkEnd w:id="42"/>
    </w:p>
    <w:p w14:paraId="3E444F1D" w14:textId="1CF85AD7" w:rsidR="006C2995" w:rsidRPr="00D834A6" w:rsidRDefault="006C2995" w:rsidP="00D834A6">
      <w:pPr>
        <w:keepNext/>
        <w:keepLines/>
        <w:snapToGrid w:val="0"/>
        <w:spacing w:before="120" w:after="120" w:line="360" w:lineRule="auto"/>
        <w:outlineLvl w:val="2"/>
        <w:rPr>
          <w:rFonts w:ascii="Times New Roman" w:eastAsia="黑体" w:hAnsi="Times New Roman"/>
          <w:bCs/>
        </w:rPr>
      </w:pPr>
      <w:bookmarkStart w:id="43" w:name="_Toc193146416"/>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1</w:t>
      </w:r>
      <w:r w:rsidRPr="00D834A6">
        <w:rPr>
          <w:rFonts w:ascii="Times New Roman" w:eastAsia="黑体" w:hAnsi="Times New Roman"/>
          <w:bCs/>
        </w:rPr>
        <w:t xml:space="preserve"> </w:t>
      </w:r>
      <w:r w:rsidRPr="00D834A6">
        <w:rPr>
          <w:rFonts w:ascii="Times New Roman" w:eastAsia="黑体" w:hAnsi="Times New Roman"/>
          <w:bCs/>
        </w:rPr>
        <w:t>数据源提取</w:t>
      </w:r>
      <w:bookmarkEnd w:id="43"/>
    </w:p>
    <w:p w14:paraId="50A0436A" w14:textId="7ABF146D" w:rsidR="007279E6" w:rsidRPr="00731AC1"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钻孔数据是进行地质建模和</w:t>
      </w:r>
      <w:r w:rsidRPr="00731AC1">
        <w:rPr>
          <w:rFonts w:ascii="Times New Roman" w:hAnsi="Times New Roman" w:cs="Times New Roman" w:hint="eastAsia"/>
          <w:color w:val="000000"/>
          <w:kern w:val="2"/>
        </w:rPr>
        <w:t>WebGL</w:t>
      </w:r>
      <w:r w:rsidRPr="00731AC1">
        <w:rPr>
          <w:rFonts w:ascii="Times New Roman" w:hAnsi="Times New Roman" w:cs="Times New Roman" w:hint="eastAsia"/>
          <w:color w:val="000000"/>
          <w:kern w:val="2"/>
        </w:rPr>
        <w:t>可视化数据生成的关键数据基础</w:t>
      </w:r>
      <w:r w:rsidRPr="00731AC1">
        <w:rPr>
          <w:rFonts w:ascii="Times New Roman" w:hAnsi="Times New Roman"/>
        </w:rPr>
        <w:fldChar w:fldCharType="begin"/>
      </w:r>
      <w:r w:rsidR="00F00D2C" w:rsidRPr="00731AC1">
        <w:rPr>
          <w:rFonts w:ascii="Times New Roman" w:hAnsi="Times New Roman"/>
        </w:rPr>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7]</w:t>
      </w:r>
      <w:r w:rsidRPr="00731AC1">
        <w:rPr>
          <w:rFonts w:ascii="Times New Roman" w:hAnsi="Times New Roman"/>
        </w:rPr>
        <w:fldChar w:fldCharType="end"/>
      </w:r>
      <w:r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主要</w:t>
      </w:r>
      <w:r w:rsidR="007279E6" w:rsidRPr="00731AC1">
        <w:rPr>
          <w:rFonts w:ascii="Times New Roman" w:hAnsi="Times New Roman" w:cs="Times New Roman" w:hint="eastAsia"/>
          <w:color w:val="000000"/>
          <w:kern w:val="2"/>
        </w:rPr>
        <w:t>通过从</w:t>
      </w:r>
      <w:r w:rsidR="00885FF9" w:rsidRPr="00731AC1">
        <w:rPr>
          <w:rFonts w:ascii="Times New Roman" w:hAnsi="Times New Roman" w:cs="Times New Roman" w:hint="eastAsia"/>
          <w:color w:val="000000"/>
          <w:kern w:val="2"/>
        </w:rPr>
        <w:t>已有勘探数据资料</w:t>
      </w:r>
      <w:r w:rsidR="007279E6" w:rsidRPr="00731AC1">
        <w:rPr>
          <w:rFonts w:ascii="Times New Roman" w:hAnsi="Times New Roman" w:cs="Times New Roman" w:hint="eastAsia"/>
          <w:color w:val="000000"/>
          <w:kern w:val="2"/>
        </w:rPr>
        <w:t>中提取</w:t>
      </w:r>
      <w:r w:rsidR="00885FF9" w:rsidRPr="00731AC1">
        <w:rPr>
          <w:rFonts w:ascii="Times New Roman" w:hAnsi="Times New Roman" w:cs="Times New Roman" w:hint="eastAsia"/>
          <w:color w:val="000000"/>
          <w:kern w:val="2"/>
        </w:rPr>
        <w:t>到</w:t>
      </w:r>
      <w:r w:rsidR="00885FF9" w:rsidRPr="00731AC1">
        <w:rPr>
          <w:rFonts w:ascii="Times New Roman" w:hAnsi="Times New Roman" w:cs="Times New Roman" w:hint="eastAsia"/>
          <w:color w:val="000000"/>
          <w:kern w:val="2"/>
        </w:rPr>
        <w:t>Excel</w:t>
      </w:r>
      <w:r w:rsidR="00885FF9" w:rsidRPr="00731AC1">
        <w:rPr>
          <w:rFonts w:ascii="Times New Roman" w:hAnsi="Times New Roman" w:cs="Times New Roman" w:hint="eastAsia"/>
          <w:color w:val="000000"/>
          <w:kern w:val="2"/>
        </w:rPr>
        <w:t>中</w:t>
      </w:r>
      <w:r w:rsidR="00012428" w:rsidRPr="00731AC1">
        <w:rPr>
          <w:rFonts w:ascii="Times New Roman" w:hAnsi="Times New Roman" w:cs="Times New Roman" w:hint="eastAsia"/>
          <w:color w:val="000000"/>
          <w:kern w:val="2"/>
        </w:rPr>
        <w:t>，再通过程序批量处理</w:t>
      </w:r>
      <w:r w:rsidR="00885FF9" w:rsidRPr="00731AC1">
        <w:rPr>
          <w:rFonts w:ascii="Times New Roman" w:hAnsi="Times New Roman" w:cs="Times New Roman" w:hint="eastAsia"/>
          <w:color w:val="000000"/>
          <w:kern w:val="2"/>
        </w:rPr>
        <w:t>为剖分所需的数</w:t>
      </w:r>
      <w:r w:rsidR="00885FF9" w:rsidRPr="00731AC1">
        <w:rPr>
          <w:rFonts w:ascii="Times New Roman" w:hAnsi="Times New Roman" w:cs="Times New Roman" w:hint="eastAsia"/>
          <w:color w:val="000000"/>
          <w:kern w:val="2"/>
        </w:rPr>
        <w:lastRenderedPageBreak/>
        <w:t>据结构</w:t>
      </w:r>
      <w:r w:rsidR="00012428" w:rsidRPr="00731AC1">
        <w:rPr>
          <w:rFonts w:ascii="Times New Roman" w:hAnsi="Times New Roman" w:cs="Times New Roman" w:hint="eastAsia"/>
          <w:color w:val="000000"/>
          <w:kern w:val="2"/>
        </w:rPr>
        <w:t>，程序主要</w:t>
      </w:r>
      <w:r w:rsidR="007279E6" w:rsidRPr="00731AC1">
        <w:rPr>
          <w:rFonts w:ascii="Times New Roman" w:hAnsi="Times New Roman" w:cs="Times New Roman" w:hint="eastAsia"/>
          <w:color w:val="000000"/>
          <w:kern w:val="2"/>
        </w:rPr>
        <w:t>采用了</w:t>
      </w:r>
      <w:r w:rsidR="007279E6" w:rsidRPr="00731AC1">
        <w:rPr>
          <w:rFonts w:ascii="Times New Roman" w:hAnsi="Times New Roman" w:cs="Times New Roman" w:hint="eastAsia"/>
          <w:color w:val="000000"/>
          <w:kern w:val="2"/>
        </w:rPr>
        <w:t>Java</w:t>
      </w:r>
      <w:r w:rsidR="00885FF9" w:rsidRPr="00731AC1">
        <w:rPr>
          <w:rFonts w:ascii="Times New Roman" w:hAnsi="Times New Roman" w:cs="Times New Roman" w:hint="eastAsia"/>
          <w:color w:val="000000"/>
          <w:kern w:val="2"/>
        </w:rPr>
        <w:t>语言以及</w:t>
      </w:r>
      <w:r w:rsidR="007279E6" w:rsidRPr="00731AC1">
        <w:rPr>
          <w:rFonts w:ascii="Times New Roman" w:hAnsi="Times New Roman" w:cs="Times New Roman" w:hint="eastAsia"/>
          <w:color w:val="000000"/>
          <w:kern w:val="2"/>
        </w:rPr>
        <w:t>对</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进行读取和解析</w:t>
      </w:r>
      <w:r w:rsidR="00885FF9" w:rsidRPr="00731AC1">
        <w:rPr>
          <w:rFonts w:ascii="Times New Roman" w:hAnsi="Times New Roman" w:cs="Times New Roman" w:hint="eastAsia"/>
          <w:color w:val="000000"/>
          <w:kern w:val="2"/>
        </w:rPr>
        <w:t>的</w:t>
      </w:r>
      <w:r w:rsidR="00885FF9" w:rsidRPr="00731AC1">
        <w:rPr>
          <w:rFonts w:ascii="Times New Roman" w:hAnsi="Times New Roman" w:cs="Times New Roman" w:hint="eastAsia"/>
          <w:color w:val="000000"/>
          <w:kern w:val="2"/>
        </w:rPr>
        <w:t>POI</w:t>
      </w:r>
      <w:r w:rsidR="00885FF9" w:rsidRPr="00731AC1">
        <w:rPr>
          <w:rFonts w:ascii="Times New Roman" w:hAnsi="Times New Roman" w:cs="Times New Roman" w:hint="eastAsia"/>
          <w:color w:val="000000"/>
          <w:kern w:val="2"/>
        </w:rPr>
        <w:t>第三方工具库</w:t>
      </w:r>
      <w:r w:rsidR="007279E6"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具体处理流程如下：</w:t>
      </w:r>
    </w:p>
    <w:p w14:paraId="041EF026" w14:textId="228A151E"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007279E6" w:rsidRPr="00731AC1">
        <w:rPr>
          <w:rFonts w:ascii="Times New Roman" w:hAnsi="Times New Roman" w:cs="Times New Roman" w:hint="eastAsia"/>
          <w:color w:val="000000"/>
          <w:kern w:val="2"/>
        </w:rPr>
        <w:t>从</w:t>
      </w:r>
      <w:r w:rsidR="007279E6" w:rsidRPr="00731AC1">
        <w:rPr>
          <w:rFonts w:ascii="Times New Roman" w:hAnsi="Times New Roman" w:cs="Times New Roman" w:hint="eastAsia"/>
          <w:color w:val="000000"/>
          <w:kern w:val="2"/>
        </w:rPr>
        <w:t xml:space="preserve"> CAD </w:t>
      </w:r>
      <w:r w:rsidR="007279E6" w:rsidRPr="00731AC1">
        <w:rPr>
          <w:rFonts w:ascii="Times New Roman" w:hAnsi="Times New Roman" w:cs="Times New Roman" w:hint="eastAsia"/>
          <w:color w:val="000000"/>
          <w:kern w:val="2"/>
        </w:rPr>
        <w:t>文件中提取钻孔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提取点的空间坐标</w:t>
      </w:r>
      <w:r w:rsidR="007279E6" w:rsidRPr="00731AC1">
        <w:rPr>
          <w:rFonts w:ascii="Times New Roman" w:hAnsi="Times New Roman" w:cs="Times New Roman" w:hint="eastAsia"/>
          <w:color w:val="000000"/>
          <w:kern w:val="2"/>
        </w:rPr>
        <w:t xml:space="preserve"> (X, Y, Z)</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提取钻孔深度、地层属性等信息</w:t>
      </w:r>
    </w:p>
    <w:p w14:paraId="36879442" w14:textId="3A63F155"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007279E6" w:rsidRPr="00731AC1">
        <w:rPr>
          <w:rFonts w:ascii="Times New Roman" w:hAnsi="Times New Roman" w:cs="Times New Roman" w:hint="eastAsia"/>
          <w:color w:val="000000"/>
          <w:kern w:val="2"/>
        </w:rPr>
        <w:t>将提取的数据写入</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定义</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列结构</w:t>
      </w:r>
      <w:r w:rsidR="007279E6"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钻孔编号</w:t>
      </w:r>
      <w:r w:rsidR="007279E6" w:rsidRPr="00731AC1">
        <w:rPr>
          <w:rFonts w:ascii="Times New Roman" w:hAnsi="Times New Roman" w:cs="Times New Roman" w:hint="eastAsia"/>
          <w:color w:val="000000"/>
          <w:kern w:val="2"/>
        </w:rPr>
        <w:t xml:space="preserve">, X, Y, Z, </w:t>
      </w:r>
      <w:r w:rsidR="007279E6" w:rsidRPr="00731AC1">
        <w:rPr>
          <w:rFonts w:ascii="Times New Roman" w:hAnsi="Times New Roman" w:cs="Times New Roman" w:hint="eastAsia"/>
          <w:color w:val="000000"/>
          <w:kern w:val="2"/>
        </w:rPr>
        <w:t>地层属性</w:t>
      </w:r>
      <w:r w:rsidRPr="00731AC1">
        <w:rPr>
          <w:rFonts w:ascii="Times New Roman" w:hAnsi="Times New Roman" w:cs="Times New Roman" w:hint="eastAsia"/>
          <w:color w:val="000000"/>
          <w:kern w:val="2"/>
        </w:rPr>
        <w:t>等），</w:t>
      </w:r>
      <w:r w:rsidR="007279E6" w:rsidRPr="00731AC1">
        <w:rPr>
          <w:rFonts w:ascii="Times New Roman" w:hAnsi="Times New Roman" w:cs="Times New Roman" w:hint="eastAsia"/>
          <w:color w:val="000000"/>
          <w:kern w:val="2"/>
        </w:rPr>
        <w:t>按行将数据逐一插入表格</w:t>
      </w:r>
    </w:p>
    <w:p w14:paraId="735FB5EA" w14:textId="58A68FF4"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007279E6" w:rsidRPr="00731AC1">
        <w:rPr>
          <w:rFonts w:ascii="Times New Roman" w:hAnsi="Times New Roman" w:cs="Times New Roman" w:hint="eastAsia"/>
          <w:color w:val="000000"/>
          <w:kern w:val="2"/>
        </w:rPr>
        <w:t>使用</w:t>
      </w:r>
      <w:r w:rsidR="007279E6" w:rsidRPr="00731AC1">
        <w:rPr>
          <w:rFonts w:ascii="Times New Roman" w:hAnsi="Times New Roman" w:cs="Times New Roman" w:hint="eastAsia"/>
          <w:color w:val="000000"/>
          <w:kern w:val="2"/>
        </w:rPr>
        <w:t xml:space="preserve"> Java POI </w:t>
      </w:r>
      <w:r w:rsidR="007279E6" w:rsidRPr="00731AC1">
        <w:rPr>
          <w:rFonts w:ascii="Times New Roman" w:hAnsi="Times New Roman" w:cs="Times New Roman" w:hint="eastAsia"/>
          <w:color w:val="000000"/>
          <w:kern w:val="2"/>
        </w:rPr>
        <w:t>解析</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读取</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每一行的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校验数据完整性</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去除空值和重复点</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转化为点集合</w:t>
      </w:r>
      <w:r w:rsidR="007279E6"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3CBBDEBB" w14:textId="61EB4BBE" w:rsidR="007279E6" w:rsidRPr="00731AC1" w:rsidRDefault="00D73B0D" w:rsidP="00731AC1">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w:t>
      </w:r>
      <w:r w:rsidR="007279E6" w:rsidRPr="00731AC1">
        <w:rPr>
          <w:rFonts w:ascii="Times New Roman" w:hAnsi="Times New Roman" w:cs="Times New Roman" w:hint="eastAsia"/>
          <w:color w:val="000000"/>
          <w:kern w:val="2"/>
        </w:rPr>
        <w:t>数据清洗与标准化</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确保坐标格式一致</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Pr="00D834A6" w:rsidRDefault="006C2995" w:rsidP="00D834A6">
      <w:pPr>
        <w:keepNext/>
        <w:keepLines/>
        <w:snapToGrid w:val="0"/>
        <w:spacing w:before="120" w:after="120" w:line="360" w:lineRule="auto"/>
        <w:outlineLvl w:val="2"/>
        <w:rPr>
          <w:rFonts w:ascii="Times New Roman" w:eastAsia="黑体" w:hAnsi="Times New Roman"/>
          <w:bCs/>
        </w:rPr>
      </w:pPr>
      <w:bookmarkStart w:id="44" w:name="_Toc193146417"/>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bCs/>
        </w:rPr>
        <w:t>地层数据网格化</w:t>
      </w:r>
      <w:bookmarkEnd w:id="44"/>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5" w:name="OLE_LINK7"/>
      <w:bookmarkStart w:id="46" w:name="OLE_LINK8"/>
      <w:r w:rsidRPr="00731AC1">
        <w:rPr>
          <w:rFonts w:ascii="Times New Roman" w:hAnsi="Times New Roman" w:cs="Times New Roman" w:hint="eastAsia"/>
          <w:kern w:val="2"/>
        </w:rPr>
        <w:t>地层数据网格化</w:t>
      </w:r>
      <w:bookmarkEnd w:id="45"/>
      <w:bookmarkEnd w:id="46"/>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04514FEF"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F00D2C" w:rsidRPr="00731AC1">
        <w:rPr>
          <w:rFonts w:ascii="Times New Roman" w:hAnsi="Times New Roman"/>
        </w:rPr>
        <w:instrText xml:space="preserve"> ADDIN ZOTERO_ITEM CSL_CITATION {"citationID":"BfEbQocb","properties":{"formattedCitation":"\\super [48-51]\\nosupersub{}","plainCitation":"[48-51]","noteIndex":0},"citationItems":[{"id":81,"uris":["http://zotero.org/users/local/8clMLtyf/items/W5NPZIID"],"itemData":{"id":81,"type":"webpage","title":"</w:instrText>
      </w:r>
      <w:r w:rsidR="00F00D2C" w:rsidRPr="00731AC1">
        <w:rPr>
          <w:rFonts w:ascii="Times New Roman" w:hAnsi="Times New Roman"/>
        </w:rPr>
        <w:instrText>基于钻孔的三维地质模型快速构建及更新</w:instrText>
      </w:r>
      <w:r w:rsidR="00F00D2C" w:rsidRPr="00731AC1">
        <w:rPr>
          <w:rFonts w:ascii="Times New Roman" w:hAnsi="Times New Roman"/>
        </w:rPr>
        <w:instrText xml:space="preserve"> - </w:instrText>
      </w:r>
      <w:r w:rsidR="00F00D2C" w:rsidRPr="00731AC1">
        <w:rPr>
          <w:rFonts w:ascii="Times New Roman" w:hAnsi="Times New Roman"/>
        </w:rPr>
        <w:instrText>中国知网</w:instrText>
      </w:r>
      <w:r w:rsidR="00F00D2C" w:rsidRPr="00731AC1">
        <w:rPr>
          <w:rFonts w:ascii="Times New Roman" w:hAnsi="Times New Roman"/>
        </w:rPr>
        <w:instrText>","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w:instrText>
      </w:r>
      <w:r w:rsidR="00F00D2C" w:rsidRPr="00731AC1">
        <w:rPr>
          <w:rFonts w:ascii="Times New Roman" w:hAnsi="Times New Roman"/>
        </w:rPr>
        <w:instrText>地质体三维建模是地学信息系统核心课题之一</w:instrText>
      </w:r>
      <w:r w:rsidR="00F00D2C" w:rsidRPr="00731AC1">
        <w:rPr>
          <w:rFonts w:ascii="Times New Roman" w:hAnsi="Times New Roman"/>
        </w:rPr>
        <w:instrText>,</w:instrText>
      </w:r>
      <w:r w:rsidR="00F00D2C" w:rsidRPr="00731AC1">
        <w:rPr>
          <w:rFonts w:ascii="Times New Roman" w:hAnsi="Times New Roman"/>
        </w:rPr>
        <w:instrText>对现有建模方法进行分析</w:instrText>
      </w:r>
      <w:r w:rsidR="00F00D2C" w:rsidRPr="00731AC1">
        <w:rPr>
          <w:rFonts w:ascii="Times New Roman" w:hAnsi="Times New Roman"/>
        </w:rPr>
        <w:instrText>,</w:instrText>
      </w:r>
      <w:r w:rsidR="00F00D2C" w:rsidRPr="00731AC1">
        <w:rPr>
          <w:rFonts w:ascii="Times New Roman" w:hAnsi="Times New Roman"/>
        </w:rPr>
        <w:instrText>结合地层特点</w:instrText>
      </w:r>
      <w:r w:rsidR="00F00D2C" w:rsidRPr="00731AC1">
        <w:rPr>
          <w:rFonts w:ascii="Times New Roman" w:hAnsi="Times New Roman"/>
        </w:rPr>
        <w:instrText>,</w:instrText>
      </w:r>
      <w:r w:rsidR="00F00D2C" w:rsidRPr="00731AC1">
        <w:rPr>
          <w:rFonts w:ascii="Times New Roman" w:hAnsi="Times New Roman"/>
        </w:rPr>
        <w:instrText>提出首先引入虚拟钻孔</w:instrText>
      </w:r>
      <w:r w:rsidR="00F00D2C" w:rsidRPr="00731AC1">
        <w:rPr>
          <w:rFonts w:ascii="Times New Roman" w:hAnsi="Times New Roman"/>
        </w:rPr>
        <w:instrText>,</w:instrText>
      </w:r>
      <w:r w:rsidR="00F00D2C" w:rsidRPr="00731AC1">
        <w:rPr>
          <w:rFonts w:ascii="Times New Roman" w:hAnsi="Times New Roman"/>
        </w:rPr>
        <w:instrText>利用</w:instrText>
      </w:r>
      <w:r w:rsidR="00F00D2C" w:rsidRPr="00731AC1">
        <w:rPr>
          <w:rFonts w:ascii="Times New Roman" w:hAnsi="Times New Roman"/>
        </w:rPr>
        <w:instrText>Kriging</w:instrText>
      </w:r>
      <w:r w:rsidR="00F00D2C" w:rsidRPr="00731AC1">
        <w:rPr>
          <w:rFonts w:ascii="Times New Roman" w:hAnsi="Times New Roman"/>
        </w:rPr>
        <w:instrText>插值方法建立地层三维模型</w:instrText>
      </w:r>
      <w:r w:rsidR="00F00D2C" w:rsidRPr="00731AC1">
        <w:rPr>
          <w:rFonts w:ascii="Times New Roman" w:hAnsi="Times New Roman"/>
        </w:rPr>
        <w:instrText>;</w:instrText>
      </w:r>
      <w:r w:rsidR="00F00D2C" w:rsidRPr="00731AC1">
        <w:rPr>
          <w:rFonts w:ascii="Times New Roman" w:hAnsi="Times New Roman"/>
        </w:rPr>
        <w:instrText>其次把虚拟钻孔参数的调试结果及专家知识等资料在建模流程中予以充分体现</w:instrText>
      </w:r>
      <w:r w:rsidR="00F00D2C" w:rsidRPr="00731AC1">
        <w:rPr>
          <w:rFonts w:ascii="Times New Roman" w:hAnsi="Times New Roman"/>
        </w:rPr>
        <w:instrText>,</w:instrText>
      </w:r>
      <w:r w:rsidR="00F00D2C" w:rsidRPr="00731AC1">
        <w:rPr>
          <w:rFonts w:ascii="Times New Roman" w:hAnsi="Times New Roman"/>
        </w:rPr>
        <w:instrText>从而建立相对精确的三维地层模型</w:instrText>
      </w:r>
      <w:r w:rsidR="00F00D2C" w:rsidRPr="00731AC1">
        <w:rPr>
          <w:rFonts w:ascii="Times New Roman" w:hAnsi="Times New Roman"/>
        </w:rPr>
        <w:instrText>;</w:instrText>
      </w:r>
      <w:r w:rsidR="00F00D2C" w:rsidRPr="00731AC1">
        <w:rPr>
          <w:rFonts w:ascii="Times New Roman" w:hAnsi="Times New Roman"/>
        </w:rPr>
        <w:instrText>最后基于本文建模方法开发了一个三维地层模型</w:instrText>
      </w:r>
      <w:r w:rsidR="00F00D2C" w:rsidRPr="00731AC1">
        <w:rPr>
          <w:rFonts w:ascii="Times New Roman" w:hAnsi="Times New Roman"/>
        </w:rPr>
        <w:instrText>,</w:instrText>
      </w:r>
      <w:r w:rsidR="00F00D2C" w:rsidRPr="00731AC1">
        <w:rPr>
          <w:rFonts w:ascii="Times New Roman" w:hAnsi="Times New Roman"/>
        </w:rPr>
        <w:instrText>并用实际资料进行了验证</w:instrText>
      </w:r>
      <w:r w:rsidR="00F00D2C" w:rsidRPr="00731AC1">
        <w:rPr>
          <w:rFonts w:ascii="Times New Roman" w:hAnsi="Times New Roman"/>
        </w:rPr>
        <w:instrText>,</w:instrText>
      </w:r>
      <w:r w:rsidR="00F00D2C" w:rsidRPr="00731AC1">
        <w:rPr>
          <w:rFonts w:ascii="Times New Roman" w:hAnsi="Times New Roman"/>
        </w:rPr>
        <w:instrText>能有效满足工程需求。</w:instrText>
      </w:r>
      <w:r w:rsidR="00F00D2C" w:rsidRPr="00731AC1">
        <w:rPr>
          <w:rFonts w:ascii="Times New Roman" w:hAnsi="Times New Roman"/>
        </w:rPr>
        <w:instrText>","container-title":"</w:instrText>
      </w:r>
      <w:r w:rsidR="00F00D2C" w:rsidRPr="00731AC1">
        <w:rPr>
          <w:rFonts w:ascii="Times New Roman" w:hAnsi="Times New Roman"/>
        </w:rPr>
        <w:instrText>大地构造与成矿学</w:instrText>
      </w:r>
      <w:r w:rsidR="00F00D2C" w:rsidRPr="00731AC1">
        <w:rPr>
          <w:rFonts w:ascii="Times New Roman" w:hAnsi="Times New Roman"/>
        </w:rPr>
        <w:instrText xml:space="preserve">","DOI":"10.16539/j.ddgzyckx.2006.01.013","issue":"1","language":"zh-CN","note":"foundation: </w:instrText>
      </w:r>
      <w:r w:rsidR="00F00D2C" w:rsidRPr="00731AC1">
        <w:rPr>
          <w:rFonts w:ascii="Times New Roman" w:hAnsi="Times New Roman"/>
        </w:rPr>
        <w:instrText>国家自然科学基金资助项目</w:instrText>
      </w:r>
      <w:r w:rsidR="00F00D2C" w:rsidRPr="00731AC1">
        <w:rPr>
          <w:rFonts w:ascii="Times New Roman" w:hAnsi="Times New Roman"/>
        </w:rPr>
        <w:instrText>(40472131).</w:instrText>
      </w:r>
      <w:r w:rsidR="00F00D2C" w:rsidRPr="00731AC1">
        <w:rPr>
          <w:rFonts w:ascii="Times New Roman" w:hAnsi="Times New Roman"/>
        </w:rPr>
        <w:instrText>；</w:instrText>
      </w:r>
      <w:r w:rsidR="00F00D2C" w:rsidRPr="00731AC1">
        <w:rPr>
          <w:rFonts w:ascii="Times New Roman" w:hAnsi="Times New Roman"/>
        </w:rPr>
        <w:instrText xml:space="preserve">\ndownload: 1390\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6\nfilename: DGYK200601012","page":"108-113","source":"CNKI","title":"</w:instrText>
      </w:r>
      <w:r w:rsidR="00F00D2C" w:rsidRPr="00731AC1">
        <w:rPr>
          <w:rFonts w:ascii="Times New Roman" w:hAnsi="Times New Roman"/>
        </w:rPr>
        <w:instrText>基于钻孔数据的地</w:instrText>
      </w:r>
      <w:r w:rsidR="00F00D2C" w:rsidRPr="00731AC1">
        <w:rPr>
          <w:rFonts w:ascii="Times New Roman" w:hAnsi="Times New Roman" w:hint="eastAsia"/>
        </w:rPr>
        <w:instrText>层三维建模与可视化研究</w:instrText>
      </w:r>
      <w:r w:rsidR="00F00D2C" w:rsidRPr="00731AC1">
        <w:rPr>
          <w:rFonts w:ascii="Times New Roman" w:hAnsi="Times New Roman"/>
        </w:rPr>
        <w:instrText>","author":[{"literal":"</w:instrText>
      </w:r>
      <w:r w:rsidR="00F00D2C" w:rsidRPr="00731AC1">
        <w:rPr>
          <w:rFonts w:ascii="Times New Roman" w:hAnsi="Times New Roman"/>
        </w:rPr>
        <w:instrText>张渭军</w:instrText>
      </w:r>
      <w:r w:rsidR="00F00D2C" w:rsidRPr="00731AC1">
        <w:rPr>
          <w:rFonts w:ascii="Times New Roman" w:hAnsi="Times New Roman"/>
        </w:rPr>
        <w:instrText>"},{"literal":"</w:instrText>
      </w:r>
      <w:r w:rsidR="00F00D2C" w:rsidRPr="00731AC1">
        <w:rPr>
          <w:rFonts w:ascii="Times New Roman" w:hAnsi="Times New Roman"/>
        </w:rPr>
        <w:instrText>王文科</w:instrText>
      </w:r>
      <w:r w:rsidR="00F00D2C" w:rsidRPr="00731AC1">
        <w:rPr>
          <w:rFonts w:ascii="Times New Roman" w:hAnsi="Times New Roman"/>
        </w:rPr>
        <w:instrText>"}],"issued":{"date-parts":[["2006"]]}}},{"id":79,"uris":["http://zotero.org/users/local/8clMLtyf/items/8SZ5YN67"],"itemData":{"id":79,"type":"article-journal","abstract":"</w:instrText>
      </w:r>
      <w:r w:rsidR="00F00D2C" w:rsidRPr="00731AC1">
        <w:rPr>
          <w:rFonts w:ascii="Times New Roman" w:hAnsi="Times New Roman"/>
        </w:rPr>
        <w:instrText>矿山三维地质建模与可视化技术研究</w:instrText>
      </w:r>
      <w:r w:rsidR="00F00D2C" w:rsidRPr="00731AC1">
        <w:rPr>
          <w:rFonts w:ascii="Times New Roman" w:hAnsi="Times New Roman"/>
        </w:rPr>
        <w:instrText>,</w:instrText>
      </w:r>
      <w:r w:rsidR="00F00D2C" w:rsidRPr="00731AC1">
        <w:rPr>
          <w:rFonts w:ascii="Times New Roman" w:hAnsi="Times New Roman"/>
        </w:rPr>
        <w:instrText>是</w:instrText>
      </w:r>
      <w:r w:rsidR="00F00D2C" w:rsidRPr="00731AC1">
        <w:rPr>
          <w:rFonts w:ascii="Times New Roman" w:hAnsi="Times New Roman"/>
        </w:rPr>
        <w:instrText>\"</w:instrText>
      </w:r>
      <w:r w:rsidR="00F00D2C" w:rsidRPr="00731AC1">
        <w:rPr>
          <w:rFonts w:ascii="Times New Roman" w:hAnsi="Times New Roman"/>
        </w:rPr>
        <w:instrText>数字矿山</w:instrText>
      </w:r>
      <w:r w:rsidR="00F00D2C" w:rsidRPr="00731AC1">
        <w:rPr>
          <w:rFonts w:ascii="Times New Roman" w:hAnsi="Times New Roman"/>
        </w:rPr>
        <w:instrText>\"</w:instrText>
      </w:r>
      <w:r w:rsidR="00F00D2C" w:rsidRPr="00731AC1">
        <w:rPr>
          <w:rFonts w:ascii="Times New Roman" w:hAnsi="Times New Roman"/>
        </w:rPr>
        <w:instrText>的</w:instrText>
      </w:r>
      <w:r w:rsidR="00F00D2C" w:rsidRPr="00731AC1">
        <w:rPr>
          <w:rFonts w:ascii="Times New Roman" w:hAnsi="Times New Roman" w:hint="eastAsia"/>
        </w:rPr>
        <w:instrText>核心组成部分</w:instrText>
      </w:r>
      <w:r w:rsidR="00F00D2C" w:rsidRPr="00731AC1">
        <w:rPr>
          <w:rFonts w:ascii="Times New Roman" w:hAnsi="Times New Roman"/>
        </w:rPr>
        <w:instrText>,</w:instrText>
      </w:r>
      <w:r w:rsidR="00F00D2C" w:rsidRPr="00731AC1">
        <w:rPr>
          <w:rFonts w:ascii="Times New Roman" w:hAnsi="Times New Roman"/>
        </w:rPr>
        <w:instrText>是现代矿山信息化研究的热点和重点。文章从三维地质建模的概念出发</w:instrText>
      </w:r>
      <w:r w:rsidR="00F00D2C" w:rsidRPr="00731AC1">
        <w:rPr>
          <w:rFonts w:ascii="Times New Roman" w:hAnsi="Times New Roman"/>
        </w:rPr>
        <w:instrText>,</w:instrText>
      </w:r>
      <w:r w:rsidR="00F00D2C" w:rsidRPr="00731AC1">
        <w:rPr>
          <w:rFonts w:ascii="Times New Roman" w:hAnsi="Times New Roman"/>
        </w:rPr>
        <w:instrText>探讨了基于钻孔数据的矿山三维地质建模及可视化的一般过程</w:instrText>
      </w:r>
      <w:r w:rsidR="00F00D2C" w:rsidRPr="00731AC1">
        <w:rPr>
          <w:rFonts w:ascii="Times New Roman" w:hAnsi="Times New Roman"/>
        </w:rPr>
        <w:instrText>,</w:instrText>
      </w:r>
      <w:r w:rsidR="00F00D2C" w:rsidRPr="00731AC1">
        <w:rPr>
          <w:rFonts w:ascii="Times New Roman" w:hAnsi="Times New Roman"/>
        </w:rPr>
        <w:instrText>包括地质数据库的建立</w:instrText>
      </w:r>
      <w:r w:rsidR="00F00D2C" w:rsidRPr="00731AC1">
        <w:rPr>
          <w:rFonts w:ascii="Times New Roman" w:hAnsi="Times New Roman"/>
        </w:rPr>
        <w:instrText>,</w:instrText>
      </w:r>
      <w:r w:rsidR="00F00D2C" w:rsidRPr="00731AC1">
        <w:rPr>
          <w:rFonts w:ascii="Times New Roman" w:hAnsi="Times New Roman"/>
        </w:rPr>
        <w:instrText>实体模型、品位块体模型的创建等</w:instrText>
      </w:r>
      <w:r w:rsidR="00F00D2C" w:rsidRPr="00731AC1">
        <w:rPr>
          <w:rFonts w:ascii="Times New Roman" w:hAnsi="Times New Roman"/>
        </w:rPr>
        <w:instrText>,</w:instrText>
      </w:r>
      <w:r w:rsidR="00F00D2C" w:rsidRPr="00731AC1">
        <w:rPr>
          <w:rFonts w:ascii="Times New Roman" w:hAnsi="Times New Roman"/>
        </w:rPr>
        <w:instrText>重点探讨了建模过程中地质数据库的设计</w:instrText>
      </w:r>
      <w:r w:rsidR="00F00D2C" w:rsidRPr="00731AC1">
        <w:rPr>
          <w:rFonts w:ascii="Times New Roman" w:hAnsi="Times New Roman"/>
        </w:rPr>
        <w:instrText>,</w:instrText>
      </w:r>
      <w:r w:rsidR="00F00D2C" w:rsidRPr="00731AC1">
        <w:rPr>
          <w:rFonts w:ascii="Times New Roman" w:hAnsi="Times New Roman"/>
        </w:rPr>
        <w:instrText>地质解译、矿体储量估算的方法与技术</w:instrText>
      </w:r>
      <w:r w:rsidR="00F00D2C" w:rsidRPr="00731AC1">
        <w:rPr>
          <w:rFonts w:ascii="Times New Roman" w:hAnsi="Times New Roman"/>
        </w:rPr>
        <w:instrText>,</w:instrText>
      </w:r>
      <w:r w:rsidR="00F00D2C" w:rsidRPr="00731AC1">
        <w:rPr>
          <w:rFonts w:ascii="Times New Roman" w:hAnsi="Times New Roman"/>
        </w:rPr>
        <w:instrText>并借助</w:instrText>
      </w:r>
      <w:r w:rsidR="00F00D2C" w:rsidRPr="00731AC1">
        <w:rPr>
          <w:rFonts w:ascii="Times New Roman" w:hAnsi="Times New Roman"/>
        </w:rPr>
        <w:instrText>OpenGL</w:instrText>
      </w:r>
      <w:r w:rsidR="00F00D2C" w:rsidRPr="00731AC1">
        <w:rPr>
          <w:rFonts w:ascii="Times New Roman" w:hAnsi="Times New Roman"/>
        </w:rPr>
        <w:instrText>三维图形开发库</w:instrText>
      </w:r>
      <w:r w:rsidR="00F00D2C" w:rsidRPr="00731AC1">
        <w:rPr>
          <w:rFonts w:ascii="Times New Roman" w:hAnsi="Times New Roman"/>
        </w:rPr>
        <w:instrText>,</w:instrText>
      </w:r>
      <w:r w:rsidR="00F00D2C" w:rsidRPr="00731AC1">
        <w:rPr>
          <w:rFonts w:ascii="Times New Roman" w:hAnsi="Times New Roman"/>
        </w:rPr>
        <w:instrText>在</w:instrText>
      </w:r>
      <w:r w:rsidR="00F00D2C" w:rsidRPr="00731AC1">
        <w:rPr>
          <w:rFonts w:ascii="Times New Roman" w:hAnsi="Times New Roman"/>
        </w:rPr>
        <w:instrText>VC++6.0</w:instrText>
      </w:r>
      <w:r w:rsidR="00F00D2C" w:rsidRPr="00731AC1">
        <w:rPr>
          <w:rFonts w:ascii="Times New Roman" w:hAnsi="Times New Roman"/>
        </w:rPr>
        <w:instrText>编程环境下</w:instrText>
      </w:r>
      <w:r w:rsidR="00F00D2C" w:rsidRPr="00731AC1">
        <w:rPr>
          <w:rFonts w:ascii="Times New Roman" w:hAnsi="Times New Roman"/>
        </w:rPr>
        <w:instrText>,</w:instrText>
      </w:r>
      <w:r w:rsidR="00F00D2C" w:rsidRPr="00731AC1">
        <w:rPr>
          <w:rFonts w:ascii="Times New Roman" w:hAnsi="Times New Roman"/>
        </w:rPr>
        <w:instrText>实现了三维地质的建模及可视化</w:instrText>
      </w:r>
      <w:r w:rsidR="00F00D2C" w:rsidRPr="00731AC1">
        <w:rPr>
          <w:rFonts w:ascii="Times New Roman" w:hAnsi="Times New Roman"/>
        </w:rPr>
        <w:instrText>,</w:instrText>
      </w:r>
      <w:r w:rsidR="00F00D2C" w:rsidRPr="00731AC1">
        <w:rPr>
          <w:rFonts w:ascii="Times New Roman" w:hAnsi="Times New Roman"/>
        </w:rPr>
        <w:instrText>为我国矿山三维地质建模及可视化软件的设计提供参考</w:instrText>
      </w:r>
      <w:r w:rsidR="00F00D2C" w:rsidRPr="00731AC1">
        <w:rPr>
          <w:rFonts w:ascii="Times New Roman" w:hAnsi="Times New Roman"/>
        </w:rPr>
        <w:instrText>,</w:instrText>
      </w:r>
      <w:r w:rsidR="00F00D2C" w:rsidRPr="00731AC1">
        <w:rPr>
          <w:rFonts w:ascii="Times New Roman" w:hAnsi="Times New Roman"/>
        </w:rPr>
        <w:instrText>促进了我国矿山信息化的建设。</w:instrText>
      </w:r>
      <w:r w:rsidR="00F00D2C" w:rsidRPr="00731AC1">
        <w:rPr>
          <w:rFonts w:ascii="Times New Roman" w:hAnsi="Times New Roman"/>
        </w:rPr>
        <w:instrText>","container-title":"</w:instrText>
      </w:r>
      <w:r w:rsidR="00F00D2C" w:rsidRPr="00731AC1">
        <w:rPr>
          <w:rFonts w:ascii="Times New Roman" w:hAnsi="Times New Roman"/>
        </w:rPr>
        <w:instrText>地质与勘探</w:instrText>
      </w:r>
      <w:r w:rsidR="00F00D2C" w:rsidRPr="00731AC1">
        <w:rPr>
          <w:rFonts w:ascii="Times New Roman" w:hAnsi="Times New Roman"/>
        </w:rPr>
        <w:instrText xml:space="preserve">","issue":"1","language":"zh-CN","note":"foundation: </w:instrText>
      </w:r>
      <w:r w:rsidR="00F00D2C" w:rsidRPr="00731AC1">
        <w:rPr>
          <w:rFonts w:ascii="Times New Roman" w:hAnsi="Times New Roman"/>
        </w:rPr>
        <w:instrText>国家</w:instrText>
      </w:r>
      <w:r w:rsidR="00F00D2C" w:rsidRPr="00731AC1">
        <w:rPr>
          <w:rFonts w:ascii="Times New Roman" w:hAnsi="Times New Roman"/>
        </w:rPr>
        <w:instrText>“</w:instrText>
      </w:r>
      <w:r w:rsidR="00F00D2C" w:rsidRPr="00731AC1">
        <w:rPr>
          <w:rFonts w:ascii="Times New Roman" w:hAnsi="Times New Roman"/>
        </w:rPr>
        <w:instrText>十五</w:instrText>
      </w:r>
      <w:r w:rsidR="00F00D2C" w:rsidRPr="00731AC1">
        <w:rPr>
          <w:rFonts w:ascii="Times New Roman" w:hAnsi="Times New Roman"/>
        </w:rPr>
        <w:instrText>”</w:instrText>
      </w:r>
      <w:r w:rsidR="00F00D2C" w:rsidRPr="00731AC1">
        <w:rPr>
          <w:rFonts w:ascii="Times New Roman" w:hAnsi="Times New Roman"/>
        </w:rPr>
        <w:instrText>科技攻关项目</w:instrText>
      </w:r>
      <w:r w:rsidR="00F00D2C" w:rsidRPr="00731AC1">
        <w:rPr>
          <w:rFonts w:ascii="Times New Roman" w:hAnsi="Times New Roman"/>
        </w:rPr>
        <w:instrText>(</w:instrText>
      </w:r>
      <w:r w:rsidR="00F00D2C" w:rsidRPr="00731AC1">
        <w:rPr>
          <w:rFonts w:ascii="Times New Roman" w:hAnsi="Times New Roman"/>
        </w:rPr>
        <w:instrText>编号</w:instrText>
      </w:r>
      <w:r w:rsidR="00F00D2C" w:rsidRPr="00731AC1">
        <w:rPr>
          <w:rFonts w:ascii="Times New Roman" w:hAnsi="Times New Roman"/>
        </w:rPr>
        <w:instrText>:2001BA803B0402)</w:instrText>
      </w:r>
      <w:r w:rsidR="00F00D2C" w:rsidRPr="00731AC1">
        <w:rPr>
          <w:rFonts w:ascii="Times New Roman" w:hAnsi="Times New Roman"/>
        </w:rPr>
        <w:instrText>资助；</w:instrText>
      </w:r>
      <w:r w:rsidR="00F00D2C" w:rsidRPr="00731AC1">
        <w:rPr>
          <w:rFonts w:ascii="Times New Roman" w:hAnsi="Times New Roman"/>
        </w:rPr>
        <w:instrText xml:space="preserve">\ndownload: 2666\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9\nfilename: DZKT200901013","page":"75-81","source":"CNKI","title":"</w:instrText>
      </w:r>
      <w:r w:rsidR="00F00D2C" w:rsidRPr="00731AC1">
        <w:rPr>
          <w:rFonts w:ascii="Times New Roman" w:hAnsi="Times New Roman"/>
        </w:rPr>
        <w:instrText>基于钻孔数据的矿山三维地质建模及可视化过程研究</w:instrText>
      </w:r>
      <w:r w:rsidR="00F00D2C" w:rsidRPr="00731AC1">
        <w:rPr>
          <w:rFonts w:ascii="Times New Roman" w:hAnsi="Times New Roman"/>
        </w:rPr>
        <w:instrText>","volume":"45","author":[{"literal":"</w:instrText>
      </w:r>
      <w:r w:rsidR="00F00D2C" w:rsidRPr="00731AC1">
        <w:rPr>
          <w:rFonts w:ascii="Times New Roman" w:hAnsi="Times New Roman"/>
        </w:rPr>
        <w:instrText>向中林</w:instrText>
      </w:r>
      <w:r w:rsidR="00F00D2C" w:rsidRPr="00731AC1">
        <w:rPr>
          <w:rFonts w:ascii="Times New Roman" w:hAnsi="Times New Roman"/>
        </w:rPr>
        <w:instrText>"},{"literal":"</w:instrText>
      </w:r>
      <w:r w:rsidR="00F00D2C" w:rsidRPr="00731AC1">
        <w:rPr>
          <w:rFonts w:ascii="Times New Roman" w:hAnsi="Times New Roman"/>
        </w:rPr>
        <w:instrText>王妍</w:instrText>
      </w:r>
      <w:r w:rsidR="00F00D2C" w:rsidRPr="00731AC1">
        <w:rPr>
          <w:rFonts w:ascii="Times New Roman" w:hAnsi="Times New Roman"/>
        </w:rPr>
        <w:instrText>"},{"literal":"</w:instrText>
      </w:r>
      <w:r w:rsidR="00F00D2C" w:rsidRPr="00731AC1">
        <w:rPr>
          <w:rFonts w:ascii="Times New Roman" w:hAnsi="Times New Roman"/>
        </w:rPr>
        <w:instrText>王润怀</w:instrText>
      </w:r>
      <w:r w:rsidR="00F00D2C" w:rsidRPr="00731AC1">
        <w:rPr>
          <w:rFonts w:ascii="Times New Roman" w:hAnsi="Times New Roman"/>
        </w:rPr>
        <w:instrText>"},{"literal":"</w:instrText>
      </w:r>
      <w:r w:rsidR="00F00D2C" w:rsidRPr="00731AC1">
        <w:rPr>
          <w:rFonts w:ascii="Times New Roman" w:hAnsi="Times New Roman"/>
        </w:rPr>
        <w:instrText>刘玉芳</w:instrText>
      </w:r>
      <w:r w:rsidR="00F00D2C" w:rsidRPr="00731AC1">
        <w:rPr>
          <w:rFonts w:ascii="Times New Roman" w:hAnsi="Times New Roman"/>
        </w:rPr>
        <w:instrText>"},{"literal":"</w:instrText>
      </w:r>
      <w:r w:rsidR="00F00D2C" w:rsidRPr="00731AC1">
        <w:rPr>
          <w:rFonts w:ascii="Times New Roman" w:hAnsi="Times New Roman"/>
        </w:rPr>
        <w:instrText>刘顺喜</w:instrText>
      </w:r>
      <w:r w:rsidR="00F00D2C" w:rsidRPr="00731AC1">
        <w:rPr>
          <w:rFonts w:ascii="Times New Roman" w:hAnsi="Times New Roman"/>
        </w:rPr>
        <w:instrText>"}],"issued":{"date-parts":[["2009"]]}}},{"id":83,"uris":["http://zotero.org/users/local/8clMLtyf/items/Y5MZ94S9"],"itemData":{"id":83,"type":"article-journal","abstract":"</w:instrText>
      </w:r>
      <w:r w:rsidR="00F00D2C" w:rsidRPr="00731AC1">
        <w:rPr>
          <w:rFonts w:ascii="Times New Roman" w:hAnsi="Times New Roman"/>
        </w:rPr>
        <w:instrText>为了实现三维建模过程的智能化以及自动化</w:instrText>
      </w:r>
      <w:r w:rsidR="00F00D2C" w:rsidRPr="00731AC1">
        <w:rPr>
          <w:rFonts w:ascii="Times New Roman" w:hAnsi="Times New Roman"/>
        </w:rPr>
        <w:instrText>,</w:instrText>
      </w:r>
      <w:r w:rsidR="00F00D2C" w:rsidRPr="00731AC1">
        <w:rPr>
          <w:rFonts w:ascii="Times New Roman" w:hAnsi="Times New Roman"/>
        </w:rPr>
        <w:instrText>以及使复杂地质体三维建模过程变得简单</w:instrText>
      </w:r>
      <w:r w:rsidR="00F00D2C" w:rsidRPr="00731AC1">
        <w:rPr>
          <w:rFonts w:ascii="Times New Roman" w:hAnsi="Times New Roman"/>
        </w:rPr>
        <w:instrText>,</w:instrText>
      </w:r>
      <w:r w:rsidR="00F00D2C" w:rsidRPr="00731AC1">
        <w:rPr>
          <w:rFonts w:ascii="Times New Roman" w:hAnsi="Times New Roman"/>
        </w:rPr>
        <w:instrText>针对</w:instrText>
      </w:r>
      <w:r w:rsidR="00F00D2C" w:rsidRPr="00731AC1">
        <w:rPr>
          <w:rFonts w:ascii="Times New Roman" w:hAnsi="Times New Roman"/>
        </w:rPr>
        <w:instrText>CAD</w:instrText>
      </w:r>
      <w:r w:rsidR="00F00D2C" w:rsidRPr="00731AC1">
        <w:rPr>
          <w:rFonts w:ascii="Times New Roman" w:hAnsi="Times New Roman"/>
        </w:rPr>
        <w:instrText>图形资料编写了能够直接将地表、钻孔等地质信息读入到数据库的</w:instrText>
      </w:r>
      <w:r w:rsidR="00F00D2C" w:rsidRPr="00731AC1">
        <w:rPr>
          <w:rFonts w:ascii="Times New Roman" w:hAnsi="Times New Roman"/>
        </w:rPr>
        <w:instrText>DXF</w:instrText>
      </w:r>
      <w:r w:rsidR="00F00D2C" w:rsidRPr="00731AC1">
        <w:rPr>
          <w:rFonts w:ascii="Times New Roman" w:hAnsi="Times New Roman"/>
        </w:rPr>
        <w:instrText>接口程序</w:instrText>
      </w:r>
      <w:r w:rsidR="00F00D2C" w:rsidRPr="00731AC1">
        <w:rPr>
          <w:rFonts w:ascii="Times New Roman" w:hAnsi="Times New Roman"/>
        </w:rPr>
        <w:instrText>,</w:instrText>
      </w:r>
      <w:r w:rsidR="00F00D2C" w:rsidRPr="00731AC1">
        <w:rPr>
          <w:rFonts w:ascii="Times New Roman" w:hAnsi="Times New Roman"/>
        </w:rPr>
        <w:instrText>提出了一种利用</w:instrText>
      </w:r>
      <w:r w:rsidR="00F00D2C" w:rsidRPr="00731AC1">
        <w:rPr>
          <w:rFonts w:ascii="Times New Roman" w:hAnsi="Times New Roman"/>
        </w:rPr>
        <w:instrText>GA-Kriging</w:instrText>
      </w:r>
      <w:r w:rsidR="00F00D2C" w:rsidRPr="00731AC1">
        <w:rPr>
          <w:rFonts w:ascii="Times New Roman" w:hAnsi="Times New Roman"/>
        </w:rPr>
        <w:instrText>插值手段对地层属性进行插值并最终实现三维可视化快速建模的方法</w:instrText>
      </w:r>
      <w:r w:rsidR="00F00D2C" w:rsidRPr="00731AC1">
        <w:rPr>
          <w:rFonts w:ascii="Times New Roman" w:hAnsi="Times New Roman"/>
        </w:rPr>
        <w:instrText>,</w:instrText>
      </w:r>
      <w:r w:rsidR="00F00D2C" w:rsidRPr="00731AC1">
        <w:rPr>
          <w:rFonts w:ascii="Times New Roman" w:hAnsi="Times New Roman"/>
        </w:rPr>
        <w:instrText>并且在此基础上基于</w:instrText>
      </w:r>
      <w:r w:rsidR="00F00D2C" w:rsidRPr="00731AC1">
        <w:rPr>
          <w:rFonts w:ascii="Times New Roman" w:hAnsi="Times New Roman"/>
        </w:rPr>
        <w:instrText>VTK</w:instrText>
      </w:r>
      <w:r w:rsidR="00F00D2C" w:rsidRPr="00731AC1">
        <w:rPr>
          <w:rFonts w:ascii="Times New Roman" w:hAnsi="Times New Roman"/>
        </w:rPr>
        <w:instrText>图形库实现了三维建模、等值线绘制、钻孔显示、切片以及特定地层的提取以及体积的计算等功能。在编写</w:instrText>
      </w:r>
      <w:r w:rsidR="00F00D2C" w:rsidRPr="00731AC1">
        <w:rPr>
          <w:rFonts w:ascii="Times New Roman" w:hAnsi="Times New Roman"/>
        </w:rPr>
        <w:instrText>Kriging</w:instrText>
      </w:r>
      <w:r w:rsidR="00F00D2C" w:rsidRPr="00731AC1">
        <w:rPr>
          <w:rFonts w:ascii="Times New Roman" w:hAnsi="Times New Roman"/>
        </w:rPr>
        <w:instrText>插值算法时</w:instrText>
      </w:r>
      <w:r w:rsidR="00F00D2C" w:rsidRPr="00731AC1">
        <w:rPr>
          <w:rFonts w:ascii="Times New Roman" w:hAnsi="Times New Roman"/>
        </w:rPr>
        <w:instrText>,</w:instrText>
      </w:r>
      <w:r w:rsidR="00F00D2C" w:rsidRPr="00731AC1">
        <w:rPr>
          <w:rFonts w:ascii="Times New Roman" w:hAnsi="Times New Roman"/>
        </w:rPr>
        <w:instrText>为了实现块金常数、变程等常数取值的自动化、最优化</w:instrText>
      </w:r>
      <w:r w:rsidR="00F00D2C" w:rsidRPr="00731AC1">
        <w:rPr>
          <w:rFonts w:ascii="Times New Roman" w:hAnsi="Times New Roman"/>
        </w:rPr>
        <w:instrText>,</w:instrText>
      </w:r>
      <w:r w:rsidR="00F00D2C" w:rsidRPr="00731AC1">
        <w:rPr>
          <w:rFonts w:ascii="Times New Roman" w:hAnsi="Times New Roman"/>
        </w:rPr>
        <w:instrText>应用</w:instrText>
      </w:r>
      <w:r w:rsidR="00F00D2C" w:rsidRPr="00731AC1">
        <w:rPr>
          <w:rFonts w:ascii="Times New Roman" w:hAnsi="Times New Roman"/>
        </w:rPr>
        <w:instrText>GA</w:instrText>
      </w:r>
      <w:r w:rsidR="00F00D2C" w:rsidRPr="00731AC1">
        <w:rPr>
          <w:rFonts w:ascii="Times New Roman" w:hAnsi="Times New Roman"/>
        </w:rPr>
        <w:instrText>智能算法求解。最</w:instrText>
      </w:r>
      <w:r w:rsidR="00F00D2C" w:rsidRPr="00731AC1">
        <w:rPr>
          <w:rFonts w:ascii="Times New Roman" w:hAnsi="Times New Roman" w:hint="eastAsia"/>
        </w:rPr>
        <w:instrText>后</w:instrText>
      </w:r>
      <w:r w:rsidR="00F00D2C" w:rsidRPr="00731AC1">
        <w:rPr>
          <w:rFonts w:ascii="Times New Roman" w:hAnsi="Times New Roman"/>
        </w:rPr>
        <w:instrText>,</w:instrText>
      </w:r>
      <w:r w:rsidR="00F00D2C" w:rsidRPr="00731AC1">
        <w:rPr>
          <w:rFonts w:ascii="Times New Roman" w:hAnsi="Times New Roman"/>
        </w:rPr>
        <w:instrText>通过地铁隧道的一个工程实例</w:instrText>
      </w:r>
      <w:r w:rsidR="00F00D2C" w:rsidRPr="00731AC1">
        <w:rPr>
          <w:rFonts w:ascii="Times New Roman" w:hAnsi="Times New Roman"/>
        </w:rPr>
        <w:instrText>,</w:instrText>
      </w:r>
      <w:r w:rsidR="00F00D2C" w:rsidRPr="00731AC1">
        <w:rPr>
          <w:rFonts w:ascii="Times New Roman" w:hAnsi="Times New Roman"/>
        </w:rPr>
        <w:instrText>对建模方法以及相应的算法模块进行了验证</w:instrText>
      </w:r>
      <w:r w:rsidR="00F00D2C" w:rsidRPr="00731AC1">
        <w:rPr>
          <w:rFonts w:ascii="Times New Roman" w:hAnsi="Times New Roman"/>
        </w:rPr>
        <w:instrText>,</w:instrText>
      </w:r>
      <w:r w:rsidR="00F00D2C" w:rsidRPr="00731AC1">
        <w:rPr>
          <w:rFonts w:ascii="Times New Roman" w:hAnsi="Times New Roman"/>
        </w:rPr>
        <w:instrText>表明方法具有一定的优越性。</w:instrText>
      </w:r>
      <w:r w:rsidR="00F00D2C" w:rsidRPr="00731AC1">
        <w:rPr>
          <w:rFonts w:ascii="Times New Roman" w:hAnsi="Times New Roman"/>
        </w:rPr>
        <w:instrText>","container-title":"</w:instrText>
      </w:r>
      <w:r w:rsidR="00F00D2C" w:rsidRPr="00731AC1">
        <w:rPr>
          <w:rFonts w:ascii="Times New Roman" w:hAnsi="Times New Roman"/>
        </w:rPr>
        <w:instrText>岩土力学</w:instrText>
      </w:r>
      <w:r w:rsidR="00F00D2C" w:rsidRPr="00731AC1">
        <w:rPr>
          <w:rFonts w:ascii="Times New Roman" w:hAnsi="Times New Roman"/>
        </w:rPr>
        <w:instrText xml:space="preserve">","DOI":"10.16285/j.rsm.2009.s1.059","issue":"S1","language":"zh-CN","note":"foundation: </w:instrText>
      </w:r>
      <w:r w:rsidR="00F00D2C" w:rsidRPr="00731AC1">
        <w:rPr>
          <w:rFonts w:ascii="Times New Roman" w:hAnsi="Times New Roman"/>
        </w:rPr>
        <w:instrText>国家重大基础性研究计划</w:instrText>
      </w:r>
      <w:r w:rsidR="00F00D2C" w:rsidRPr="00731AC1">
        <w:rPr>
          <w:rFonts w:ascii="Times New Roman" w:hAnsi="Times New Roman"/>
        </w:rPr>
        <w:instrText>(973)</w:instrText>
      </w:r>
      <w:r w:rsidR="00F00D2C" w:rsidRPr="00731AC1">
        <w:rPr>
          <w:rFonts w:ascii="Times New Roman" w:hAnsi="Times New Roman"/>
        </w:rPr>
        <w:instrText>项目</w:instrText>
      </w:r>
      <w:r w:rsidR="00F00D2C" w:rsidRPr="00731AC1">
        <w:rPr>
          <w:rFonts w:ascii="Times New Roman" w:hAnsi="Times New Roman"/>
        </w:rPr>
        <w:instrText>(No.C2009cb724603):</w:instrText>
      </w:r>
      <w:r w:rsidR="00F00D2C" w:rsidRPr="00731AC1">
        <w:rPr>
          <w:rFonts w:ascii="Times New Roman" w:hAnsi="Times New Roman"/>
        </w:rPr>
        <w:instrText>能源储备地下库群灾变机理与防护理论研究；</w:instrText>
      </w:r>
      <w:r w:rsidR="00F00D2C" w:rsidRPr="00731AC1">
        <w:rPr>
          <w:rFonts w:ascii="Times New Roman" w:hAnsi="Times New Roman"/>
        </w:rPr>
        <w:instrText xml:space="preserve">\ndownload: 636\nalbum: </w:instrText>
      </w:r>
      <w:r w:rsidR="00F00D2C" w:rsidRPr="00731AC1">
        <w:rPr>
          <w:rFonts w:ascii="Times New Roman" w:hAnsi="Times New Roman"/>
        </w:rPr>
        <w:instrText>工程科技</w:instrText>
      </w:r>
      <w:r w:rsidR="00F00D2C" w:rsidRPr="00731AC1">
        <w:rPr>
          <w:rFonts w:ascii="Times New Roman" w:hAnsi="Times New Roman"/>
        </w:rPr>
        <w:instrText>Ⅱ</w:instrText>
      </w:r>
      <w:r w:rsidR="00F00D2C" w:rsidRPr="00731AC1">
        <w:rPr>
          <w:rFonts w:ascii="Times New Roman" w:hAnsi="Times New Roman"/>
        </w:rPr>
        <w:instrText>辑</w:instrText>
      </w:r>
      <w:r w:rsidR="00F00D2C" w:rsidRPr="00731AC1">
        <w:rPr>
          <w:rFonts w:ascii="Times New Roman" w:hAnsi="Times New Roman"/>
        </w:rPr>
        <w:instrText>;</w:instrText>
      </w:r>
      <w:r w:rsidR="00F00D2C" w:rsidRPr="00731AC1">
        <w:rPr>
          <w:rFonts w:ascii="Times New Roman" w:hAnsi="Times New Roman"/>
        </w:rPr>
        <w:instrText>信息科技</w:instrText>
      </w:r>
      <w:r w:rsidR="00F00D2C" w:rsidRPr="00731AC1">
        <w:rPr>
          <w:rFonts w:ascii="Times New Roman" w:hAnsi="Times New Roman"/>
        </w:rPr>
        <w:instrText>\nCLC: TP391.41\ndbcode: CJFQ\ndbname: CJFD2009\nfilename: YTLX2009S1051","page":"260-266","source":"CNKI","title":"</w:instrText>
      </w:r>
      <w:r w:rsidR="00F00D2C" w:rsidRPr="00731AC1">
        <w:rPr>
          <w:rFonts w:ascii="Times New Roman" w:hAnsi="Times New Roman"/>
        </w:rPr>
        <w:instrText>基于钻孔数据的三维可视化快速建模技术的研究</w:instrText>
      </w:r>
      <w:r w:rsidR="00F00D2C" w:rsidRPr="00731AC1">
        <w:rPr>
          <w:rFonts w:ascii="Times New Roman" w:hAnsi="Times New Roman"/>
        </w:rPr>
        <w:instrText>","volume":"30","author":[{"literal":"</w:instrText>
      </w:r>
      <w:r w:rsidR="00F00D2C" w:rsidRPr="00731AC1">
        <w:rPr>
          <w:rFonts w:ascii="Times New Roman" w:hAnsi="Times New Roman"/>
        </w:rPr>
        <w:instrText>刘振平</w:instrText>
      </w:r>
      <w:r w:rsidR="00F00D2C" w:rsidRPr="00731AC1">
        <w:rPr>
          <w:rFonts w:ascii="Times New Roman" w:hAnsi="Times New Roman"/>
        </w:rPr>
        <w:instrText>"},{"literal":"</w:instrText>
      </w:r>
      <w:r w:rsidR="00F00D2C" w:rsidRPr="00731AC1">
        <w:rPr>
          <w:rFonts w:ascii="Times New Roman" w:hAnsi="Times New Roman"/>
        </w:rPr>
        <w:instrText>贺怀建</w:instrText>
      </w:r>
      <w:r w:rsidR="00F00D2C" w:rsidRPr="00731AC1">
        <w:rPr>
          <w:rFonts w:ascii="Times New Roman" w:hAnsi="Times New Roman"/>
        </w:rPr>
        <w:instrText>"},{"literal":"</w:instrText>
      </w:r>
      <w:r w:rsidR="00F00D2C" w:rsidRPr="00731AC1">
        <w:rPr>
          <w:rFonts w:ascii="Times New Roman" w:hAnsi="Times New Roman"/>
        </w:rPr>
        <w:instrText>朱发华</w:instrText>
      </w:r>
      <w:r w:rsidR="00F00D2C" w:rsidRPr="00731AC1">
        <w:rPr>
          <w:rFonts w:ascii="Times New Roman" w:hAnsi="Times New Roman"/>
        </w:rPr>
        <w:instrText xml:space="preserve">"}],"issued":{"date-parts":[["2009"]]}}}],"schema":"https://github.com/citation-style-language/schema/raw/master/csl-citation.json"} </w:instrText>
      </w:r>
      <w:r w:rsidR="0086108D"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8-51]</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lastRenderedPageBreak/>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7"/>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8"/>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7" w:name="_Toc193146418"/>
      <w:r w:rsidRPr="00D834A6">
        <w:rPr>
          <w:rFonts w:ascii="Times New Roman" w:eastAsia="黑体" w:hAnsi="Times New Roman" w:hint="eastAsia"/>
          <w:sz w:val="28"/>
          <w:szCs w:val="32"/>
        </w:rPr>
        <w:t xml:space="preserve">2.5 </w:t>
      </w:r>
      <w:r w:rsidRPr="00D834A6">
        <w:rPr>
          <w:rFonts w:ascii="Times New Roman" w:eastAsia="黑体" w:hAnsi="Times New Roman" w:hint="eastAsia"/>
          <w:sz w:val="28"/>
          <w:szCs w:val="32"/>
        </w:rPr>
        <w:t>本章小结</w:t>
      </w:r>
      <w:bookmarkEnd w:id="47"/>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9"/>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4A39F336"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8" w:name="_Toc193146419"/>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8"/>
    </w:p>
    <w:p w14:paraId="2C344605"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9" w:name="_Toc193146420"/>
      <w:r w:rsidRPr="00D834A6">
        <w:rPr>
          <w:rFonts w:ascii="Times New Roman" w:eastAsia="黑体" w:hAnsi="Times New Roman" w:hint="eastAsia"/>
          <w:sz w:val="28"/>
          <w:szCs w:val="32"/>
        </w:rPr>
        <w:t>3</w:t>
      </w:r>
      <w:r w:rsidRPr="00D834A6">
        <w:rPr>
          <w:rFonts w:ascii="Times New Roman" w:eastAsia="黑体" w:hAnsi="Times New Roman"/>
          <w:sz w:val="28"/>
          <w:szCs w:val="32"/>
        </w:rPr>
        <w:t>.1 Web</w:t>
      </w:r>
      <w:r w:rsidRPr="00D834A6">
        <w:rPr>
          <w:rFonts w:ascii="Times New Roman" w:eastAsia="黑体" w:hAnsi="Times New Roman" w:hint="eastAsia"/>
          <w:sz w:val="28"/>
          <w:szCs w:val="32"/>
        </w:rPr>
        <w:t>GL</w:t>
      </w:r>
      <w:r w:rsidRPr="00D834A6">
        <w:rPr>
          <w:rFonts w:ascii="Times New Roman" w:eastAsia="黑体" w:hAnsi="Times New Roman"/>
          <w:sz w:val="28"/>
          <w:szCs w:val="32"/>
        </w:rPr>
        <w:t xml:space="preserve"> </w:t>
      </w:r>
      <w:r w:rsidRPr="00D834A6">
        <w:rPr>
          <w:rFonts w:ascii="Times New Roman" w:eastAsia="黑体" w:hAnsi="Times New Roman"/>
          <w:sz w:val="28"/>
          <w:szCs w:val="32"/>
        </w:rPr>
        <w:t>可视化技术</w:t>
      </w:r>
      <w:bookmarkEnd w:id="49"/>
    </w:p>
    <w:p w14:paraId="6C6EFAC4" w14:textId="3F30D2E5" w:rsidR="006C2995" w:rsidRPr="00333F08"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1.</w:t>
      </w:r>
      <w:r w:rsidR="006C2995" w:rsidRPr="00333F08">
        <w:rPr>
          <w:rFonts w:ascii="Times New Roman" w:hAnsi="Times New Roman" w:cs="Times New Roman" w:hint="eastAsia"/>
          <w:kern w:val="2"/>
        </w:rPr>
        <w:t xml:space="preserve">WebGL </w:t>
      </w:r>
      <w:r w:rsidR="006C2995" w:rsidRPr="00333F08">
        <w:rPr>
          <w:rFonts w:ascii="Times New Roman" w:hAnsi="Times New Roman" w:cs="Times New Roman" w:hint="eastAsia"/>
          <w:kern w:val="2"/>
        </w:rPr>
        <w:t>技术</w:t>
      </w:r>
    </w:p>
    <w:p w14:paraId="78971FF2" w14:textId="4395674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 xml:space="preserve"> </w:t>
      </w:r>
      <w:bookmarkStart w:id="50" w:name="_Hlk191383868"/>
      <w:r w:rsidRPr="00333F08">
        <w:rPr>
          <w:rFonts w:ascii="Times New Roman" w:hAnsi="Times New Roman" w:cs="Times New Roman" w:hint="eastAsia"/>
          <w:kern w:val="2"/>
        </w:rPr>
        <w:t>Khronos Group</w:t>
      </w:r>
      <w:bookmarkEnd w:id="50"/>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333F08">
        <w:rPr>
          <w:rFonts w:ascii="Times New Roman" w:hAnsi="Times New Roman" w:cs="Times New Roman" w:hint="eastAsia"/>
          <w:kern w:val="2"/>
        </w:rPr>
        <w:t>的</w:t>
      </w:r>
      <w:r w:rsidRPr="00333F08">
        <w:rPr>
          <w:rFonts w:ascii="Times New Roman" w:hAnsi="Times New Roman" w:cs="Times New Roman" w:hint="eastAsia"/>
          <w:kern w:val="2"/>
        </w:rPr>
        <w:t>交互</w:t>
      </w:r>
      <w:r w:rsidR="00A14678" w:rsidRPr="00333F08">
        <w:rPr>
          <w:rFonts w:ascii="Times New Roman" w:hAnsi="Times New Roman"/>
        </w:rPr>
        <w:fldChar w:fldCharType="begin"/>
      </w:r>
      <w:r w:rsidR="00F00D2C" w:rsidRPr="00333F08">
        <w:rPr>
          <w:rFonts w:ascii="Times New Roman" w:hAnsi="Times New Roman"/>
        </w:rPr>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2,53]</w:t>
      </w:r>
      <w:r w:rsidR="00A14678"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w:t>
      </w:r>
      <w:r w:rsidR="003C0EDA" w:rsidRPr="00333F08">
        <w:rPr>
          <w:rFonts w:ascii="Times New Roman" w:hAnsi="Times New Roman" w:cs="Times New Roman" w:hint="eastAsia"/>
          <w:kern w:val="2"/>
        </w:rPr>
        <w:t>元</w:t>
      </w:r>
      <w:r w:rsidRPr="00333F08">
        <w:rPr>
          <w:rFonts w:ascii="Times New Roman" w:hAnsi="Times New Roman" w:cs="Times New Roman" w:hint="eastAsia"/>
          <w:kern w:val="2"/>
        </w:rPr>
        <w:t>着色器、</w:t>
      </w:r>
      <w:r w:rsidR="003C0EDA" w:rsidRPr="00333F08">
        <w:rPr>
          <w:rFonts w:ascii="Times New Roman" w:hAnsi="Times New Roman" w:cs="Times New Roman" w:hint="eastAsia"/>
          <w:kern w:val="2"/>
        </w:rPr>
        <w:t>图元装配、</w:t>
      </w:r>
      <w:r w:rsidRPr="00333F08">
        <w:rPr>
          <w:rFonts w:ascii="Times New Roman" w:hAnsi="Times New Roman" w:cs="Times New Roman" w:hint="eastAsia"/>
          <w:kern w:val="2"/>
        </w:rPr>
        <w:t>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333F08" w:rsidRDefault="006C2995" w:rsidP="00333F08">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w:t>
      </w:r>
      <w:r w:rsidR="00D74819" w:rsidRPr="00333F08">
        <w:rPr>
          <w:rFonts w:ascii="Times New Roman" w:hAnsi="Times New Roman" w:cs="Times New Roman" w:hint="eastAsia"/>
          <w:kern w:val="2"/>
        </w:rPr>
        <w:t>。同时，</w:t>
      </w:r>
      <w:r w:rsidRPr="00333F08">
        <w:rPr>
          <w:rFonts w:ascii="Times New Roman" w:hAnsi="Times New Roman" w:cs="Times New Roman" w:hint="eastAsia"/>
          <w:kern w:val="2"/>
        </w:rPr>
        <w:t>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4]</w:t>
      </w:r>
      <w:r w:rsidR="008E2EA5" w:rsidRPr="00333F08">
        <w:rPr>
          <w:rFonts w:ascii="Times New Roman" w:hAnsi="Times New Roman"/>
        </w:rPr>
        <w:fldChar w:fldCharType="end"/>
      </w:r>
      <w:r w:rsidRPr="00333F08">
        <w:rPr>
          <w:rFonts w:ascii="Times New Roman" w:hAnsi="Times New Roman" w:hint="eastAsia"/>
        </w:rPr>
        <w:t>。</w:t>
      </w:r>
      <w:r w:rsidR="0086108D" w:rsidRPr="00333F08">
        <w:rPr>
          <w:rFonts w:ascii="Times New Roman" w:hAnsi="Times New Roman" w:hint="eastAsia"/>
        </w:rPr>
        <w:t>基于地质大数据的虚拟现实和增强现实技术也在</w:t>
      </w:r>
      <w:r w:rsidR="008E2EA5" w:rsidRPr="00333F08">
        <w:rPr>
          <w:rFonts w:ascii="Times New Roman" w:hAnsi="Times New Roman" w:hint="eastAsia"/>
        </w:rPr>
        <w:t>逐渐被发掘</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5jxKSV31","properties":{"formattedCitation":"\\super [55]\\nosupersub{}","plainCitation":"[55]","noteIndex":0},"citationItems":[{"id":84,"uris":["http://zotero.org/users/local/8clMLtyf/items/X2JIJMXI"],"itemData":{"id":84,"type":"article-journal","abstract":"</w:instrText>
      </w:r>
      <w:r w:rsidR="00F00D2C" w:rsidRPr="00333F08">
        <w:rPr>
          <w:rFonts w:ascii="Times New Roman" w:hAnsi="Times New Roman"/>
        </w:rPr>
        <w:instrText>详述了地质大数据可视化的研究内容</w:instrText>
      </w:r>
      <w:r w:rsidR="00F00D2C" w:rsidRPr="00333F08">
        <w:rPr>
          <w:rFonts w:ascii="Times New Roman" w:hAnsi="Times New Roman"/>
        </w:rPr>
        <w:instrText>,</w:instrText>
      </w:r>
      <w:r w:rsidR="00F00D2C" w:rsidRPr="00333F08">
        <w:rPr>
          <w:rFonts w:ascii="Times New Roman" w:hAnsi="Times New Roman"/>
        </w:rPr>
        <w:instrText>从应用角度可将其分为</w:instrText>
      </w:r>
      <w:r w:rsidR="00F00D2C" w:rsidRPr="00333F08">
        <w:rPr>
          <w:rFonts w:ascii="Times New Roman" w:hAnsi="Times New Roman"/>
        </w:rPr>
        <w:instrText>:</w:instrText>
      </w:r>
      <w:r w:rsidR="00F00D2C" w:rsidRPr="00333F08">
        <w:rPr>
          <w:rFonts w:ascii="Times New Roman" w:hAnsi="Times New Roman"/>
        </w:rPr>
        <w:instrText>表达三维可视化、分析三维可视化、过程三维可视化、设计三维可视化和决策三维可视化</w:instrText>
      </w:r>
      <w:r w:rsidR="00F00D2C" w:rsidRPr="00333F08">
        <w:rPr>
          <w:rFonts w:ascii="Times New Roman" w:hAnsi="Times New Roman"/>
        </w:rPr>
        <w:instrText>5</w:instrText>
      </w:r>
      <w:r w:rsidR="00F00D2C" w:rsidRPr="00333F08">
        <w:rPr>
          <w:rFonts w:ascii="Times New Roman" w:hAnsi="Times New Roman"/>
        </w:rPr>
        <w:instrText>类。针对地质大数据这</w:instrText>
      </w:r>
      <w:r w:rsidR="00F00D2C" w:rsidRPr="00333F08">
        <w:rPr>
          <w:rFonts w:ascii="Times New Roman" w:hAnsi="Times New Roman"/>
        </w:rPr>
        <w:instrText>5</w:instrText>
      </w:r>
      <w:r w:rsidR="00F00D2C" w:rsidRPr="00333F08">
        <w:rPr>
          <w:rFonts w:ascii="Times New Roman" w:hAnsi="Times New Roman"/>
        </w:rPr>
        <w:instrText>类可视化中涉及到的几方面关键技术进行了深入探讨</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w:instrText>
      </w:r>
      <w:r w:rsidR="00F00D2C" w:rsidRPr="00333F08">
        <w:rPr>
          <w:rFonts w:ascii="Times New Roman" w:hAnsi="Times New Roman"/>
        </w:rPr>
        <w:instrText>地质体三维可视化动态精细建模技术</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CUDA+GPU</w:instrText>
      </w:r>
      <w:r w:rsidR="00F00D2C" w:rsidRPr="00333F08">
        <w:rPr>
          <w:rFonts w:ascii="Times New Roman" w:hAnsi="Times New Roman"/>
        </w:rPr>
        <w:instrText>集群的地质体属性场数据并行可视化技术</w:instrText>
      </w:r>
      <w:r w:rsidR="00F00D2C" w:rsidRPr="00333F08">
        <w:rPr>
          <w:rFonts w:ascii="Times New Roman" w:hAnsi="Times New Roman"/>
        </w:rPr>
        <w:instrText>;</w:instrText>
      </w:r>
      <w:r w:rsidR="00F00D2C" w:rsidRPr="00333F08">
        <w:rPr>
          <w:rFonts w:ascii="Times New Roman" w:hAnsi="Times New Roman"/>
        </w:rPr>
        <w:instrText>针对地质大数据的可视化分析技术</w:instrText>
      </w:r>
      <w:r w:rsidR="00F00D2C" w:rsidRPr="00333F08">
        <w:rPr>
          <w:rFonts w:ascii="Times New Roman" w:hAnsi="Times New Roman"/>
        </w:rPr>
        <w:instrText>;</w:instrText>
      </w:r>
      <w:r w:rsidR="00F00D2C" w:rsidRPr="00333F08">
        <w:rPr>
          <w:rFonts w:ascii="Times New Roman" w:hAnsi="Times New Roman"/>
        </w:rPr>
        <w:instrText>基于地质大数据的虚拟现实和增强现实技术等。对这几方面关键技术的现状、技术</w:instrText>
      </w:r>
      <w:r w:rsidR="00F00D2C" w:rsidRPr="00333F08">
        <w:rPr>
          <w:rFonts w:ascii="Times New Roman" w:hAnsi="Times New Roman" w:hint="eastAsia"/>
        </w:rPr>
        <w:instrText>路线以及实现效果进行了论述和展示。</w:instrText>
      </w:r>
      <w:r w:rsidR="00F00D2C" w:rsidRPr="00333F08">
        <w:rPr>
          <w:rFonts w:ascii="Times New Roman" w:hAnsi="Times New Roman"/>
        </w:rPr>
        <w:instrText>","container-title":"</w:instrText>
      </w:r>
      <w:r w:rsidR="00F00D2C" w:rsidRPr="00333F08">
        <w:rPr>
          <w:rFonts w:ascii="Times New Roman" w:hAnsi="Times New Roman"/>
        </w:rPr>
        <w:instrText>地质科技通报</w:instrText>
      </w:r>
      <w:r w:rsidR="00F00D2C" w:rsidRPr="00333F08">
        <w:rPr>
          <w:rFonts w:ascii="Times New Roman" w:hAnsi="Times New Roman"/>
        </w:rPr>
        <w:instrText xml:space="preserve">","DOI":"10.19509/j.cnki.dzkq.2020.0404","issue":"4","language":"zh-CN","note":"foundation: </w:instrText>
      </w:r>
      <w:r w:rsidR="00F00D2C" w:rsidRPr="00333F08">
        <w:rPr>
          <w:rFonts w:ascii="Times New Roman" w:hAnsi="Times New Roman"/>
        </w:rPr>
        <w:instrText>国家自然科学基金重点项目</w:instrText>
      </w:r>
      <w:r w:rsidR="00F00D2C" w:rsidRPr="00333F08">
        <w:rPr>
          <w:rFonts w:ascii="Times New Roman" w:hAnsi="Times New Roman"/>
        </w:rPr>
        <w:instrText>(U171126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科技计划</w:instrText>
      </w:r>
      <w:r w:rsidR="00F00D2C" w:rsidRPr="00333F08">
        <w:rPr>
          <w:rFonts w:ascii="Times New Roman" w:hAnsi="Times New Roman"/>
        </w:rPr>
        <w:instrText>(</w:instrText>
      </w:r>
      <w:r w:rsidR="00F00D2C" w:rsidRPr="00333F08">
        <w:rPr>
          <w:rFonts w:ascii="Times New Roman" w:hAnsi="Times New Roman"/>
        </w:rPr>
        <w:instrText>黔科合支撑</w:instrText>
      </w:r>
      <w:r w:rsidR="00F00D2C" w:rsidRPr="00333F08">
        <w:rPr>
          <w:rFonts w:ascii="Times New Roman" w:hAnsi="Times New Roman"/>
        </w:rPr>
        <w:instrText>[2017]2951;</w:instrText>
      </w:r>
      <w:r w:rsidR="00F00D2C" w:rsidRPr="00333F08">
        <w:rPr>
          <w:rFonts w:ascii="Times New Roman" w:hAnsi="Times New Roman"/>
        </w:rPr>
        <w:instrText>黔科合支撑</w:instrText>
      </w:r>
      <w:r w:rsidR="00F00D2C" w:rsidRPr="00333F08">
        <w:rPr>
          <w:rFonts w:ascii="Times New Roman" w:hAnsi="Times New Roman"/>
        </w:rPr>
        <w:instrText>[2019]2868;</w:instrText>
      </w:r>
      <w:r w:rsidR="00F00D2C" w:rsidRPr="00333F08">
        <w:rPr>
          <w:rFonts w:ascii="Times New Roman" w:hAnsi="Times New Roman"/>
        </w:rPr>
        <w:instrText>黔科合支撑</w:instrText>
      </w:r>
      <w:r w:rsidR="00F00D2C" w:rsidRPr="00333F08">
        <w:rPr>
          <w:rFonts w:ascii="Times New Roman" w:hAnsi="Times New Roman"/>
        </w:rPr>
        <w:instrText>[2020]4Y039</w:instrText>
      </w:r>
      <w:r w:rsidR="00F00D2C" w:rsidRPr="00333F08">
        <w:rPr>
          <w:rFonts w:ascii="Times New Roman" w:hAnsi="Times New Roman"/>
        </w:rPr>
        <w:instrText>号</w:instrText>
      </w:r>
      <w:r w:rsidR="00F00D2C" w:rsidRPr="00333F08">
        <w:rPr>
          <w:rFonts w:ascii="Times New Roman" w:hAnsi="Times New Roman"/>
        </w:rPr>
        <w:instrText>;</w:instrText>
      </w:r>
      <w:r w:rsidR="00F00D2C" w:rsidRPr="00333F08">
        <w:rPr>
          <w:rFonts w:ascii="Times New Roman" w:hAnsi="Times New Roman"/>
        </w:rPr>
        <w:instrText>黔科合平台</w:instrText>
      </w:r>
      <w:r w:rsidR="00F00D2C" w:rsidRPr="00333F08">
        <w:rPr>
          <w:rFonts w:ascii="Times New Roman" w:hAnsi="Times New Roman"/>
        </w:rPr>
        <w:instrText>[2018]5618)</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质勘查基金项目</w:instrText>
      </w:r>
      <w:r w:rsidR="00F00D2C" w:rsidRPr="00333F08">
        <w:rPr>
          <w:rFonts w:ascii="Times New Roman" w:hAnsi="Times New Roman"/>
        </w:rPr>
        <w:instrText>(2019-02</w:instrText>
      </w:r>
      <w:r w:rsidR="00F00D2C" w:rsidRPr="00333F08">
        <w:rPr>
          <w:rFonts w:ascii="Times New Roman" w:hAnsi="Times New Roman" w:hint="eastAsia"/>
        </w:rPr>
        <w:instrText>号</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矿局科研项目</w:instrText>
      </w:r>
      <w:r w:rsidR="00F00D2C" w:rsidRPr="00333F08">
        <w:rPr>
          <w:rFonts w:ascii="Times New Roman" w:hAnsi="Times New Roman"/>
        </w:rPr>
        <w:instrText>(</w:instrText>
      </w:r>
      <w:r w:rsidR="00F00D2C" w:rsidRPr="00333F08">
        <w:rPr>
          <w:rFonts w:ascii="Times New Roman" w:hAnsi="Times New Roman"/>
        </w:rPr>
        <w:instrText>黔地矿科合</w:instrText>
      </w:r>
      <w:r w:rsidR="00F00D2C" w:rsidRPr="00333F08">
        <w:rPr>
          <w:rFonts w:ascii="Times New Roman" w:hAnsi="Times New Roman"/>
        </w:rPr>
        <w:instrText>[2017]2;</w:instrText>
      </w:r>
      <w:r w:rsidR="00F00D2C" w:rsidRPr="00333F08">
        <w:rPr>
          <w:rFonts w:ascii="Times New Roman" w:hAnsi="Times New Roman"/>
        </w:rPr>
        <w:instrText>黔地矿科合</w:instrText>
      </w:r>
      <w:r w:rsidR="00F00D2C" w:rsidRPr="00333F08">
        <w:rPr>
          <w:rFonts w:ascii="Times New Roman" w:hAnsi="Times New Roman"/>
        </w:rPr>
        <w:instrText>[2018]0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湖北省创新群体项目</w:instrText>
      </w:r>
      <w:r w:rsidR="00F00D2C" w:rsidRPr="00333F08">
        <w:rPr>
          <w:rFonts w:ascii="Times New Roman" w:hAnsi="Times New Roman"/>
        </w:rPr>
        <w:instrText>(2019CFA023)</w:instrText>
      </w:r>
      <w:r w:rsidR="00F00D2C" w:rsidRPr="00333F08">
        <w:rPr>
          <w:rFonts w:ascii="Times New Roman" w:hAnsi="Times New Roman"/>
        </w:rPr>
        <w:instrText>；</w:instrText>
      </w:r>
      <w:r w:rsidR="00F00D2C" w:rsidRPr="00333F08">
        <w:rPr>
          <w:rFonts w:ascii="Times New Roman" w:hAnsi="Times New Roman"/>
        </w:rPr>
        <w:instrText xml:space="preserve">\ndownload: 122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628;TP311.13\nCNKICite: (\ndbcode: CJFQ\ndbname: CJFDLAST2020\nfilename: DZKQ202004004","page":"29-36","source":"CNKI","title":"</w:instrText>
      </w:r>
      <w:r w:rsidR="00F00D2C" w:rsidRPr="00333F08">
        <w:rPr>
          <w:rFonts w:ascii="Times New Roman" w:hAnsi="Times New Roman"/>
        </w:rPr>
        <w:instrText>地质大数据可视化关键技术</w:instrText>
      </w:r>
      <w:r w:rsidR="00F00D2C" w:rsidRPr="00333F08">
        <w:rPr>
          <w:rFonts w:ascii="Times New Roman" w:hAnsi="Times New Roman" w:hint="eastAsia"/>
        </w:rPr>
        <w:instrText>探讨</w:instrText>
      </w:r>
      <w:r w:rsidR="00F00D2C" w:rsidRPr="00333F08">
        <w:rPr>
          <w:rFonts w:ascii="Times New Roman" w:hAnsi="Times New Roman"/>
        </w:rPr>
        <w:instrText>","volume":"39","author":[{"literal":"</w:instrText>
      </w:r>
      <w:r w:rsidR="00F00D2C" w:rsidRPr="00333F08">
        <w:rPr>
          <w:rFonts w:ascii="Times New Roman" w:hAnsi="Times New Roman"/>
        </w:rPr>
        <w:instrText>田宜平</w:instrText>
      </w:r>
      <w:r w:rsidR="00F00D2C" w:rsidRPr="00333F08">
        <w:rPr>
          <w:rFonts w:ascii="Times New Roman" w:hAnsi="Times New Roman"/>
        </w:rPr>
        <w:instrText>"},{"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翁正平</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literal":"</w:instrText>
      </w:r>
      <w:r w:rsidR="00F00D2C" w:rsidRPr="00333F08">
        <w:rPr>
          <w:rFonts w:ascii="Times New Roman" w:hAnsi="Times New Roman"/>
        </w:rPr>
        <w:instrText>张志庭</w:instrText>
      </w:r>
      <w:r w:rsidR="00F00D2C" w:rsidRPr="00333F08">
        <w:rPr>
          <w:rFonts w:ascii="Times New Roman" w:hAnsi="Times New Roman"/>
        </w:rPr>
        <w:instrText>"},{"literal":"</w:instrText>
      </w:r>
      <w:r w:rsidR="00F00D2C" w:rsidRPr="00333F08">
        <w:rPr>
          <w:rFonts w:ascii="Times New Roman" w:hAnsi="Times New Roman"/>
        </w:rPr>
        <w:instrText>陈麒玉</w:instrText>
      </w:r>
      <w:r w:rsidR="00F00D2C" w:rsidRPr="00333F08">
        <w:rPr>
          <w:rFonts w:ascii="Times New Roman" w:hAnsi="Times New Roman"/>
        </w:rPr>
        <w:instrText xml:space="preserve">"}],"issued":{"date-parts":[["2020"]]}}}],"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5]</w:t>
      </w:r>
      <w:r w:rsidR="008E2EA5" w:rsidRPr="00333F08">
        <w:rPr>
          <w:rFonts w:ascii="Times New Roman" w:hAnsi="Times New Roman"/>
        </w:rPr>
        <w:fldChar w:fldCharType="end"/>
      </w:r>
      <w:r w:rsidR="008E2EA5"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w:t>
      </w:r>
      <w:r w:rsidR="00D74819" w:rsidRPr="00333F08">
        <w:rPr>
          <w:rFonts w:ascii="Times New Roman" w:hAnsi="Times New Roman" w:cs="Times New Roman" w:hint="eastAsia"/>
          <w:kern w:val="2"/>
        </w:rPr>
        <w:t>。</w:t>
      </w:r>
      <w:r w:rsidRPr="00333F08">
        <w:rPr>
          <w:rFonts w:ascii="Times New Roman" w:hAnsi="Times New Roman" w:cs="Times New Roman" w:hint="eastAsia"/>
          <w:kern w:val="2"/>
        </w:rPr>
        <w:t>其架构如图</w:t>
      </w:r>
      <w:r w:rsidR="00D74819" w:rsidRPr="00333F08">
        <w:rPr>
          <w:rFonts w:ascii="Times New Roman" w:hAnsi="Times New Roman" w:cs="Times New Roman" w:hint="eastAsia"/>
          <w:kern w:val="2"/>
        </w:rPr>
        <w:t>3.1</w:t>
      </w:r>
      <w:r w:rsidRPr="00333F08">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50">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333F08"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2.</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1B6BB8F0" w14:textId="17E07C95"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TJNEfalU","properties":{"formattedCitation":"\\super [56]\\nosupersub{}","plainCitation":"[56]","noteIndex":0},"citationItems":[{"id":93,"uris":["http://zotero.org/users/local/8clMLtyf/items/I6KCT9G3"],"itemData":{"id":93,"type":"thesis","abstract":"</w:instrText>
      </w:r>
      <w:r w:rsidR="00F00D2C" w:rsidRPr="00333F08">
        <w:rPr>
          <w:rFonts w:ascii="Times New Roman" w:hAnsi="Times New Roman"/>
        </w:rPr>
        <w:instrText>面对日益增长的野外地质数据</w:instrText>
      </w:r>
      <w:r w:rsidR="00F00D2C" w:rsidRPr="00333F08">
        <w:rPr>
          <w:rFonts w:ascii="Times New Roman" w:hAnsi="Times New Roman"/>
        </w:rPr>
        <w:instrText>,</w:instrText>
      </w:r>
      <w:r w:rsidR="00F00D2C" w:rsidRPr="00333F08">
        <w:rPr>
          <w:rFonts w:ascii="Times New Roman" w:hAnsi="Times New Roman"/>
        </w:rPr>
        <w:instrText>实现野外地质数据的共享及可视化</w:instrText>
      </w:r>
      <w:r w:rsidR="00F00D2C" w:rsidRPr="00333F08">
        <w:rPr>
          <w:rFonts w:ascii="Times New Roman" w:hAnsi="Times New Roman"/>
        </w:rPr>
        <w:instrText>,</w:instrText>
      </w:r>
      <w:r w:rsidR="00F00D2C" w:rsidRPr="00333F08">
        <w:rPr>
          <w:rFonts w:ascii="Times New Roman" w:hAnsi="Times New Roman"/>
        </w:rPr>
        <w:instrText>已成为当前地质大数据环境下的必然趋势。然而</w:instrText>
      </w:r>
      <w:r w:rsidR="00F00D2C" w:rsidRPr="00333F08">
        <w:rPr>
          <w:rFonts w:ascii="Times New Roman" w:hAnsi="Times New Roman"/>
        </w:rPr>
        <w:instrText>,</w:instrText>
      </w:r>
      <w:r w:rsidR="00F00D2C" w:rsidRPr="00333F08">
        <w:rPr>
          <w:rFonts w:ascii="Times New Roman" w:hAnsi="Times New Roman"/>
        </w:rPr>
        <w:instrText>目前地质数据管理平台存在数据兼容性不够、可视化程度不高</w:instrText>
      </w:r>
      <w:r w:rsidR="00F00D2C" w:rsidRPr="00333F08">
        <w:rPr>
          <w:rFonts w:ascii="Times New Roman" w:hAnsi="Times New Roman"/>
        </w:rPr>
        <w:instrText>,</w:instrText>
      </w:r>
      <w:r w:rsidR="00F00D2C" w:rsidRPr="00333F08">
        <w:rPr>
          <w:rFonts w:ascii="Times New Roman" w:hAnsi="Times New Roman"/>
        </w:rPr>
        <w:instrText>以及野外地质数据的采集存在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极大地制约了野外地质数据的共享及可视化。为此</w:instrText>
      </w:r>
      <w:r w:rsidR="00F00D2C" w:rsidRPr="00333F08">
        <w:rPr>
          <w:rFonts w:ascii="Times New Roman" w:hAnsi="Times New Roman"/>
        </w:rPr>
        <w:instrText>,</w:instrText>
      </w:r>
      <w:r w:rsidR="00F00D2C" w:rsidRPr="00333F08">
        <w:rPr>
          <w:rFonts w:ascii="Times New Roman" w:hAnsi="Times New Roman"/>
        </w:rPr>
        <w:instrText>本文设计并实现了一个基于</w:instrText>
      </w:r>
      <w:r w:rsidR="00F00D2C" w:rsidRPr="00333F08">
        <w:rPr>
          <w:rFonts w:ascii="Times New Roman" w:hAnsi="Times New Roman"/>
        </w:rPr>
        <w:instrText>Web</w:instrText>
      </w:r>
      <w:r w:rsidR="00F00D2C" w:rsidRPr="00333F08">
        <w:rPr>
          <w:rFonts w:ascii="Times New Roman" w:hAnsi="Times New Roman"/>
        </w:rPr>
        <w:instrText>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以及一个基于</w:instrText>
      </w:r>
      <w:r w:rsidR="00F00D2C" w:rsidRPr="00333F08">
        <w:rPr>
          <w:rFonts w:ascii="Times New Roman" w:hAnsi="Times New Roman"/>
        </w:rPr>
        <w:instrText>Android</w:instrText>
      </w:r>
      <w:r w:rsidR="00F00D2C" w:rsidRPr="00333F08">
        <w:rPr>
          <w:rFonts w:ascii="Times New Roman" w:hAnsi="Times New Roman"/>
        </w:rPr>
        <w:instrText>的野外地质调查辅助系统</w:instrText>
      </w:r>
      <w:r w:rsidR="00F00D2C" w:rsidRPr="00333F08">
        <w:rPr>
          <w:rFonts w:ascii="Times New Roman" w:hAnsi="Times New Roman"/>
        </w:rPr>
        <w:instrText>,</w:instrText>
      </w:r>
      <w:r w:rsidR="00F00D2C" w:rsidRPr="00333F08">
        <w:rPr>
          <w:rFonts w:ascii="Times New Roman" w:hAnsi="Times New Roman"/>
        </w:rPr>
        <w:instrText>预期能为野外地质数据的数字化采集、野外预处理、共</w:instrText>
      </w:r>
      <w:r w:rsidR="00F00D2C" w:rsidRPr="00333F08">
        <w:rPr>
          <w:rFonts w:ascii="Times New Roman" w:hAnsi="Times New Roman" w:hint="eastAsia"/>
        </w:rPr>
        <w:instrText>享及可视化提供一整套解决方案</w:instrText>
      </w:r>
      <w:r w:rsidR="00F00D2C" w:rsidRPr="00333F08">
        <w:rPr>
          <w:rFonts w:ascii="Times New Roman" w:hAnsi="Times New Roman"/>
        </w:rPr>
        <w:instrText>,</w:instrText>
      </w:r>
      <w:r w:rsidR="00F00D2C" w:rsidRPr="00333F08">
        <w:rPr>
          <w:rFonts w:ascii="Times New Roman" w:hAnsi="Times New Roman"/>
        </w:rPr>
        <w:instrText>并以浙东南泗礁岛岩墙及相关裂缝信息提取为例</w:instrText>
      </w:r>
      <w:r w:rsidR="00F00D2C" w:rsidRPr="00333F08">
        <w:rPr>
          <w:rFonts w:ascii="Times New Roman" w:hAnsi="Times New Roman"/>
        </w:rPr>
        <w:instrText>,</w:instrText>
      </w:r>
      <w:r w:rsidR="00F00D2C" w:rsidRPr="00333F08">
        <w:rPr>
          <w:rFonts w:ascii="Times New Roman" w:hAnsi="Times New Roman"/>
        </w:rPr>
        <w:instrText>对本文系统的实用性进行评估。本文主要内容和成果如下</w:instrText>
      </w:r>
      <w:r w:rsidR="00F00D2C" w:rsidRPr="00333F08">
        <w:rPr>
          <w:rFonts w:ascii="Times New Roman" w:hAnsi="Times New Roman"/>
        </w:rPr>
        <w:instrText>:(1)</w:instrText>
      </w:r>
      <w:r w:rsidR="00F00D2C" w:rsidRPr="00333F08">
        <w:rPr>
          <w:rFonts w:ascii="Times New Roman" w:hAnsi="Times New Roman"/>
        </w:rPr>
        <w:instrText>针对野外地质数据采集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本文基于</w:instrText>
      </w:r>
      <w:r w:rsidR="00F00D2C" w:rsidRPr="00333F08">
        <w:rPr>
          <w:rFonts w:ascii="Times New Roman" w:hAnsi="Times New Roman"/>
        </w:rPr>
        <w:instrText>Android</w:instrText>
      </w:r>
      <w:r w:rsidR="00F00D2C" w:rsidRPr="00333F08">
        <w:rPr>
          <w:rFonts w:ascii="Times New Roman" w:hAnsi="Times New Roman"/>
        </w:rPr>
        <w:instrText>平台设计了</w:instrText>
      </w:r>
      <w:r w:rsidR="00F00D2C" w:rsidRPr="00333F08">
        <w:rPr>
          <w:rFonts w:ascii="Times New Roman" w:hAnsi="Times New Roman"/>
        </w:rPr>
        <w:instrText xml:space="preserve"> </w:instrText>
      </w:r>
      <w:r w:rsidR="00F00D2C" w:rsidRPr="00333F08">
        <w:rPr>
          <w:rFonts w:ascii="Times New Roman" w:hAnsi="Times New Roman"/>
        </w:rPr>
        <w:instrText>一款移动端野外地质调查辅助系统</w:instrText>
      </w:r>
      <w:r w:rsidR="00F00D2C" w:rsidRPr="00333F08">
        <w:rPr>
          <w:rFonts w:ascii="Times New Roman" w:hAnsi="Times New Roman"/>
        </w:rPr>
        <w:instrText>,</w:instrText>
      </w:r>
      <w:r w:rsidR="00F00D2C" w:rsidRPr="00333F08">
        <w:rPr>
          <w:rFonts w:ascii="Times New Roman" w:hAnsi="Times New Roman"/>
        </w:rPr>
        <w:instrText>除虚拟笔记本、拍照、导航定位、天气查看、现象点预览等野外常用功能外</w:instrText>
      </w:r>
      <w:r w:rsidR="00F00D2C" w:rsidRPr="00333F08">
        <w:rPr>
          <w:rFonts w:ascii="Times New Roman" w:hAnsi="Times New Roman"/>
        </w:rPr>
        <w:instrText>,</w:instrText>
      </w:r>
      <w:r w:rsidR="00F00D2C" w:rsidRPr="00333F08">
        <w:rPr>
          <w:rFonts w:ascii="Times New Roman" w:hAnsi="Times New Roman"/>
        </w:rPr>
        <w:instrText>还支持复杂地质露头参数的现场计算和现场图像实时处理</w:instrText>
      </w:r>
      <w:r w:rsidR="00F00D2C" w:rsidRPr="00333F08">
        <w:rPr>
          <w:rFonts w:ascii="Times New Roman" w:hAnsi="Times New Roman"/>
        </w:rPr>
        <w:instrText>,</w:instrText>
      </w:r>
      <w:r w:rsidR="00F00D2C" w:rsidRPr="00333F08">
        <w:rPr>
          <w:rFonts w:ascii="Times New Roman" w:hAnsi="Times New Roman"/>
        </w:rPr>
        <w:instrText>在支持移动端数字化采集的同时</w:instrText>
      </w:r>
      <w:r w:rsidR="00F00D2C" w:rsidRPr="00333F08">
        <w:rPr>
          <w:rFonts w:ascii="Times New Roman" w:hAnsi="Times New Roman"/>
        </w:rPr>
        <w:instrText>,</w:instrText>
      </w:r>
      <w:r w:rsidR="00F00D2C" w:rsidRPr="00333F08">
        <w:rPr>
          <w:rFonts w:ascii="Times New Roman" w:hAnsi="Times New Roman"/>
        </w:rPr>
        <w:instrText>减少了野外数据处理的中间环节</w:instrText>
      </w:r>
      <w:r w:rsidR="00F00D2C" w:rsidRPr="00333F08">
        <w:rPr>
          <w:rFonts w:ascii="Times New Roman" w:hAnsi="Times New Roman"/>
        </w:rPr>
        <w:instrText>,</w:instrText>
      </w:r>
      <w:r w:rsidR="00F00D2C" w:rsidRPr="00333F08">
        <w:rPr>
          <w:rFonts w:ascii="Times New Roman" w:hAnsi="Times New Roman"/>
        </w:rPr>
        <w:instrText>为野外地质数据的共享及可视化奠定了良好的基础。</w:instrText>
      </w:r>
      <w:r w:rsidR="00F00D2C" w:rsidRPr="00333F08">
        <w:rPr>
          <w:rFonts w:ascii="Times New Roman" w:hAnsi="Times New Roman"/>
        </w:rPr>
        <w:instrText>(2)</w:instrText>
      </w:r>
      <w:r w:rsidR="00F00D2C" w:rsidRPr="00333F08">
        <w:rPr>
          <w:rFonts w:ascii="Times New Roman" w:hAnsi="Times New Roman"/>
        </w:rPr>
        <w:instrText>针对地质数据管理平台数</w:instrText>
      </w:r>
      <w:r w:rsidR="00F00D2C" w:rsidRPr="00333F08">
        <w:rPr>
          <w:rFonts w:ascii="Times New Roman" w:hAnsi="Times New Roman" w:hint="eastAsia"/>
        </w:rPr>
        <w:instrText>据兼容性不够、可视化程度不高等问题</w:instrText>
      </w:r>
      <w:r w:rsidR="00F00D2C" w:rsidRPr="00333F08">
        <w:rPr>
          <w:rFonts w:ascii="Times New Roman" w:hAnsi="Times New Roman"/>
        </w:rPr>
        <w:instrText>,</w:instrText>
      </w:r>
      <w:r w:rsidR="00F00D2C" w:rsidRPr="00333F08">
        <w:rPr>
          <w:rFonts w:ascii="Times New Roman" w:hAnsi="Times New Roman"/>
        </w:rPr>
        <w:instrText>本文设计了一款</w:instrText>
      </w:r>
      <w:r w:rsidR="00F00D2C" w:rsidRPr="00333F08">
        <w:rPr>
          <w:rFonts w:ascii="Times New Roman" w:hAnsi="Times New Roman"/>
        </w:rPr>
        <w:instrText>B/S</w:instrText>
      </w:r>
      <w:r w:rsidR="00F00D2C" w:rsidRPr="00333F08">
        <w:rPr>
          <w:rFonts w:ascii="Times New Roman" w:hAnsi="Times New Roman"/>
        </w:rPr>
        <w:instrText>架构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无需插件</w:instrText>
      </w:r>
      <w:r w:rsidR="00F00D2C" w:rsidRPr="00333F08">
        <w:rPr>
          <w:rFonts w:ascii="Times New Roman" w:hAnsi="Times New Roman"/>
        </w:rPr>
        <w:instrText>,</w:instrText>
      </w:r>
      <w:r w:rsidR="00F00D2C" w:rsidRPr="00333F08">
        <w:rPr>
          <w:rFonts w:ascii="Times New Roman" w:hAnsi="Times New Roman"/>
        </w:rPr>
        <w:instrText>只需通过浏览器访问</w:instrText>
      </w:r>
      <w:r w:rsidR="00F00D2C" w:rsidRPr="00333F08">
        <w:rPr>
          <w:rFonts w:ascii="Times New Roman" w:hAnsi="Times New Roman"/>
        </w:rPr>
        <w:instrText>,</w:instrText>
      </w:r>
      <w:r w:rsidR="00F00D2C" w:rsidRPr="00333F08">
        <w:rPr>
          <w:rFonts w:ascii="Times New Roman" w:hAnsi="Times New Roman"/>
        </w:rPr>
        <w:instrText>即可实现地质数据的上传下载</w:instrText>
      </w:r>
      <w:r w:rsidR="00F00D2C" w:rsidRPr="00333F08">
        <w:rPr>
          <w:rFonts w:ascii="Times New Roman" w:hAnsi="Times New Roman"/>
        </w:rPr>
        <w:instrText>,</w:instrText>
      </w:r>
      <w:r w:rsidR="00F00D2C" w:rsidRPr="00333F08">
        <w:rPr>
          <w:rFonts w:ascii="Times New Roman" w:hAnsi="Times New Roman"/>
        </w:rPr>
        <w:instrText>以及正射影像、全景、三维模型等数据的一体化显示</w:instrText>
      </w:r>
      <w:r w:rsidR="00F00D2C" w:rsidRPr="00333F08">
        <w:rPr>
          <w:rFonts w:ascii="Times New Roman" w:hAnsi="Times New Roman"/>
        </w:rPr>
        <w:instrText>,</w:instrText>
      </w:r>
      <w:r w:rsidR="00F00D2C" w:rsidRPr="00333F08">
        <w:rPr>
          <w:rFonts w:ascii="Times New Roman" w:hAnsi="Times New Roman"/>
        </w:rPr>
        <w:instrText>研究人员即使身处室内</w:instrText>
      </w:r>
      <w:r w:rsidR="00F00D2C" w:rsidRPr="00333F08">
        <w:rPr>
          <w:rFonts w:ascii="Times New Roman" w:hAnsi="Times New Roman"/>
        </w:rPr>
        <w:instrText>,</w:instrText>
      </w:r>
      <w:r w:rsidR="00F00D2C" w:rsidRPr="00333F08">
        <w:rPr>
          <w:rFonts w:ascii="Times New Roman" w:hAnsi="Times New Roman"/>
        </w:rPr>
        <w:instrText>也能对地质现象点有清晰的认识。</w:instrText>
      </w:r>
      <w:r w:rsidR="00F00D2C" w:rsidRPr="00333F08">
        <w:rPr>
          <w:rFonts w:ascii="Times New Roman" w:hAnsi="Times New Roman"/>
        </w:rPr>
        <w:instrText>(3)</w:instrText>
      </w:r>
      <w:r w:rsidR="00F00D2C" w:rsidRPr="00333F08">
        <w:rPr>
          <w:rFonts w:ascii="Times New Roman" w:hAnsi="Times New Roman"/>
        </w:rPr>
        <w:instrText>泗礁岛岩墙及相关裂缝信息提取的应用研究表明</w:instrText>
      </w:r>
      <w:r w:rsidR="00F00D2C" w:rsidRPr="00333F08">
        <w:rPr>
          <w:rFonts w:ascii="Times New Roman" w:hAnsi="Times New Roman"/>
        </w:rPr>
        <w:instrText>,</w:instrText>
      </w:r>
      <w:r w:rsidR="00F00D2C" w:rsidRPr="00333F08">
        <w:rPr>
          <w:rFonts w:ascii="Times New Roman" w:hAnsi="Times New Roman"/>
        </w:rPr>
        <w:instrText>本文野外地质调查辅助系统可切实提高野外工作的效率及质量</w:instrText>
      </w:r>
      <w:r w:rsidR="00F00D2C" w:rsidRPr="00333F08">
        <w:rPr>
          <w:rFonts w:ascii="Times New Roman" w:hAnsi="Times New Roman"/>
        </w:rPr>
        <w:instrText>,</w:instrText>
      </w:r>
      <w:r w:rsidR="00F00D2C" w:rsidRPr="00333F08">
        <w:rPr>
          <w:rFonts w:ascii="Times New Roman" w:hAnsi="Times New Roman"/>
        </w:rPr>
        <w:instrText>尤其是图像预处理模块</w:instrText>
      </w:r>
      <w:r w:rsidR="00F00D2C" w:rsidRPr="00333F08">
        <w:rPr>
          <w:rFonts w:ascii="Times New Roman" w:hAnsi="Times New Roman"/>
        </w:rPr>
        <w:instrText>,</w:instrText>
      </w:r>
      <w:r w:rsidR="00F00D2C" w:rsidRPr="00333F08">
        <w:rPr>
          <w:rFonts w:ascii="Times New Roman" w:hAnsi="Times New Roman"/>
        </w:rPr>
        <w:instrText>支持野外现场图像的实时处理</w:instrText>
      </w:r>
      <w:r w:rsidR="00F00D2C" w:rsidRPr="00333F08">
        <w:rPr>
          <w:rFonts w:ascii="Times New Roman" w:hAnsi="Times New Roman"/>
        </w:rPr>
        <w:instrText>,</w:instrText>
      </w:r>
      <w:r w:rsidR="00F00D2C" w:rsidRPr="00333F08">
        <w:rPr>
          <w:rFonts w:ascii="Times New Roman" w:hAnsi="Times New Roman"/>
        </w:rPr>
        <w:instrText>为岩墙与裂缝的快速准确提取指明了研究方向。而本文地质数据共享及可视化系统</w:instrText>
      </w:r>
      <w:r w:rsidR="00F00D2C" w:rsidRPr="00333F08">
        <w:rPr>
          <w:rFonts w:ascii="Times New Roman" w:hAnsi="Times New Roman"/>
        </w:rPr>
        <w:instrText>,</w:instrText>
      </w:r>
      <w:r w:rsidR="00F00D2C" w:rsidRPr="00333F08">
        <w:rPr>
          <w:rFonts w:ascii="Times New Roman" w:hAnsi="Times New Roman"/>
        </w:rPr>
        <w:instrText>可为泗礁岛的野外采集数据提供一个交</w:instrText>
      </w:r>
      <w:r w:rsidR="00F00D2C" w:rsidRPr="00333F08">
        <w:rPr>
          <w:rFonts w:ascii="Times New Roman" w:hAnsi="Times New Roman" w:hint="eastAsia"/>
        </w:rPr>
        <w:instrText>流共享的平台</w:instrText>
      </w:r>
      <w:r w:rsidR="00F00D2C" w:rsidRPr="00333F08">
        <w:rPr>
          <w:rFonts w:ascii="Times New Roman" w:hAnsi="Times New Roman"/>
        </w:rPr>
        <w:instrText>,</w:instrText>
      </w:r>
      <w:r w:rsidR="00F00D2C" w:rsidRPr="00333F08">
        <w:rPr>
          <w:rFonts w:ascii="Times New Roman" w:hAnsi="Times New Roman"/>
        </w:rPr>
        <w:instrText>并使野外露头信息更为直观形象的展现出来</w:instrText>
      </w:r>
      <w:r w:rsidR="00F00D2C" w:rsidRPr="00333F08">
        <w:rPr>
          <w:rFonts w:ascii="Times New Roman" w:hAnsi="Times New Roman"/>
        </w:rPr>
        <w:instrText>,</w:instrText>
      </w:r>
      <w:r w:rsidR="00F00D2C" w:rsidRPr="00333F08">
        <w:rPr>
          <w:rFonts w:ascii="Times New Roman" w:hAnsi="Times New Roman"/>
        </w:rPr>
        <w:instrText>为数据的复用创造条件。</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61/d.cnki.gzjdx.2019.000625\nmajor: </w:instrText>
      </w:r>
      <w:r w:rsidR="00F00D2C" w:rsidRPr="00333F08">
        <w:rPr>
          <w:rFonts w:ascii="Times New Roman" w:hAnsi="Times New Roman"/>
        </w:rPr>
        <w:instrText>构造地质学</w:instrText>
      </w:r>
      <w:r w:rsidR="00F00D2C" w:rsidRPr="00333F08">
        <w:rPr>
          <w:rFonts w:ascii="Times New Roman" w:hAnsi="Times New Roman"/>
        </w:rPr>
        <w:instrText xml:space="preserve">\ndownload: 27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4;P588.1\ndbcode: CMFD\ndbname: CMFD202001\nfilename: 1019104124.nh","number-of-pages":"81","publisher":"</w:instrText>
      </w:r>
      <w:r w:rsidR="00F00D2C" w:rsidRPr="00333F08">
        <w:rPr>
          <w:rFonts w:ascii="Times New Roman" w:hAnsi="Times New Roman"/>
        </w:rPr>
        <w:instrText>浙江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Android</w:instrText>
      </w:r>
      <w:r w:rsidR="00F00D2C" w:rsidRPr="00333F08">
        <w:rPr>
          <w:rFonts w:ascii="Times New Roman" w:hAnsi="Times New Roman"/>
        </w:rPr>
        <w:instrText>和</w:instrText>
      </w:r>
      <w:r w:rsidR="00F00D2C" w:rsidRPr="00333F08">
        <w:rPr>
          <w:rFonts w:ascii="Times New Roman" w:hAnsi="Times New Roman"/>
        </w:rPr>
        <w:instrText>Web</w:instrText>
      </w:r>
      <w:r w:rsidR="00F00D2C" w:rsidRPr="00333F08">
        <w:rPr>
          <w:rFonts w:ascii="Times New Roman" w:hAnsi="Times New Roman"/>
        </w:rPr>
        <w:instrText>的野外地质数据共享及可视化系统的设计与实现</w:instrText>
      </w:r>
      <w:r w:rsidR="00F00D2C" w:rsidRPr="00333F08">
        <w:rPr>
          <w:rFonts w:ascii="Times New Roman" w:hAnsi="Times New Roman"/>
        </w:rPr>
        <w:instrText>","URL":"https://doi.org/10.27461/d.cnki.gzjdx.2019.000625","author":[{"literal":"</w:instrText>
      </w:r>
      <w:r w:rsidR="00F00D2C" w:rsidRPr="00333F08">
        <w:rPr>
          <w:rFonts w:ascii="Times New Roman" w:hAnsi="Times New Roman"/>
        </w:rPr>
        <w:instrText>张华</w:instrText>
      </w:r>
      <w:r w:rsidR="00F00D2C" w:rsidRPr="00333F08">
        <w:rPr>
          <w:rFonts w:ascii="Times New Roman" w:hAnsi="Times New Roman"/>
        </w:rPr>
        <w:instrText>"}],"contributor":[{"literal":"</w:instrText>
      </w:r>
      <w:r w:rsidR="00F00D2C" w:rsidRPr="00333F08">
        <w:rPr>
          <w:rFonts w:ascii="Times New Roman" w:hAnsi="Times New Roman"/>
        </w:rPr>
        <w:instrText>陈宁华</w:instrText>
      </w:r>
      <w:r w:rsidR="00F00D2C" w:rsidRPr="00333F08">
        <w:rPr>
          <w:rFonts w:ascii="Times New Roman" w:hAnsi="Times New Roman"/>
        </w:rPr>
        <w:instrText xml:space="preserve">"}],"accessed":{"date-parts":[["2025",2,25]]},"issued":{"date-parts":[["2020"]]}}}],"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6]</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007C6E5F"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s5WNWwkG","properties":{"formattedCitation":"\\super [57]\\nosupersub{}","plainCitation":"[57]","noteIndex":0},"citationItems":[{"id":92,"uris":["http://zotero.org/users/local/8clMLtyf/items/SPUAAC3X"],"itemData":{"id":92,"type":"paper-conference","abstract":"</w:instrText>
      </w:r>
      <w:r w:rsidR="00F00D2C" w:rsidRPr="00333F08">
        <w:rPr>
          <w:rFonts w:ascii="Times New Roman" w:hAnsi="Times New Roman"/>
        </w:rPr>
        <w:instrText>随着移动互联网技术的快速发展</w:instrText>
      </w:r>
      <w:r w:rsidR="00F00D2C" w:rsidRPr="00333F08">
        <w:rPr>
          <w:rFonts w:ascii="Times New Roman" w:hAnsi="Times New Roman"/>
        </w:rPr>
        <w:instrText>,HTML5</w:instrText>
      </w:r>
      <w:r w:rsidR="00F00D2C" w:rsidRPr="00333F08">
        <w:rPr>
          <w:rFonts w:ascii="Times New Roman" w:hAnsi="Times New Roman"/>
        </w:rPr>
        <w:instrText>成了移动端应用开发的主流技术之一。</w:instrText>
      </w:r>
      <w:r w:rsidR="00F00D2C" w:rsidRPr="00333F08">
        <w:rPr>
          <w:rFonts w:ascii="Times New Roman" w:hAnsi="Times New Roman"/>
        </w:rPr>
        <w:instrText>H5</w:instrText>
      </w:r>
      <w:r w:rsidR="00F00D2C" w:rsidRPr="00333F08">
        <w:rPr>
          <w:rFonts w:ascii="Times New Roman" w:hAnsi="Times New Roman"/>
        </w:rPr>
        <w:instrText>技术以其跨平台、轻量级、易于开发的特点受到了广泛的关注和应用。而</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中的应用则可以为移动端应用带来更加生动、丰富的用户体验</w:instrText>
      </w:r>
      <w:r w:rsidR="00F00D2C" w:rsidRPr="00333F08">
        <w:rPr>
          <w:rFonts w:ascii="Times New Roman" w:hAnsi="Times New Roman"/>
        </w:rPr>
        <w:instrText>,</w:instrText>
      </w:r>
      <w:r w:rsidR="00F00D2C" w:rsidRPr="00333F08">
        <w:rPr>
          <w:rFonts w:ascii="Times New Roman" w:hAnsi="Times New Roman"/>
        </w:rPr>
        <w:instrText>为用户带来更加真实、立体的视觉感受</w:instrText>
      </w:r>
      <w:r w:rsidR="00F00D2C" w:rsidRPr="00333F08">
        <w:rPr>
          <w:rFonts w:ascii="Times New Roman" w:hAnsi="Times New Roman"/>
        </w:rPr>
        <w:instrText>,</w:instrText>
      </w:r>
      <w:r w:rsidR="00F00D2C" w:rsidRPr="00333F08">
        <w:rPr>
          <w:rFonts w:ascii="Times New Roman" w:hAnsi="Times New Roman"/>
        </w:rPr>
        <w:instrText>提高用户对应用的粘性和使用体验。本文将介绍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w:instrText>
      </w:r>
      <w:r w:rsidR="00F00D2C" w:rsidRPr="00333F08">
        <w:rPr>
          <w:rFonts w:ascii="Times New Roman" w:hAnsi="Times New Roman"/>
        </w:rPr>
        <w:instrText>包括模型加载、场景渲染、场景漫游、交互动画等</w:instrText>
      </w:r>
      <w:r w:rsidR="00F00D2C" w:rsidRPr="00333F08">
        <w:rPr>
          <w:rFonts w:ascii="Times New Roman" w:hAnsi="Times New Roman"/>
        </w:rPr>
        <w:instrText>,</w:instrText>
      </w:r>
      <w:r w:rsidR="00F00D2C" w:rsidRPr="00333F08">
        <w:rPr>
          <w:rFonts w:ascii="Times New Roman" w:hAnsi="Times New Roman"/>
        </w:rPr>
        <w:instrText>为开发者提供借鉴和参考</w:instrText>
      </w:r>
      <w:r w:rsidR="00F00D2C" w:rsidRPr="00333F08">
        <w:rPr>
          <w:rFonts w:ascii="Times New Roman" w:hAnsi="Times New Roman" w:hint="eastAsia"/>
        </w:rPr>
        <w:instrText>。</w:instrText>
      </w:r>
      <w:r w:rsidR="00F00D2C" w:rsidRPr="00333F08">
        <w:rPr>
          <w:rFonts w:ascii="Times New Roman" w:hAnsi="Times New Roman"/>
        </w:rPr>
        <w:instrText xml:space="preserve"> </w:instrText>
      </w:r>
      <w:r w:rsidR="00F00D2C" w:rsidRPr="00333F08">
        <w:rPr>
          <w:rFonts w:ascii="Times New Roman" w:hAnsi="Times New Roman"/>
        </w:rPr>
        <w:instrText>更多</w:instrText>
      </w:r>
      <w:r w:rsidR="00F00D2C" w:rsidRPr="00333F08">
        <w:rPr>
          <w:rFonts w:ascii="Times New Roman" w:hAnsi="Times New Roman"/>
        </w:rPr>
        <w:instrText xml:space="preserve"> </w:instrText>
      </w:r>
      <w:r w:rsidR="00F00D2C" w:rsidRPr="00333F08">
        <w:rPr>
          <w:rFonts w:ascii="Times New Roman" w:hAnsi="Times New Roman"/>
        </w:rPr>
        <w:instrText>还原</w:instrText>
      </w:r>
      <w:r w:rsidR="00F00D2C" w:rsidRPr="00333F08">
        <w:rPr>
          <w:rFonts w:ascii="Times New Roman" w:hAnsi="Times New Roman"/>
        </w:rPr>
        <w:instrText xml:space="preserve"> AbstractFilter('ChDivSummary', 'ChDivSummaryMore', 'ChDivSummaryReset');","container-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论文集</w:instrText>
      </w:r>
      <w:r w:rsidR="00F00D2C" w:rsidRPr="00333F08">
        <w:rPr>
          <w:rFonts w:ascii="Times New Roman" w:hAnsi="Times New Roman"/>
        </w:rPr>
        <w:instrText>","DOI":"10.26914/c.cnkihy.2023.105750","event-place":"</w:instrText>
      </w:r>
      <w:r w:rsidR="00F00D2C" w:rsidRPr="00333F08">
        <w:rPr>
          <w:rFonts w:ascii="Times New Roman" w:hAnsi="Times New Roman"/>
        </w:rPr>
        <w:instrText>中国海南海口</w:instrText>
      </w:r>
      <w:r w:rsidR="00F00D2C" w:rsidRPr="00333F08">
        <w:rPr>
          <w:rFonts w:ascii="Times New Roman" w:hAnsi="Times New Roman"/>
        </w:rPr>
        <w:instrText>","event-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w:instrText>
      </w:r>
      <w:r w:rsidR="00F00D2C" w:rsidRPr="00333F08">
        <w:rPr>
          <w:rFonts w:ascii="Times New Roman" w:hAnsi="Times New Roman"/>
        </w:rPr>
        <w:instrText xml:space="preserve">","language":"zh-CN","note":"download: 68\nalbum: </w:instrText>
      </w:r>
      <w:r w:rsidR="00F00D2C" w:rsidRPr="00333F08">
        <w:rPr>
          <w:rFonts w:ascii="Times New Roman" w:hAnsi="Times New Roman"/>
        </w:rPr>
        <w:instrText>信息科技</w:instrText>
      </w:r>
      <w:r w:rsidR="00F00D2C" w:rsidRPr="00333F08">
        <w:rPr>
          <w:rFonts w:ascii="Times New Roman" w:hAnsi="Times New Roman"/>
        </w:rPr>
        <w:instrText>\nCLC: TP391.41;TP393.092\ndbcode: CPFD\ndbname: CPFDLAST2024\nfilename: EXGZ202311001018","page":"97-99","publisher-place":"</w:instrText>
      </w:r>
      <w:r w:rsidR="00F00D2C" w:rsidRPr="00333F08">
        <w:rPr>
          <w:rFonts w:ascii="Times New Roman" w:hAnsi="Times New Roman"/>
        </w:rPr>
        <w:instrText>中国海南海口</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URL":"https://doi.org/10.26914/c.cnkihy.2023.105750","author":[{"literal":"</w:instrText>
      </w:r>
      <w:r w:rsidR="00F00D2C" w:rsidRPr="00333F08">
        <w:rPr>
          <w:rFonts w:ascii="Times New Roman" w:hAnsi="Times New Roman"/>
        </w:rPr>
        <w:instrText>文娇</w:instrText>
      </w:r>
      <w:r w:rsidR="00F00D2C" w:rsidRPr="00333F08">
        <w:rPr>
          <w:rFonts w:ascii="Times New Roman" w:hAnsi="Times New Roman"/>
        </w:rPr>
        <w:instrText>"},{"literal":"</w:instrText>
      </w:r>
      <w:r w:rsidR="00F00D2C" w:rsidRPr="00333F08">
        <w:rPr>
          <w:rFonts w:ascii="Times New Roman" w:hAnsi="Times New Roman"/>
        </w:rPr>
        <w:instrText>易桃民</w:instrText>
      </w:r>
      <w:r w:rsidR="00F00D2C" w:rsidRPr="00333F08">
        <w:rPr>
          <w:rFonts w:ascii="Times New Roman" w:hAnsi="Times New Roman"/>
        </w:rPr>
        <w:instrText>"},{"literal":"</w:instrText>
      </w:r>
      <w:r w:rsidR="00F00D2C" w:rsidRPr="00333F08">
        <w:rPr>
          <w:rFonts w:ascii="Times New Roman" w:hAnsi="Times New Roman"/>
        </w:rPr>
        <w:instrText>张琪</w:instrText>
      </w:r>
      <w:r w:rsidR="00F00D2C" w:rsidRPr="00333F08">
        <w:rPr>
          <w:rFonts w:ascii="Times New Roman" w:hAnsi="Times New Roman"/>
        </w:rPr>
        <w:instrText xml:space="preserve">"}],"accessed":{"date-parts":[["2025",2,25]]},"issued":{"date-parts":[["2023",11,9]]}}}],"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7]</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001D3A62" w:rsidRPr="00333F08">
        <w:rPr>
          <w:rFonts w:ascii="Times New Roman" w:hAnsi="Times New Roman"/>
        </w:rPr>
        <w:fldChar w:fldCharType="begin"/>
      </w:r>
      <w:r w:rsidR="00F00D2C" w:rsidRPr="00333F08">
        <w:rPr>
          <w:rFonts w:ascii="Times New Roman" w:hAnsi="Times New Roman"/>
        </w:rPr>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8]</w:t>
      </w:r>
      <w:r w:rsidR="001D3A62"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0EA284C4" w14:textId="3A157CDE" w:rsidR="006C2995" w:rsidRPr="00333F08" w:rsidRDefault="006C2995" w:rsidP="001B7686">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007C6E5F" w:rsidRPr="00333F08">
        <w:rPr>
          <w:rFonts w:ascii="Times New Roman" w:hAnsi="Times New Roman" w:cs="Times New Roman" w:hint="eastAsia"/>
          <w:kern w:val="2"/>
        </w:rPr>
        <w:t>常</w:t>
      </w:r>
      <w:r w:rsidRPr="00333F08">
        <w:rPr>
          <w:rFonts w:ascii="Times New Roman" w:hAnsi="Times New Roman" w:cs="Times New Roman" w:hint="eastAsia"/>
          <w:kern w:val="2"/>
        </w:rPr>
        <w:t>用</w:t>
      </w:r>
      <w:r w:rsidRPr="00333F08">
        <w:rPr>
          <w:rFonts w:ascii="Times New Roman" w:hAnsi="Times New Roman" w:cs="Times New Roman"/>
          <w:kern w:val="2"/>
        </w:rPr>
        <w:t>于地质勘探、资源管理、环境模拟和灾害预测等领域</w:t>
      </w:r>
      <w:r w:rsidR="006C544F" w:rsidRPr="00333F08">
        <w:rPr>
          <w:rFonts w:ascii="Times New Roman" w:hAnsi="Times New Roman"/>
        </w:rPr>
        <w:fldChar w:fldCharType="begin"/>
      </w:r>
      <w:r w:rsidR="00F00D2C" w:rsidRPr="00333F08">
        <w:rPr>
          <w:rFonts w:ascii="Times New Roman" w:hAnsi="Times New Roman"/>
        </w:rPr>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9]</w:t>
      </w:r>
      <w:r w:rsidR="006C544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bookmarkStart w:id="51" w:name="_Hlk191407485"/>
      <w:r w:rsidRPr="00333F08">
        <w:rPr>
          <w:rFonts w:ascii="Times New Roman" w:hAnsi="Times New Roman" w:cs="Times New Roman"/>
          <w:kern w:val="2"/>
        </w:rPr>
        <w:t>Three.js</w:t>
      </w:r>
      <w:bookmarkEnd w:id="51"/>
      <w:r w:rsidRPr="00333F08">
        <w:rPr>
          <w:rFonts w:ascii="Times New Roman" w:hAnsi="Times New Roman" w:cs="Times New Roman"/>
          <w:kern w:val="2"/>
        </w:rPr>
        <w:t xml:space="preserve"> </w:t>
      </w:r>
      <w:r w:rsidRPr="00333F08">
        <w:rPr>
          <w:rFonts w:ascii="Times New Roman" w:hAnsi="Times New Roman" w:cs="Times New Roman"/>
          <w:kern w:val="2"/>
        </w:rPr>
        <w:t>提供沉浸式</w:t>
      </w:r>
      <w:bookmarkStart w:id="52" w:name="_Hlk191407805"/>
      <w:r w:rsidRPr="00333F08">
        <w:rPr>
          <w:rFonts w:ascii="Times New Roman" w:hAnsi="Times New Roman" w:cs="Times New Roman"/>
          <w:kern w:val="2"/>
        </w:rPr>
        <w:t>地质场景</w:t>
      </w:r>
      <w:bookmarkEnd w:id="52"/>
      <w:r w:rsidRPr="00333F08">
        <w:rPr>
          <w:rFonts w:ascii="Times New Roman" w:hAnsi="Times New Roman" w:cs="Times New Roman"/>
          <w:kern w:val="2"/>
        </w:rPr>
        <w:t>探索体验</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HdRRQkj3","properties":{"formattedCitation":"\\super [60]\\nosupersub{}","plainCitation":"[60]","noteIndex":0},"citationItems":[{"id":94,"uris":["http://zotero.org/users/local/8clMLtyf/items/8PMAUIGE"],"itemData":{"id":94,"type":"article-journal","abstract":"</w:instrText>
      </w:r>
      <w:r w:rsidR="00F00D2C" w:rsidRPr="00333F08">
        <w:rPr>
          <w:rFonts w:ascii="Times New Roman" w:hAnsi="Times New Roman"/>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00D2C" w:rsidRPr="00333F08">
        <w:rPr>
          <w:rFonts w:ascii="Times New Roman" w:hAnsi="Times New Roman"/>
        </w:rPr>
        <w:instrText>","container-title":"</w:instrText>
      </w:r>
      <w:r w:rsidR="00F00D2C" w:rsidRPr="00333F08">
        <w:rPr>
          <w:rFonts w:ascii="Times New Roman" w:hAnsi="Times New Roman"/>
        </w:rPr>
        <w:instrText>世界有色金属</w:instrText>
      </w:r>
      <w:r w:rsidR="00F00D2C" w:rsidRPr="00333F08">
        <w:rPr>
          <w:rFonts w:ascii="Times New Roman" w:hAnsi="Times New Roman"/>
        </w:rPr>
        <w:instrText xml:space="preserve">","issue":"11","language":"zh-CN","note":"download: 39\nalbum: </w:instrText>
      </w:r>
      <w:r w:rsidR="00F00D2C" w:rsidRPr="00333F08">
        <w:rPr>
          <w:rFonts w:ascii="Times New Roman" w:hAnsi="Times New Roman"/>
        </w:rPr>
        <w:instrText>工</w:instrText>
      </w:r>
      <w:r w:rsidR="00F00D2C" w:rsidRPr="00333F08">
        <w:rPr>
          <w:rFonts w:ascii="Times New Roman" w:hAnsi="Times New Roman" w:hint="eastAsia"/>
        </w:rPr>
        <w:instrText>程科技Ⅰ辑</w:instrText>
      </w:r>
      <w:r w:rsidR="00F00D2C" w:rsidRPr="00333F08">
        <w:rPr>
          <w:rFonts w:ascii="Times New Roman" w:hAnsi="Times New Roman"/>
        </w:rPr>
        <w:instrText>;</w:instrText>
      </w:r>
      <w:r w:rsidR="00F00D2C" w:rsidRPr="00333F08">
        <w:rPr>
          <w:rFonts w:ascii="Times New Roman" w:hAnsi="Times New Roman"/>
        </w:rPr>
        <w:instrText>经济与管理科学</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23\ndbcode: CJFQ\ndbname: CJFDLAST2024\nfilename: COLO202411037","page":"109-111","source":"CNKI","title":"</w:instrText>
      </w:r>
      <w:r w:rsidR="00F00D2C" w:rsidRPr="00333F08">
        <w:rPr>
          <w:rFonts w:ascii="Times New Roman" w:hAnsi="Times New Roman"/>
        </w:rPr>
        <w:instrText>地质实验测试技术在地质找矿中的应用分析</w:instrText>
      </w:r>
      <w:r w:rsidR="00F00D2C" w:rsidRPr="00333F08">
        <w:rPr>
          <w:rFonts w:ascii="Times New Roman" w:hAnsi="Times New Roman"/>
        </w:rPr>
        <w:instrText>","author":[{"literal":"</w:instrText>
      </w:r>
      <w:r w:rsidR="00F00D2C" w:rsidRPr="00333F08">
        <w:rPr>
          <w:rFonts w:ascii="Times New Roman" w:hAnsi="Times New Roman"/>
        </w:rPr>
        <w:instrText>刘安安</w:instrText>
      </w:r>
      <w:r w:rsidR="00F00D2C" w:rsidRPr="00333F08">
        <w:rPr>
          <w:rFonts w:ascii="Times New Roman" w:hAnsi="Times New Roman"/>
        </w:rPr>
        <w:instrText xml:space="preserve">"}],"issued":{"date-parts":[["2024"]]}}}],"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0]</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0BCC01D0" w14:textId="0C35F00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53" w:name="_Toc193146421"/>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sz w:val="28"/>
          <w:szCs w:val="32"/>
        </w:rPr>
        <w:t xml:space="preserve"> </w:t>
      </w:r>
      <w:r w:rsidRPr="00D834A6">
        <w:rPr>
          <w:rFonts w:ascii="Times New Roman" w:eastAsia="黑体" w:hAnsi="Times New Roman"/>
          <w:sz w:val="28"/>
          <w:szCs w:val="32"/>
        </w:rPr>
        <w:t>构建三维可视化场景</w:t>
      </w:r>
      <w:bookmarkEnd w:id="53"/>
    </w:p>
    <w:p w14:paraId="2C6E3B4A" w14:textId="362FEFAA"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w:t>
      </w:r>
      <w:bookmarkStart w:id="54" w:name="_Hlk191407974"/>
      <w:r w:rsidRPr="00333F08">
        <w:rPr>
          <w:rFonts w:ascii="Times New Roman" w:hAnsi="Times New Roman" w:cs="Times New Roman"/>
          <w:kern w:val="2"/>
        </w:rPr>
        <w:t>计算机图形</w:t>
      </w:r>
      <w:bookmarkEnd w:id="54"/>
      <w:r w:rsidRPr="00333F08">
        <w:rPr>
          <w:rFonts w:ascii="Times New Roman" w:hAnsi="Times New Roman" w:cs="Times New Roman"/>
          <w:kern w:val="2"/>
        </w:rPr>
        <w:t>学技术实现的核心任务</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wr7ifrQu","properties":{"formattedCitation":"\\super [61]\\nosupersub{}","plainCitation":"[61]","noteIndex":0},"citationItems":[{"id":95,"uris":["http://zotero.org/users/local/8clMLtyf/items/XESZ82R9"],"itemData":{"id":95,"type":"article-journal","abstract":"</w:instrText>
      </w:r>
      <w:r w:rsidR="00F00D2C" w:rsidRPr="00333F08">
        <w:rPr>
          <w:rFonts w:ascii="Times New Roman" w:hAnsi="Times New Roman"/>
        </w:rPr>
        <w:instrText>利用</w:instrText>
      </w:r>
      <w:r w:rsidR="00F00D2C" w:rsidRPr="00333F08">
        <w:rPr>
          <w:rFonts w:ascii="Times New Roman" w:hAnsi="Times New Roman"/>
        </w:rPr>
        <w:instrText>\"</w:instrText>
      </w:r>
      <w:r w:rsidR="00F00D2C" w:rsidRPr="00333F08">
        <w:rPr>
          <w:rFonts w:ascii="Times New Roman" w:hAnsi="Times New Roman"/>
        </w:rPr>
        <w:instrText>金字塔模型</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椭球四叉树索引</w:instrText>
      </w:r>
      <w:r w:rsidR="00F00D2C" w:rsidRPr="00333F08">
        <w:rPr>
          <w:rFonts w:ascii="Times New Roman" w:hAnsi="Times New Roman"/>
        </w:rPr>
        <w:instrText>\"</w:instrText>
      </w:r>
      <w:r w:rsidR="00F00D2C" w:rsidRPr="00333F08">
        <w:rPr>
          <w:rFonts w:ascii="Times New Roman" w:hAnsi="Times New Roman"/>
        </w:rPr>
        <w:instrText>等技术</w:instrText>
      </w:r>
      <w:r w:rsidR="00F00D2C" w:rsidRPr="00333F08">
        <w:rPr>
          <w:rFonts w:ascii="Times New Roman" w:hAnsi="Times New Roman"/>
        </w:rPr>
        <w:instrText>,</w:instrText>
      </w:r>
      <w:r w:rsidR="00F00D2C" w:rsidRPr="00333F08">
        <w:rPr>
          <w:rFonts w:ascii="Times New Roman" w:hAnsi="Times New Roman"/>
        </w:rPr>
        <w:instrText>并结合军械装备保障相关业务需求构建了基于数字地球的后方军械仓库基本信息系统。系统除了具有定位、测距、平移、缩放、地标管理、飞行等数字地球的基本功能外</w:instrText>
      </w:r>
      <w:r w:rsidR="00F00D2C" w:rsidRPr="00333F08">
        <w:rPr>
          <w:rFonts w:ascii="Times New Roman" w:hAnsi="Times New Roman"/>
        </w:rPr>
        <w:instrText>,</w:instrText>
      </w:r>
      <w:r w:rsidR="00F00D2C" w:rsidRPr="00333F08">
        <w:rPr>
          <w:rFonts w:ascii="Times New Roman" w:hAnsi="Times New Roman"/>
        </w:rPr>
        <w:instrText>还可接收并处理多种业务数据</w:instrText>
      </w:r>
      <w:r w:rsidR="00F00D2C" w:rsidRPr="00333F08">
        <w:rPr>
          <w:rFonts w:ascii="Times New Roman" w:hAnsi="Times New Roman"/>
        </w:rPr>
        <w:instrText>,</w:instrText>
      </w:r>
      <w:r w:rsidR="00F00D2C" w:rsidRPr="00333F08">
        <w:rPr>
          <w:rFonts w:ascii="Times New Roman" w:hAnsi="Times New Roman"/>
        </w:rPr>
        <w:instrText>同时</w:instrText>
      </w:r>
      <w:r w:rsidR="00F00D2C" w:rsidRPr="00333F08">
        <w:rPr>
          <w:rFonts w:ascii="Times New Roman" w:hAnsi="Times New Roman"/>
        </w:rPr>
        <w:instrText>,</w:instrText>
      </w:r>
      <w:r w:rsidR="00F00D2C" w:rsidRPr="00333F08">
        <w:rPr>
          <w:rFonts w:ascii="Times New Roman" w:hAnsi="Times New Roman"/>
        </w:rPr>
        <w:instrText>系统还利用可视化仿真技术构建了部队营区的三维模型和全景视图。</w:instrText>
      </w:r>
      <w:r w:rsidR="00F00D2C" w:rsidRPr="00333F08">
        <w:rPr>
          <w:rFonts w:ascii="Times New Roman" w:hAnsi="Times New Roman"/>
        </w:rPr>
        <w:instrText>","container-title":"</w:instrText>
      </w:r>
      <w:r w:rsidR="00F00D2C" w:rsidRPr="00333F08">
        <w:rPr>
          <w:rFonts w:ascii="Times New Roman" w:hAnsi="Times New Roman"/>
        </w:rPr>
        <w:instrText>河北省科学院学报</w:instrText>
      </w:r>
      <w:r w:rsidR="00F00D2C" w:rsidRPr="00333F08">
        <w:rPr>
          <w:rFonts w:ascii="Times New Roman" w:hAnsi="Times New Roman"/>
        </w:rPr>
        <w:instrText xml:space="preserve">","DOI":"10.16191/j.cnki.hbkx.2012.01.002","issue":"1","language":"zh-CN","note":"download: 59\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E920\ndbcode: CJFQ\ndbname: CJFD2012\nfilename: HBKX201201005","page":"10-14","source":"CNKI","title":"</w:instrText>
      </w:r>
      <w:r w:rsidR="00F00D2C" w:rsidRPr="00333F08">
        <w:rPr>
          <w:rFonts w:ascii="Times New Roman" w:hAnsi="Times New Roman"/>
        </w:rPr>
        <w:instrText>基于数字地球的装备保障系统研究与设计</w:instrText>
      </w:r>
      <w:r w:rsidR="00F00D2C" w:rsidRPr="00333F08">
        <w:rPr>
          <w:rFonts w:ascii="Times New Roman" w:hAnsi="Times New Roman"/>
        </w:rPr>
        <w:instrText>","volume":"29","author":[{"literal":"</w:instrText>
      </w:r>
      <w:r w:rsidR="00F00D2C" w:rsidRPr="00333F08">
        <w:rPr>
          <w:rFonts w:ascii="Times New Roman" w:hAnsi="Times New Roman"/>
        </w:rPr>
        <w:instrText>李</w:instrText>
      </w:r>
      <w:r w:rsidR="00F00D2C" w:rsidRPr="00333F08">
        <w:rPr>
          <w:rFonts w:ascii="Times New Roman" w:hAnsi="Times New Roman" w:hint="eastAsia"/>
        </w:rPr>
        <w:instrText>玺</w:instrText>
      </w:r>
      <w:r w:rsidR="00F00D2C" w:rsidRPr="00333F08">
        <w:rPr>
          <w:rFonts w:ascii="Times New Roman" w:hAnsi="Times New Roman"/>
        </w:rPr>
        <w:instrText>"},{"literal":"</w:instrText>
      </w:r>
      <w:r w:rsidR="00F00D2C" w:rsidRPr="00333F08">
        <w:rPr>
          <w:rFonts w:ascii="Times New Roman" w:hAnsi="Times New Roman"/>
        </w:rPr>
        <w:instrText>王文豪</w:instrText>
      </w:r>
      <w:r w:rsidR="00F00D2C" w:rsidRPr="00333F08">
        <w:rPr>
          <w:rFonts w:ascii="Times New Roman" w:hAnsi="Times New Roman"/>
        </w:rPr>
        <w:instrText>"},{"literal":"</w:instrText>
      </w:r>
      <w:r w:rsidR="00F00D2C" w:rsidRPr="00333F08">
        <w:rPr>
          <w:rFonts w:ascii="Times New Roman" w:hAnsi="Times New Roman"/>
        </w:rPr>
        <w:instrText>刘森</w:instrText>
      </w:r>
      <w:r w:rsidR="00F00D2C" w:rsidRPr="00333F08">
        <w:rPr>
          <w:rFonts w:ascii="Times New Roman" w:hAnsi="Times New Roman"/>
        </w:rPr>
        <w:instrText>"},{"literal":"</w:instrText>
      </w:r>
      <w:r w:rsidR="00F00D2C" w:rsidRPr="00333F08">
        <w:rPr>
          <w:rFonts w:ascii="Times New Roman" w:hAnsi="Times New Roman"/>
        </w:rPr>
        <w:instrText>王峰</w:instrText>
      </w:r>
      <w:r w:rsidR="00F00D2C" w:rsidRPr="00333F08">
        <w:rPr>
          <w:rFonts w:ascii="Times New Roman" w:hAnsi="Times New Roman"/>
        </w:rPr>
        <w:instrText>"},{"literal":"</w:instrText>
      </w:r>
      <w:r w:rsidR="00F00D2C" w:rsidRPr="00333F08">
        <w:rPr>
          <w:rFonts w:ascii="Times New Roman" w:hAnsi="Times New Roman"/>
        </w:rPr>
        <w:instrText>王帅</w:instrText>
      </w:r>
      <w:r w:rsidR="00F00D2C" w:rsidRPr="00333F08">
        <w:rPr>
          <w:rFonts w:ascii="Times New Roman" w:hAnsi="Times New Roman"/>
        </w:rPr>
        <w:instrText xml:space="preserve">"}],"issued":{"date-parts":[["2012"]]}}}],"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1]</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007A3E32"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007A3E32" w:rsidRPr="00333F08">
        <w:rPr>
          <w:rFonts w:ascii="Times New Roman" w:hAnsi="Times New Roman" w:cs="Times New Roman" w:hint="eastAsia"/>
          <w:kern w:val="2"/>
        </w:rPr>
        <w:t>。</w:t>
      </w:r>
    </w:p>
    <w:p w14:paraId="03E2DCAF" w14:textId="5F0F7E43" w:rsidR="006C2995" w:rsidRPr="00333F08" w:rsidRDefault="00B24A6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C969F3" w:rsidRPr="00333F08">
        <w:rPr>
          <w:rFonts w:ascii="Times New Roman" w:hAnsi="Times New Roman" w:cs="Times New Roman" w:hint="eastAsia"/>
          <w:kern w:val="2"/>
        </w:rPr>
        <w:t>可视化的第一步是构建基础场景集（</w:t>
      </w:r>
      <w:r w:rsidR="00A036F7" w:rsidRPr="00333F08">
        <w:rPr>
          <w:rFonts w:ascii="Times New Roman" w:hAnsi="Times New Roman" w:cs="Times New Roman"/>
          <w:kern w:val="2"/>
        </w:rPr>
        <w:t>Scene</w:t>
      </w:r>
      <w:r w:rsidR="00C969F3" w:rsidRPr="00333F08">
        <w:rPr>
          <w:rFonts w:ascii="Times New Roman" w:hAnsi="Times New Roman" w:cs="Times New Roman" w:hint="eastAsia"/>
          <w:kern w:val="2"/>
        </w:rPr>
        <w:t>），本质上它是一个树形数据结构，作为整个可视化场景的</w:t>
      </w:r>
      <w:r w:rsidR="00A036F7" w:rsidRPr="00333F08">
        <w:rPr>
          <w:rFonts w:ascii="Times New Roman" w:hAnsi="Times New Roman" w:cs="Times New Roman" w:hint="eastAsia"/>
          <w:kern w:val="2"/>
        </w:rPr>
        <w:t>根</w:t>
      </w:r>
      <w:r w:rsidR="00C969F3" w:rsidRPr="00333F08">
        <w:rPr>
          <w:rFonts w:ascii="Times New Roman" w:hAnsi="Times New Roman" w:cs="Times New Roman" w:hint="eastAsia"/>
          <w:kern w:val="2"/>
        </w:rPr>
        <w:t>节点，每一个需要渲染</w:t>
      </w:r>
      <w:r w:rsidR="00237E8E" w:rsidRPr="00333F08">
        <w:rPr>
          <w:rFonts w:ascii="Times New Roman" w:hAnsi="Times New Roman" w:cs="Times New Roman" w:hint="eastAsia"/>
          <w:kern w:val="2"/>
        </w:rPr>
        <w:t>的</w:t>
      </w:r>
      <w:r w:rsidR="00C969F3" w:rsidRPr="00333F08">
        <w:rPr>
          <w:rFonts w:ascii="Times New Roman" w:hAnsi="Times New Roman" w:cs="Times New Roman" w:hint="eastAsia"/>
          <w:kern w:val="2"/>
        </w:rPr>
        <w:t>三维模型、灯光、相机等，都挂在对应节点下</w:t>
      </w:r>
      <w:r w:rsidR="00237E8E" w:rsidRPr="00333F08">
        <w:rPr>
          <w:rFonts w:ascii="Times New Roman" w:hAnsi="Times New Roman" w:cs="Times New Roman" w:hint="eastAsia"/>
          <w:kern w:val="2"/>
        </w:rPr>
        <w:t>，如图</w:t>
      </w:r>
      <w:r w:rsidR="00237E8E" w:rsidRPr="00333F08">
        <w:rPr>
          <w:rFonts w:ascii="Times New Roman" w:hAnsi="Times New Roman" w:cs="Times New Roman" w:hint="eastAsia"/>
          <w:kern w:val="2"/>
        </w:rPr>
        <w:t>3.2</w:t>
      </w:r>
      <w:r w:rsidR="00237E8E" w:rsidRPr="00333F08">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lastRenderedPageBreak/>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51"/>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333F08">
      <w:pPr>
        <w:widowControl w:val="0"/>
        <w:snapToGrid w:val="0"/>
        <w:spacing w:after="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Pr="00333F08" w:rsidRDefault="00237E8E" w:rsidP="00333F08">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w:t>
      </w:r>
      <w:r w:rsidR="00D31147" w:rsidRPr="00333F08">
        <w:rPr>
          <w:rFonts w:ascii="Times New Roman" w:hAnsi="Times New Roman" w:cs="Times New Roman" w:hint="eastAsia"/>
          <w:kern w:val="2"/>
        </w:rPr>
        <w:t>视锥体映射到标准化设备坐标空间，即将数据映射到计算机屏幕正确的位置上</w:t>
      </w:r>
      <w:r w:rsidR="00AB09F5" w:rsidRPr="00333F08">
        <w:rPr>
          <w:rFonts w:ascii="Times New Roman" w:hAnsi="Times New Roman"/>
        </w:rPr>
        <w:fldChar w:fldCharType="begin"/>
      </w:r>
      <w:r w:rsidR="00F00D2C" w:rsidRPr="00333F08">
        <w:rPr>
          <w:rFonts w:ascii="Times New Roman" w:hAnsi="Times New Roman"/>
        </w:rPr>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2,63]</w:t>
      </w:r>
      <w:r w:rsidR="00AB09F5" w:rsidRPr="00333F08">
        <w:rPr>
          <w:rFonts w:ascii="Times New Roman" w:hAnsi="Times New Roman"/>
        </w:rPr>
        <w:fldChar w:fldCharType="end"/>
      </w:r>
      <w:r w:rsidR="00D31147" w:rsidRPr="00333F08">
        <w:rPr>
          <w:rFonts w:ascii="Times New Roman" w:hAnsi="Times New Roman" w:hint="eastAsia"/>
        </w:rPr>
        <w:t>。</w:t>
      </w:r>
    </w:p>
    <w:p w14:paraId="407F9A1E" w14:textId="69AAD4A0" w:rsidR="007D2415" w:rsidRPr="00333F08" w:rsidRDefault="007D241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Pr="00333F08">
        <w:rPr>
          <w:rFonts w:ascii="Times New Roman" w:hAnsi="Times New Roman" w:cs="Times New Roman" w:hint="eastAsia"/>
          <w:kern w:val="2"/>
        </w:rPr>
        <w:t>3.1</w:t>
      </w:r>
      <w:r w:rsidRPr="00333F08">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333F08"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sidRPr="00333F08">
        <w:rPr>
          <w:rFonts w:ascii="Times New Roman" w:hAnsi="Times New Roman" w:hint="eastAsia"/>
        </w:rPr>
        <w:t xml:space="preserve">                      </w:t>
      </w:r>
      <w:r w:rsidR="004B6035" w:rsidRPr="00333F08">
        <w:rPr>
          <w:rFonts w:ascii="Times New Roman" w:hAnsi="Times New Roman" w:cs="Times New Roman" w:hint="eastAsia"/>
          <w:kern w:val="2"/>
        </w:rPr>
        <w:t>（</w:t>
      </w:r>
      <w:r w:rsidR="004B6035" w:rsidRPr="00333F08">
        <w:rPr>
          <w:rFonts w:ascii="Times New Roman" w:hAnsi="Times New Roman" w:cs="Times New Roman" w:hint="eastAsia"/>
          <w:kern w:val="2"/>
        </w:rPr>
        <w:t>3.1</w:t>
      </w:r>
      <w:r w:rsidR="004B6035" w:rsidRPr="00333F08">
        <w:rPr>
          <w:rFonts w:ascii="Times New Roman" w:hAnsi="Times New Roman" w:cs="Times New Roman" w:hint="eastAsia"/>
          <w:kern w:val="2"/>
        </w:rPr>
        <w:t>）</w:t>
      </w:r>
    </w:p>
    <w:p w14:paraId="379C7AD2" w14:textId="59ABE35A"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Pr="00333F08">
        <w:rPr>
          <w:rFonts w:ascii="Times New Roman" w:hAnsi="Times New Roman" w:cs="Times New Roman" w:hint="eastAsia"/>
          <w:kern w:val="2"/>
        </w:rPr>
        <w:t>3</w:t>
      </w:r>
      <w:r w:rsidRPr="00333F08">
        <w:rPr>
          <w:rFonts w:ascii="Times New Roman" w:hAnsi="Times New Roman" w:cs="Times New Roman"/>
          <w:kern w:val="2"/>
        </w:rPr>
        <w:t>.2</w:t>
      </w:r>
      <w:r w:rsidRPr="00333F08">
        <w:rPr>
          <w:rFonts w:ascii="Times New Roman" w:hAnsi="Times New Roman" w:cs="Times New Roman" w:hint="eastAsia"/>
          <w:kern w:val="2"/>
        </w:rPr>
        <w:t>根据宽高比调整水平缩放，使得横向投影不会失真。</w:t>
      </w:r>
    </w:p>
    <w:p w14:paraId="4A0458CE" w14:textId="02D81B50"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2</w:t>
      </w:r>
      <w:r w:rsidRPr="00333F08">
        <w:rPr>
          <w:rFonts w:ascii="Times New Roman" w:hAnsi="Times New Roman" w:cs="Times New Roman" w:hint="eastAsia"/>
          <w:kern w:val="2"/>
        </w:rPr>
        <w:t>）</w:t>
      </w:r>
    </w:p>
    <w:p w14:paraId="3FC215EA" w14:textId="0A4A5831"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333F08">
        <w:rPr>
          <w:rFonts w:ascii="Times New Roman" w:hAnsi="Times New Roman" w:cs="Times New Roman" w:hint="eastAsia"/>
          <w:kern w:val="2"/>
        </w:rPr>
        <w:t>3.3</w:t>
      </w:r>
      <w:r w:rsidRPr="00333F08">
        <w:rPr>
          <w:rFonts w:ascii="Times New Roman" w:hAnsi="Times New Roman" w:cs="Times New Roman" w:hint="eastAsia"/>
          <w:kern w:val="2"/>
        </w:rPr>
        <w:t>用于计算深度的缩放因子，使得物体距离相机近时会变大，远时会变小；公式</w:t>
      </w:r>
      <w:r w:rsidRPr="00333F08">
        <w:rPr>
          <w:rFonts w:ascii="Times New Roman" w:hAnsi="Times New Roman" w:cs="Times New Roman" w:hint="eastAsia"/>
          <w:kern w:val="2"/>
        </w:rPr>
        <w:t>3.4</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3B33F596" w14:textId="1F8802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3</w:t>
      </w:r>
      <w:r w:rsidRPr="00333F08">
        <w:rPr>
          <w:rFonts w:ascii="Times New Roman" w:hAnsi="Times New Roman" w:cs="Times New Roman" w:hint="eastAsia"/>
          <w:kern w:val="2"/>
        </w:rPr>
        <w:t>）</w:t>
      </w:r>
    </w:p>
    <w:p w14:paraId="2600E6C1" w14:textId="704228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4</w:t>
      </w:r>
      <w:r w:rsidRPr="00333F08">
        <w:rPr>
          <w:rFonts w:ascii="Times New Roman" w:hAnsi="Times New Roman" w:cs="Times New Roman" w:hint="eastAsia"/>
          <w:kern w:val="2"/>
        </w:rPr>
        <w:t>）</w:t>
      </w:r>
    </w:p>
    <w:p w14:paraId="7DE686D7" w14:textId="5A4F963A" w:rsidR="004B6035" w:rsidRPr="00333F08" w:rsidRDefault="004B6035"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341281C4" w14:textId="28FB84DE"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426F7F" w:rsidRPr="00333F08">
        <w:rPr>
          <w:rFonts w:ascii="Times New Roman" w:hAnsi="Times New Roman" w:cs="Times New Roman" w:hint="eastAsia"/>
          <w:kern w:val="2"/>
        </w:rPr>
        <w:t>3.3</w:t>
      </w:r>
      <w:r w:rsidR="00426F7F" w:rsidRPr="00333F08">
        <w:rPr>
          <w:rFonts w:ascii="Times New Roman" w:hAnsi="Times New Roman" w:cs="Times New Roman" w:hint="eastAsia"/>
          <w:kern w:val="2"/>
        </w:rPr>
        <w:t>、</w:t>
      </w:r>
      <w:r w:rsidR="00426F7F" w:rsidRPr="00333F08">
        <w:rPr>
          <w:rFonts w:ascii="Times New Roman" w:hAnsi="Times New Roman" w:cs="Times New Roman" w:hint="eastAsia"/>
          <w:kern w:val="2"/>
        </w:rPr>
        <w:t>3.4</w:t>
      </w:r>
      <w:r w:rsidRPr="00333F08">
        <w:rPr>
          <w:rFonts w:ascii="Times New Roman" w:hAnsi="Times New Roman" w:cs="Times New Roman" w:hint="eastAsia"/>
          <w:kern w:val="2"/>
        </w:rPr>
        <w:t>得相机投影矩阵公式</w:t>
      </w:r>
      <w:r w:rsidRPr="00333F08">
        <w:rPr>
          <w:rFonts w:ascii="Times New Roman" w:hAnsi="Times New Roman" w:cs="Times New Roman" w:hint="eastAsia"/>
          <w:kern w:val="2"/>
        </w:rPr>
        <w:t>3.5</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063270F2" w14:textId="77777777" w:rsidR="007D2415" w:rsidRPr="00333F08" w:rsidRDefault="007D2415" w:rsidP="00A036F7">
      <w:pPr>
        <w:snapToGrid w:val="0"/>
        <w:spacing w:after="120" w:line="300" w:lineRule="auto"/>
        <w:ind w:firstLineChars="200" w:firstLine="480"/>
        <w:jc w:val="right"/>
        <w:rPr>
          <w:rFonts w:ascii="Times New Roman" w:hAnsi="Times New Roman"/>
        </w:rPr>
      </w:pPr>
    </w:p>
    <w:p w14:paraId="11B82FA5" w14:textId="7575608E" w:rsidR="00D31147" w:rsidRPr="00333F08"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333F08">
        <w:rPr>
          <w:rFonts w:ascii="Times New Roman" w:hAnsi="Times New Roman" w:hint="eastAsia"/>
          <w:sz w:val="21"/>
          <w:szCs w:val="21"/>
        </w:rPr>
        <w:t xml:space="preserve"> </w:t>
      </w:r>
      <w:r w:rsidR="00A036F7" w:rsidRPr="00333F08">
        <w:rPr>
          <w:rFonts w:ascii="Times New Roman" w:hAnsi="Times New Roman" w:hint="eastAsia"/>
          <w:sz w:val="21"/>
          <w:szCs w:val="21"/>
        </w:rPr>
        <w:t xml:space="preserve"> </w:t>
      </w:r>
      <w:r w:rsidR="00A036F7" w:rsidRPr="00333F08">
        <w:rPr>
          <w:rFonts w:ascii="Times New Roman" w:hAnsi="Times New Roman" w:cs="Times New Roman" w:hint="eastAsia"/>
          <w:kern w:val="2"/>
        </w:rPr>
        <w:t>（</w:t>
      </w:r>
      <w:r w:rsidR="00A036F7" w:rsidRPr="00333F08">
        <w:rPr>
          <w:rFonts w:ascii="Times New Roman" w:hAnsi="Times New Roman" w:cs="Times New Roman" w:hint="eastAsia"/>
          <w:kern w:val="2"/>
        </w:rPr>
        <w:t>3.5</w:t>
      </w:r>
      <w:r w:rsidR="00A036F7" w:rsidRPr="00333F08">
        <w:rPr>
          <w:rFonts w:ascii="Times New Roman" w:hAnsi="Times New Roman" w:cs="Times New Roman" w:hint="eastAsia"/>
          <w:kern w:val="2"/>
        </w:rPr>
        <w:t>）</w:t>
      </w:r>
    </w:p>
    <w:p w14:paraId="164ED7D4" w14:textId="61260A3E" w:rsidR="00584D94" w:rsidRPr="00333F08" w:rsidRDefault="00B24A6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3.</w:t>
      </w:r>
      <w:r w:rsidR="006C2995" w:rsidRPr="00333F08">
        <w:rPr>
          <w:rFonts w:ascii="Times New Roman" w:hAnsi="Times New Roman" w:cs="Times New Roman"/>
          <w:kern w:val="2"/>
        </w:rPr>
        <w:t>光照计算是实现三维真实感渲染的关键</w:t>
      </w:r>
      <w:r w:rsidRPr="00333F08">
        <w:rPr>
          <w:rFonts w:ascii="Times New Roman" w:hAnsi="Times New Roman" w:cs="Times New Roman" w:hint="eastAsia"/>
          <w:kern w:val="2"/>
        </w:rPr>
        <w:t>，也是构造可视化场景的第三步</w:t>
      </w:r>
      <w:r w:rsidR="006C2995" w:rsidRPr="00333F08">
        <w:rPr>
          <w:rFonts w:ascii="Times New Roman" w:hAnsi="Times New Roman" w:cs="Times New Roman"/>
          <w:kern w:val="2"/>
        </w:rPr>
        <w:t>，经典光照模型包括</w:t>
      </w:r>
      <w:r w:rsidR="006C2995" w:rsidRPr="00333F08">
        <w:rPr>
          <w:rFonts w:ascii="Times New Roman" w:hAnsi="Times New Roman" w:cs="Times New Roman"/>
          <w:kern w:val="2"/>
        </w:rPr>
        <w:t>Phong</w:t>
      </w:r>
      <w:r w:rsidR="006C2995" w:rsidRPr="00333F08">
        <w:rPr>
          <w:rFonts w:ascii="Times New Roman" w:hAnsi="Times New Roman" w:cs="Times New Roman"/>
          <w:kern w:val="2"/>
        </w:rPr>
        <w:t>模型和</w:t>
      </w:r>
      <w:r w:rsidR="006C2995" w:rsidRPr="00333F08">
        <w:rPr>
          <w:rFonts w:ascii="Times New Roman" w:hAnsi="Times New Roman" w:cs="Times New Roman"/>
          <w:kern w:val="2"/>
        </w:rPr>
        <w:t>Blinn-Phong</w:t>
      </w:r>
      <w:r w:rsidR="006C2995" w:rsidRPr="00333F08">
        <w:rPr>
          <w:rFonts w:ascii="Times New Roman" w:hAnsi="Times New Roman" w:cs="Times New Roman"/>
          <w:kern w:val="2"/>
        </w:rPr>
        <w:t>模型</w:t>
      </w:r>
      <w:r w:rsidR="001B7686" w:rsidRPr="00333F08">
        <w:rPr>
          <w:rFonts w:ascii="Times New Roman" w:hAnsi="Times New Roman" w:cs="Times New Roman"/>
          <w:kern w:val="2"/>
        </w:rPr>
        <w:t>,</w:t>
      </w:r>
      <w:r w:rsidR="00593BB2" w:rsidRPr="00333F08">
        <w:rPr>
          <w:rFonts w:ascii="Times New Roman" w:hAnsi="Times New Roman" w:cs="Times New Roman"/>
          <w:kern w:val="2"/>
        </w:rPr>
        <w:t xml:space="preserve"> Phong </w:t>
      </w:r>
      <w:r w:rsidR="00593BB2" w:rsidRPr="00333F08">
        <w:rPr>
          <w:rFonts w:ascii="Times New Roman" w:hAnsi="Times New Roman" w:cs="Times New Roman"/>
          <w:kern w:val="2"/>
        </w:rPr>
        <w:t>模型计算简单，适合实时渲染场景</w:t>
      </w:r>
      <w:r w:rsidR="00593BB2" w:rsidRPr="00333F08">
        <w:rPr>
          <w:rFonts w:ascii="Times New Roman" w:hAnsi="Times New Roman" w:cs="Times New Roman" w:hint="eastAsia"/>
          <w:kern w:val="2"/>
        </w:rPr>
        <w:t>，从性能和轻量的角度考虑，</w:t>
      </w:r>
      <w:r w:rsidR="001B7686" w:rsidRPr="00333F08">
        <w:rPr>
          <w:rFonts w:ascii="Times New Roman" w:hAnsi="Times New Roman" w:cs="Times New Roman" w:hint="eastAsia"/>
          <w:kern w:val="2"/>
        </w:rPr>
        <w:t>此处主要</w:t>
      </w:r>
      <w:r w:rsidR="00593BB2" w:rsidRPr="00333F08">
        <w:rPr>
          <w:rFonts w:ascii="Times New Roman" w:hAnsi="Times New Roman" w:cs="Times New Roman" w:hint="eastAsia"/>
          <w:kern w:val="2"/>
        </w:rPr>
        <w:t>使</w:t>
      </w:r>
      <w:r w:rsidR="001B7686" w:rsidRPr="00333F08">
        <w:rPr>
          <w:rFonts w:ascii="Times New Roman" w:hAnsi="Times New Roman" w:cs="Times New Roman" w:hint="eastAsia"/>
          <w:kern w:val="2"/>
        </w:rPr>
        <w:t>用</w:t>
      </w:r>
      <w:r w:rsidR="001B7686" w:rsidRPr="00333F08">
        <w:rPr>
          <w:rFonts w:ascii="Times New Roman" w:hAnsi="Times New Roman" w:cs="Times New Roman" w:hint="eastAsia"/>
          <w:kern w:val="2"/>
        </w:rPr>
        <w:t>Phong</w:t>
      </w:r>
      <w:r w:rsidR="001B7686" w:rsidRPr="00333F08">
        <w:rPr>
          <w:rFonts w:ascii="Times New Roman" w:hAnsi="Times New Roman" w:cs="Times New Roman" w:hint="eastAsia"/>
          <w:kern w:val="2"/>
        </w:rPr>
        <w:t>模型</w:t>
      </w:r>
      <w:r w:rsidR="00E37BB9" w:rsidRPr="00333F08">
        <w:rPr>
          <w:rFonts w:ascii="Times New Roman" w:hAnsi="Times New Roman" w:cs="Times New Roman" w:hint="eastAsia"/>
          <w:kern w:val="2"/>
        </w:rPr>
        <w:t>，采用公式</w:t>
      </w:r>
      <w:r w:rsidR="00E37BB9"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584D94" w:rsidRPr="00333F08">
        <w:rPr>
          <w:rFonts w:ascii="Times New Roman" w:hAnsi="Times New Roman" w:cs="Times New Roman" w:hint="eastAsia"/>
          <w:kern w:val="2"/>
        </w:rPr>
        <w:t>。</w:t>
      </w:r>
    </w:p>
    <w:p w14:paraId="2FBA1A97" w14:textId="327390B4" w:rsidR="006C2995" w:rsidRPr="00333F08"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sidRPr="00333F08">
        <w:rPr>
          <w:rFonts w:ascii="Times New Roman" w:hAnsi="Times New Roman" w:hint="eastAsia"/>
        </w:rPr>
        <w:t xml:space="preserve">             </w:t>
      </w:r>
      <w:r w:rsidR="006A56BD" w:rsidRPr="00333F08">
        <w:rPr>
          <w:rFonts w:ascii="Times New Roman" w:hAnsi="Times New Roman" w:hint="eastAsia"/>
        </w:rPr>
        <w:t xml:space="preserve"> </w:t>
      </w:r>
      <w:r w:rsidR="006A56BD" w:rsidRPr="00333F08">
        <w:rPr>
          <w:rFonts w:ascii="Times New Roman" w:hAnsi="Times New Roman" w:cs="Times New Roman" w:hint="eastAsia"/>
          <w:kern w:val="2"/>
        </w:rPr>
        <w:t>（</w:t>
      </w:r>
      <w:r w:rsidR="006A56BD"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6A56BD" w:rsidRPr="00333F08">
        <w:rPr>
          <w:rFonts w:ascii="Times New Roman" w:hAnsi="Times New Roman" w:cs="Times New Roman" w:hint="eastAsia"/>
          <w:kern w:val="2"/>
        </w:rPr>
        <w:t>）</w:t>
      </w:r>
    </w:p>
    <w:p w14:paraId="5BADEE22" w14:textId="6897B4B5" w:rsidR="006C2995" w:rsidRPr="00333F08" w:rsidRDefault="00584D94"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001B7686" w:rsidRPr="00333F08">
        <w:rPr>
          <w:rFonts w:ascii="Times New Roman" w:hAnsi="Times New Roman" w:cs="Times New Roman"/>
          <w:kern w:val="2"/>
        </w:rPr>
        <w:t>、</w:t>
      </w:r>
      <m:oMath>
        <m:r>
          <w:rPr>
            <w:rFonts w:ascii="Cambria Math" w:hAnsi="Cambria Math" w:cs="Times New Roman"/>
            <w:kern w:val="2"/>
          </w:rPr>
          <m:t>L</m:t>
        </m:r>
      </m:oMath>
      <w:r w:rsidR="001B7686" w:rsidRPr="00333F08">
        <w:rPr>
          <w:rFonts w:ascii="Times New Roman" w:hAnsi="Times New Roman" w:cs="Times New Roman"/>
          <w:kern w:val="2"/>
        </w:rPr>
        <w:t>、</w:t>
      </w:r>
      <m:oMath>
        <m:r>
          <w:rPr>
            <w:rFonts w:ascii="Cambria Math" w:hAnsi="Cambria Math" w:cs="Times New Roman"/>
            <w:kern w:val="2"/>
          </w:rPr>
          <m:t>V</m:t>
        </m:r>
      </m:oMath>
      <w:r w:rsidR="001B7686" w:rsidRPr="00333F08">
        <w:rPr>
          <w:rFonts w:ascii="Times New Roman" w:hAnsi="Times New Roman" w:cs="Times New Roman"/>
          <w:kern w:val="2"/>
        </w:rPr>
        <w:t>、</w:t>
      </w:r>
      <m:oMath>
        <m:r>
          <w:rPr>
            <w:rFonts w:ascii="Cambria Math" w:hAnsi="Cambria Math" w:cs="Times New Roman"/>
            <w:kern w:val="2"/>
          </w:rPr>
          <m:t>R</m:t>
        </m:r>
      </m:oMath>
      <w:r w:rsidR="001B7686"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70658B23" w14:textId="08BFD964"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2CBC7079" w14:textId="34F6F5D3"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05904FC5" w14:textId="12B7E8CF"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7D277C6" w14:textId="788D92B0"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7A4DA1DD" w14:textId="72A23101"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0273E049" w14:textId="678387CD"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w:t>
      </w:r>
      <w:r w:rsidR="004D7AE8" w:rsidRPr="00333F08">
        <w:rPr>
          <w:rFonts w:ascii="Times New Roman" w:hAnsi="Times New Roman" w:cs="Times New Roman" w:hint="eastAsia"/>
          <w:kern w:val="2"/>
        </w:rPr>
        <w:t>参与每一个</w:t>
      </w:r>
      <w:r w:rsidRPr="00333F08">
        <w:rPr>
          <w:rFonts w:ascii="Times New Roman" w:hAnsi="Times New Roman" w:cs="Times New Roman"/>
          <w:kern w:val="2"/>
        </w:rPr>
        <w:t>像素</w:t>
      </w:r>
      <w:r w:rsidR="004D7AE8"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004D7AE8" w:rsidRPr="00333F08">
        <w:rPr>
          <w:rFonts w:ascii="Times New Roman" w:hAnsi="Times New Roman" w:cs="Times New Roman" w:hint="eastAsia"/>
          <w:kern w:val="2"/>
        </w:rPr>
        <w:t>的计算</w:t>
      </w:r>
      <w:r w:rsidRPr="00333F08">
        <w:rPr>
          <w:rFonts w:ascii="Times New Roman" w:hAnsi="Times New Roman" w:cs="Times New Roman"/>
          <w:kern w:val="2"/>
        </w:rPr>
        <w:t>，它直接影响</w:t>
      </w:r>
      <w:r w:rsidR="003F367B"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003F367B"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0B5F2055" w14:textId="740756E5" w:rsidR="00712B43" w:rsidRPr="00D834A6" w:rsidRDefault="006C2995" w:rsidP="00514282">
      <w:pPr>
        <w:keepNext/>
        <w:keepLines/>
        <w:snapToGrid w:val="0"/>
        <w:spacing w:before="240" w:after="120" w:line="360" w:lineRule="auto"/>
        <w:outlineLvl w:val="1"/>
        <w:rPr>
          <w:rFonts w:ascii="Times New Roman" w:eastAsia="黑体" w:hAnsi="Times New Roman"/>
          <w:sz w:val="28"/>
          <w:szCs w:val="32"/>
        </w:rPr>
      </w:pPr>
      <w:bookmarkStart w:id="55" w:name="_Toc193146422"/>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3 </w:t>
      </w:r>
      <w:bookmarkStart w:id="56" w:name="OLE_LINK20"/>
      <w:r w:rsidR="00561FC7" w:rsidRPr="00D834A6">
        <w:rPr>
          <w:rFonts w:ascii="Times New Roman" w:eastAsia="黑体" w:hAnsi="Times New Roman" w:hint="eastAsia"/>
          <w:sz w:val="28"/>
          <w:szCs w:val="32"/>
        </w:rPr>
        <w:t>地质</w:t>
      </w:r>
      <w:r w:rsidR="00514282" w:rsidRPr="00D834A6">
        <w:rPr>
          <w:rFonts w:ascii="Times New Roman" w:eastAsia="黑体" w:hAnsi="Times New Roman" w:hint="eastAsia"/>
          <w:sz w:val="28"/>
          <w:szCs w:val="32"/>
        </w:rPr>
        <w:t>模型纹理方法</w:t>
      </w:r>
      <w:bookmarkEnd w:id="55"/>
      <w:bookmarkEnd w:id="56"/>
    </w:p>
    <w:p w14:paraId="2E93144A" w14:textId="70E9AD53" w:rsidR="0060142E" w:rsidRPr="00333F08" w:rsidRDefault="00EC4F60" w:rsidP="00333F08">
      <w:pPr>
        <w:snapToGrid w:val="0"/>
        <w:spacing w:line="300" w:lineRule="auto"/>
        <w:ind w:firstLineChars="200" w:firstLine="480"/>
        <w:jc w:val="both"/>
        <w:rPr>
          <w:rFonts w:ascii="Times New Roman" w:hAnsi="Times New Roman" w:cs="Times New Roman"/>
          <w:kern w:val="2"/>
        </w:rPr>
      </w:pPr>
      <w:bookmarkStart w:id="57"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7"/>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4]</w:t>
      </w:r>
      <w:r w:rsidR="0060142E" w:rsidRPr="00333F08">
        <w:rPr>
          <w:rFonts w:ascii="Times New Roman" w:hAnsi="Times New Roman"/>
        </w:rPr>
        <w:fldChar w:fldCharType="end"/>
      </w:r>
      <w:r w:rsidR="0060142E" w:rsidRPr="00333F08">
        <w:rPr>
          <w:rFonts w:ascii="Times New Roman" w:hAnsi="Times New Roman" w:hint="eastAsia"/>
        </w:rPr>
        <w:t>。</w:t>
      </w:r>
      <w:r w:rsidR="0060142E" w:rsidRPr="00333F08">
        <w:rPr>
          <w:rFonts w:ascii="Times New Roman" w:hAnsi="Times New Roman" w:cs="Times New Roman" w:hint="eastAsia"/>
          <w:kern w:val="2"/>
        </w:rPr>
        <w:t>根</w:t>
      </w:r>
      <w:r w:rsidR="0060142E" w:rsidRPr="00333F08">
        <w:rPr>
          <w:rFonts w:ascii="Times New Roman" w:hAnsi="Times New Roman" w:cs="Times New Roman"/>
          <w:kern w:val="2"/>
        </w:rPr>
        <w:t>据实地数据构建</w:t>
      </w:r>
      <w:r w:rsidR="0060142E" w:rsidRPr="00333F08">
        <w:rPr>
          <w:rFonts w:ascii="Times New Roman" w:hAnsi="Times New Roman" w:cs="Times New Roman"/>
          <w:kern w:val="2"/>
        </w:rPr>
        <w:t>3D</w:t>
      </w:r>
      <w:r w:rsidR="0060142E" w:rsidRPr="00333F08">
        <w:rPr>
          <w:rFonts w:ascii="Times New Roman" w:hAnsi="Times New Roman" w:cs="Times New Roman"/>
          <w:kern w:val="2"/>
        </w:rPr>
        <w:t>地质模型是地质研究中的一项典型任务，</w:t>
      </w:r>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5]</w:t>
      </w:r>
      <w:r w:rsidR="0060142E" w:rsidRPr="00333F08">
        <w:rPr>
          <w:rFonts w:ascii="Times New Roman" w:hAnsi="Times New Roman"/>
        </w:rPr>
        <w:fldChar w:fldCharType="end"/>
      </w:r>
      <w:r w:rsidR="0060142E"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333F08" w:rsidRDefault="0060142E" w:rsidP="00333F08">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003F367B" w:rsidRPr="00333F08">
        <w:rPr>
          <w:rFonts w:ascii="Times New Roman" w:hAnsi="Times New Roman" w:cs="Times New Roman" w:hint="eastAsia"/>
          <w:kern w:val="2"/>
        </w:rPr>
        <w:t>纹理映射</w:t>
      </w:r>
      <w:r w:rsidRPr="00333F08">
        <w:rPr>
          <w:rFonts w:ascii="Times New Roman" w:hAnsi="Times New Roman" w:cs="Times New Roman" w:hint="eastAsia"/>
          <w:kern w:val="2"/>
        </w:rPr>
        <w:t>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6]</w:t>
      </w:r>
      <w:r w:rsidRPr="00333F08">
        <w:rPr>
          <w:rFonts w:ascii="Times New Roman" w:hAnsi="Times New Roman"/>
        </w:rPr>
        <w:fldChar w:fldCharType="end"/>
      </w:r>
      <w:r w:rsidR="00EC4F60"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8" w:name="_Toc193146423"/>
      <w:r w:rsidRPr="00D834A6">
        <w:rPr>
          <w:rFonts w:ascii="Times New Roman" w:eastAsia="黑体" w:hAnsi="Times New Roman"/>
          <w:bCs/>
        </w:rPr>
        <w:t xml:space="preserve">3.3.1 </w:t>
      </w:r>
      <w:r w:rsidR="00C16FC7"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8"/>
      <w:r w:rsidR="00493E6E" w:rsidRPr="00D834A6">
        <w:rPr>
          <w:rFonts w:ascii="Times New Roman" w:eastAsia="黑体" w:hAnsi="Times New Roman"/>
          <w:bCs/>
        </w:rPr>
        <w:tab/>
      </w:r>
    </w:p>
    <w:p w14:paraId="2C1931E3" w14:textId="0ECCB0C9" w:rsidR="00D02A7E" w:rsidRDefault="006C2995"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sidR="00D02A7E">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sidR="00622C61">
        <w:rPr>
          <w:rFonts w:ascii="Times New Roman" w:hAnsi="Times New Roman" w:cs="Times New Roman" w:hint="eastAsia"/>
          <w:kern w:val="2"/>
        </w:rPr>
        <w:t>面片的</w:t>
      </w:r>
      <w:r w:rsidRPr="00333F08">
        <w:rPr>
          <w:rFonts w:ascii="Times New Roman" w:hAnsi="Times New Roman" w:cs="Times New Roman"/>
          <w:kern w:val="2"/>
        </w:rPr>
        <w:t>法向量</w:t>
      </w:r>
      <w:r w:rsidR="00622C61">
        <w:rPr>
          <w:rFonts w:ascii="Times New Roman" w:hAnsi="Times New Roman" w:cs="Times New Roman" w:hint="eastAsia"/>
          <w:kern w:val="2"/>
        </w:rPr>
        <w:t>决定了模型</w:t>
      </w:r>
      <w:r w:rsidR="00D02A7E" w:rsidRPr="00333F08">
        <w:rPr>
          <w:rFonts w:ascii="Times New Roman" w:hAnsi="Times New Roman" w:cs="Times New Roman" w:hint="eastAsia"/>
          <w:kern w:val="2"/>
        </w:rPr>
        <w:t>表面</w:t>
      </w:r>
      <w:r w:rsidR="00D02A7E" w:rsidRPr="00333F08">
        <w:rPr>
          <w:rFonts w:ascii="Times New Roman" w:hAnsi="Times New Roman" w:cs="Times New Roman"/>
          <w:kern w:val="2"/>
        </w:rPr>
        <w:t>的方向属性</w:t>
      </w:r>
      <w:r w:rsidR="00D02A7E">
        <w:rPr>
          <w:rFonts w:ascii="Times New Roman" w:hAnsi="Times New Roman" w:cs="Times New Roman" w:hint="eastAsia"/>
          <w:kern w:val="2"/>
        </w:rPr>
        <w:t>，</w:t>
      </w:r>
      <w:r w:rsidRPr="00333F08">
        <w:rPr>
          <w:rFonts w:ascii="Times New Roman" w:hAnsi="Times New Roman" w:cs="Times New Roman"/>
          <w:kern w:val="2"/>
        </w:rPr>
        <w:t>是</w:t>
      </w:r>
      <w:r w:rsidR="00C16FC7" w:rsidRPr="00333F08">
        <w:rPr>
          <w:rFonts w:ascii="Times New Roman" w:hAnsi="Times New Roman" w:cs="Times New Roman" w:hint="eastAsia"/>
          <w:kern w:val="2"/>
        </w:rPr>
        <w:t>选择合适</w:t>
      </w:r>
      <w:r w:rsidR="00622C61">
        <w:rPr>
          <w:rFonts w:ascii="Times New Roman" w:hAnsi="Times New Roman" w:cs="Times New Roman" w:hint="eastAsia"/>
          <w:kern w:val="2"/>
        </w:rPr>
        <w:t>投影</w:t>
      </w:r>
      <w:r w:rsidR="00C16FC7"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00C16FC7" w:rsidRPr="00333F08">
        <w:rPr>
          <w:rFonts w:ascii="Times New Roman" w:hAnsi="Times New Roman" w:cs="Times New Roman" w:hint="eastAsia"/>
          <w:kern w:val="2"/>
        </w:rPr>
        <w:t>的</w:t>
      </w:r>
      <w:r w:rsidR="00622C61">
        <w:rPr>
          <w:rFonts w:ascii="Times New Roman" w:hAnsi="Times New Roman" w:cs="Times New Roman" w:hint="eastAsia"/>
          <w:kern w:val="2"/>
        </w:rPr>
        <w:t>前提</w:t>
      </w:r>
      <w:r w:rsidRPr="00333F08">
        <w:rPr>
          <w:rFonts w:ascii="Times New Roman" w:hAnsi="Times New Roman" w:cs="Times New Roman"/>
          <w:kern w:val="2"/>
        </w:rPr>
        <w:t>。</w:t>
      </w:r>
      <w:r w:rsidR="00822FC0" w:rsidRPr="00333F08">
        <w:rPr>
          <w:rFonts w:ascii="Times New Roman" w:hAnsi="Times New Roman" w:cs="Times New Roman" w:hint="eastAsia"/>
          <w:kern w:val="2"/>
        </w:rPr>
        <w:t>本</w:t>
      </w:r>
      <w:r w:rsidR="00622C61">
        <w:rPr>
          <w:rFonts w:ascii="Times New Roman" w:hAnsi="Times New Roman" w:cs="Times New Roman" w:hint="eastAsia"/>
          <w:kern w:val="2"/>
        </w:rPr>
        <w:t>文</w:t>
      </w:r>
      <w:r w:rsidR="00822FC0" w:rsidRPr="00333F08">
        <w:rPr>
          <w:rFonts w:ascii="Times New Roman" w:hAnsi="Times New Roman" w:cs="Times New Roman" w:hint="eastAsia"/>
          <w:kern w:val="2"/>
        </w:rPr>
        <w:t>地质模型大都为三角网格结构，需计算模型</w:t>
      </w:r>
      <w:r w:rsidR="00622C61">
        <w:rPr>
          <w:rFonts w:ascii="Times New Roman" w:hAnsi="Times New Roman" w:cs="Times New Roman" w:hint="eastAsia"/>
          <w:kern w:val="2"/>
        </w:rPr>
        <w:t>网格的</w:t>
      </w:r>
      <w:r w:rsidRPr="00333F08">
        <w:rPr>
          <w:rFonts w:ascii="Times New Roman" w:hAnsi="Times New Roman" w:cs="Times New Roman"/>
          <w:kern w:val="2"/>
        </w:rPr>
        <w:t>三角形面片</w:t>
      </w:r>
      <w:r w:rsidR="00822FC0" w:rsidRPr="00333F08">
        <w:rPr>
          <w:rFonts w:ascii="Times New Roman" w:hAnsi="Times New Roman" w:cs="Times New Roman" w:hint="eastAsia"/>
          <w:kern w:val="2"/>
        </w:rPr>
        <w:t>法向量</w:t>
      </w:r>
      <w:r w:rsidR="00622C61">
        <w:rPr>
          <w:rFonts w:ascii="Times New Roman" w:hAnsi="Times New Roman" w:cs="Times New Roman" w:hint="eastAsia"/>
          <w:kern w:val="2"/>
        </w:rPr>
        <w:t>（如图</w:t>
      </w:r>
      <w:r w:rsidR="00622C61">
        <w:rPr>
          <w:rFonts w:ascii="Times New Roman" w:hAnsi="Times New Roman" w:cs="Times New Roman" w:hint="eastAsia"/>
          <w:kern w:val="2"/>
        </w:rPr>
        <w:t>3.4</w:t>
      </w:r>
      <w:r w:rsidR="00622C61">
        <w:rPr>
          <w:rFonts w:ascii="Times New Roman" w:hAnsi="Times New Roman" w:cs="Times New Roman" w:hint="eastAsia"/>
          <w:kern w:val="2"/>
        </w:rPr>
        <w:t>（</w:t>
      </w:r>
      <w:r w:rsidR="00622C61">
        <w:rPr>
          <w:rFonts w:ascii="Times New Roman" w:hAnsi="Times New Roman" w:cs="Times New Roman" w:hint="eastAsia"/>
          <w:kern w:val="2"/>
        </w:rPr>
        <w:t>a</w:t>
      </w:r>
      <w:r w:rsidR="00622C61">
        <w:rPr>
          <w:rFonts w:ascii="Times New Roman" w:hAnsi="Times New Roman" w:cs="Times New Roman" w:hint="eastAsia"/>
          <w:kern w:val="2"/>
        </w:rPr>
        <w:t>））</w:t>
      </w:r>
      <w:r w:rsidR="00D02A7E">
        <w:rPr>
          <w:rFonts w:ascii="Times New Roman" w:hAnsi="Times New Roman" w:cs="Times New Roman" w:hint="eastAsia"/>
          <w:kern w:val="2"/>
        </w:rPr>
        <w:t>。</w:t>
      </w:r>
    </w:p>
    <w:p w14:paraId="3411CA42" w14:textId="69959F9D" w:rsidR="006C2995" w:rsidRPr="00333F08" w:rsidRDefault="00822FC0"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006C2995" w:rsidRPr="00333F08">
        <w:rPr>
          <w:rFonts w:ascii="Times New Roman" w:hAnsi="Times New Roman" w:cs="Times New Roman"/>
          <w:kern w:val="2"/>
        </w:rPr>
        <w:t>顶点分别为</w:t>
      </w:r>
      <w:r w:rsidR="006C2995" w:rsidRPr="00333F08">
        <w:rPr>
          <w:rFonts w:ascii="Times New Roman" w:hAnsi="Times New Roman" w:cs="Times New Roman"/>
          <w:kern w:val="2"/>
        </w:rPr>
        <w:t xml:space="preserve"> </w:t>
      </w:r>
      <w:r w:rsidR="009F4A6F"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w:t>
      </w:r>
      <w:r w:rsidR="00302DAB" w:rsidRPr="00333F08">
        <w:rPr>
          <w:rFonts w:ascii="Times New Roman" w:hAnsi="Times New Roman" w:cs="Times New Roman" w:hint="eastAsia"/>
          <w:kern w:val="2"/>
        </w:rPr>
        <w:t>模型表面</w:t>
      </w:r>
      <w:r w:rsidR="006C2995" w:rsidRPr="00333F08">
        <w:rPr>
          <w:rFonts w:ascii="Times New Roman" w:hAnsi="Times New Roman" w:cs="Times New Roman"/>
          <w:kern w:val="2"/>
        </w:rPr>
        <w:t>法向量可以通过公式</w:t>
      </w:r>
      <w:r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6C2995" w:rsidRPr="00333F08">
        <w:rPr>
          <w:rFonts w:ascii="Times New Roman" w:hAnsi="Times New Roman" w:cs="Times New Roman"/>
          <w:kern w:val="2"/>
        </w:rPr>
        <w:t>计算：</w:t>
      </w:r>
    </w:p>
    <w:p w14:paraId="29890897" w14:textId="6E18CF03" w:rsidR="006C2995" w:rsidRPr="00333F08" w:rsidRDefault="009F4A6F" w:rsidP="00333F08">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sidRPr="00333F08">
        <w:rPr>
          <w:rFonts w:ascii="Times New Roman" w:hAnsi="Times New Roman" w:hint="eastAsia"/>
        </w:rPr>
        <w:t xml:space="preserve">              </w:t>
      </w:r>
      <w:r w:rsidR="00822FC0" w:rsidRPr="00333F08">
        <w:rPr>
          <w:rFonts w:ascii="Times New Roman" w:hAnsi="Times New Roman" w:cs="Times New Roman" w:hint="eastAsia"/>
          <w:kern w:val="2"/>
        </w:rPr>
        <w:t>（</w:t>
      </w:r>
      <w:r w:rsidR="00822FC0"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822FC0" w:rsidRPr="00333F08">
        <w:rPr>
          <w:rFonts w:ascii="Times New Roman" w:hAnsi="Times New Roman" w:cs="Times New Roman" w:hint="eastAsia"/>
          <w:kern w:val="2"/>
        </w:rPr>
        <w:t>）</w:t>
      </w:r>
    </w:p>
    <w:p w14:paraId="42F0F462" w14:textId="26F2A369" w:rsidR="00584D94" w:rsidRPr="00333F08" w:rsidRDefault="00584D94" w:rsidP="00333F08">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00302DAB" w:rsidRPr="00333F08">
        <w:rPr>
          <w:rFonts w:ascii="Times New Roman" w:hAnsi="Times New Roman" w:cs="Times New Roman" w:hint="eastAsia"/>
          <w:kern w:val="2"/>
        </w:rPr>
        <w:t>。</w:t>
      </w:r>
    </w:p>
    <w:p w14:paraId="13199524" w14:textId="3C93B63A" w:rsidR="00B35624" w:rsidRPr="00333F08" w:rsidRDefault="00B35624" w:rsidP="00333F08">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lastRenderedPageBreak/>
        <w:t>图</w:t>
      </w:r>
      <w:r w:rsidRPr="00333F08">
        <w:rPr>
          <w:rFonts w:ascii="Times New Roman" w:hAnsi="Times New Roman" w:cs="Times New Roman" w:hint="eastAsia"/>
          <w:kern w:val="2"/>
        </w:rPr>
        <w:t>3.</w:t>
      </w:r>
      <w:r w:rsidRPr="00333F08">
        <w:rPr>
          <w:rFonts w:ascii="Times New Roman" w:hAnsi="Times New Roman" w:cs="Times New Roman"/>
          <w:kern w:val="2"/>
        </w:rPr>
        <w:t>4</w:t>
      </w:r>
      <w:r w:rsidR="00622C61">
        <w:rPr>
          <w:rFonts w:ascii="Times New Roman" w:hAnsi="Times New Roman" w:cs="Times New Roman" w:hint="eastAsia"/>
          <w:kern w:val="2"/>
        </w:rPr>
        <w:t>（</w:t>
      </w:r>
      <w:r w:rsidRPr="00333F08">
        <w:rPr>
          <w:rFonts w:ascii="Times New Roman" w:hAnsi="Times New Roman" w:cs="Times New Roman"/>
          <w:kern w:val="2"/>
        </w:rPr>
        <w:t>b</w:t>
      </w:r>
      <w:r w:rsidR="00622C61">
        <w:rPr>
          <w:rFonts w:ascii="Times New Roman" w:hAnsi="Times New Roman" w:cs="Times New Roman" w:hint="eastAsia"/>
          <w:kern w:val="2"/>
        </w:rPr>
        <w:t>）</w:t>
      </w:r>
      <w:r w:rsidRPr="00333F08">
        <w:rPr>
          <w:rFonts w:ascii="Times New Roman" w:hAnsi="Times New Roman" w:cs="Times New Roman" w:hint="eastAsia"/>
          <w:kern w:val="2"/>
        </w:rPr>
        <w:t>所示</w:t>
      </w:r>
      <w:r w:rsidR="00622C61">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sidR="00622C61">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sidR="00622C61">
        <w:rPr>
          <w:rFonts w:ascii="Times New Roman" w:hAnsi="Times New Roman" w:cs="Times New Roman" w:hint="eastAsia"/>
          <w:kern w:val="2"/>
        </w:rPr>
        <w:t>进行</w:t>
      </w:r>
      <w:r w:rsidRPr="00333F08">
        <w:rPr>
          <w:rFonts w:ascii="Times New Roman" w:hAnsi="Times New Roman" w:cs="Times New Roman"/>
          <w:kern w:val="2"/>
        </w:rPr>
        <w:t>判断</w:t>
      </w:r>
      <w:r w:rsidR="00622C61">
        <w:rPr>
          <w:rFonts w:ascii="Times New Roman" w:hAnsi="Times New Roman" w:cs="Times New Roman" w:hint="eastAsia"/>
          <w:kern w:val="2"/>
        </w:rPr>
        <w:t>，</w:t>
      </w:r>
      <w:r w:rsidRPr="00333F08">
        <w:rPr>
          <w:rFonts w:ascii="Times New Roman" w:hAnsi="Times New Roman" w:cs="Times New Roman"/>
          <w:kern w:val="2"/>
        </w:rPr>
        <w:t>选择</w:t>
      </w:r>
      <w:r w:rsidR="00622C61">
        <w:rPr>
          <w:rFonts w:ascii="Times New Roman" w:hAnsi="Times New Roman" w:cs="Times New Roman" w:hint="eastAsia"/>
          <w:kern w:val="2"/>
        </w:rPr>
        <w:t>合适的</w:t>
      </w:r>
      <w:r w:rsidRPr="00333F08">
        <w:rPr>
          <w:rFonts w:ascii="Times New Roman" w:hAnsi="Times New Roman" w:cs="Times New Roman"/>
          <w:kern w:val="2"/>
        </w:rPr>
        <w:t>纹理映射</w:t>
      </w:r>
      <w:r w:rsidR="00622C61">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3"/>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4"/>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09C2A7CA"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006C2995"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hint="eastAsia"/>
          <w:kern w:val="2"/>
        </w:rPr>
        <w:t>选</w:t>
      </w:r>
      <w:r w:rsidR="006C2995" w:rsidRPr="00426F7F">
        <w:rPr>
          <w:rFonts w:ascii="Times New Roman" w:hAnsi="Times New Roman" w:cs="Times New Roman"/>
          <w:kern w:val="2"/>
        </w:rPr>
        <w:t>择</w:t>
      </w:r>
      <w:r w:rsidR="006C2995"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006C2995" w:rsidRPr="00426F7F">
        <w:rPr>
          <w:rFonts w:ascii="Times New Roman" w:hAnsi="Times New Roman" w:cs="Times New Roman"/>
          <w:kern w:val="2"/>
        </w:rPr>
        <w:t xml:space="preserve">-Y </w:t>
      </w:r>
      <w:r w:rsidR="006C2995"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0BABA643"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 xml:space="preserve">b.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kern w:val="2"/>
        </w:rPr>
        <w:t>则选择</w:t>
      </w:r>
      <w:r w:rsidR="006C2995"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006C2995" w:rsidRPr="00426F7F">
        <w:rPr>
          <w:rFonts w:ascii="Times New Roman" w:hAnsi="Times New Roman" w:cs="Times New Roman"/>
          <w:kern w:val="2"/>
        </w:rPr>
        <w:t xml:space="preserve"> </w:t>
      </w:r>
      <w:r w:rsidR="006C2995"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70695562" w:rsidR="00966E7F"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1045C8A7"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9" w:name="_Toc193146424"/>
      <w:r w:rsidRPr="00D834A6">
        <w:rPr>
          <w:rFonts w:ascii="Times New Roman" w:eastAsia="黑体" w:hAnsi="Times New Roman"/>
          <w:bCs/>
        </w:rPr>
        <w:t xml:space="preserve">3.3.2 </w:t>
      </w:r>
      <w:r w:rsidR="008B2FDD" w:rsidRPr="00D834A6">
        <w:rPr>
          <w:rFonts w:ascii="Times New Roman" w:eastAsia="黑体" w:hAnsi="Times New Roman" w:hint="eastAsia"/>
          <w:bCs/>
        </w:rPr>
        <w:t>模型</w:t>
      </w:r>
      <w:r w:rsidRPr="00D834A6">
        <w:rPr>
          <w:rFonts w:ascii="Times New Roman" w:eastAsia="黑体" w:hAnsi="Times New Roman"/>
          <w:bCs/>
        </w:rPr>
        <w:t>包围盒计算</w:t>
      </w:r>
      <w:bookmarkEnd w:id="59"/>
    </w:p>
    <w:p w14:paraId="17E922CA" w14:textId="28D7350E" w:rsidR="009F4A6F" w:rsidRPr="00333F08" w:rsidRDefault="009F4A6F"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60" w:name="_Hlk191408490"/>
      <w:r w:rsidRPr="00333F08">
        <w:rPr>
          <w:rFonts w:ascii="Times New Roman" w:hAnsi="Times New Roman" w:cs="Times New Roman"/>
          <w:kern w:val="2"/>
        </w:rPr>
        <w:t>三维地质建模</w:t>
      </w:r>
      <w:bookmarkEnd w:id="60"/>
      <w:r w:rsidRPr="00333F08">
        <w:rPr>
          <w:rFonts w:ascii="Times New Roman" w:hAnsi="Times New Roman" w:cs="Times New Roman"/>
          <w:kern w:val="2"/>
        </w:rPr>
        <w:t>中常用的几何操作，</w:t>
      </w:r>
      <w:r w:rsidR="00350AEE" w:rsidRPr="00333F08">
        <w:rPr>
          <w:rFonts w:ascii="Times New Roman" w:hAnsi="Times New Roman" w:cs="Times New Roman" w:hint="eastAsia"/>
          <w:kern w:val="2"/>
        </w:rPr>
        <w:t>常用于碰撞检测、网格相交等等</w:t>
      </w:r>
      <w:r w:rsidR="00350AEE" w:rsidRPr="00333F08">
        <w:rPr>
          <w:rFonts w:ascii="Times New Roman" w:hAnsi="Times New Roman"/>
        </w:rPr>
        <w:fldChar w:fldCharType="begin"/>
      </w:r>
      <w:r w:rsidR="00F00D2C" w:rsidRPr="00333F08">
        <w:rPr>
          <w:rFonts w:ascii="Times New Roman" w:hAnsi="Times New Roman"/>
        </w:rPr>
        <w:instrText xml:space="preserve"> ADDIN ZOTERO_ITEM CSL_CITATION {"citationID":"wjdQHUNQ","properties":{"formattedCitation":"\\super [67-71]\\nosupersub{}","plainCitation":"[67-71]","noteIndex":0},"citationItems":[{"id":104,"uris":["http://zotero.org/users/local/8clMLtyf/items/3UCY8KXK"]</w:instrText>
      </w:r>
      <w:r w:rsidR="00F00D2C" w:rsidRPr="00333F08">
        <w:rPr>
          <w:rFonts w:ascii="Times New Roman" w:hAnsi="Times New Roman" w:hint="eastAsia"/>
        </w:rPr>
        <w:instrText>,"itemData":{"id":104,"type":"paper-conference","abstract":"</w:instrText>
      </w:r>
      <w:r w:rsidR="00F00D2C" w:rsidRPr="00333F08">
        <w:rPr>
          <w:rFonts w:ascii="Times New Roman" w:hAnsi="Times New Roman" w:hint="eastAsia"/>
        </w:rPr>
        <w:instrText>在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三角网格模型间的求交问题是计算机辅助设计与制造领域的关键问题之一。当待处理的模型中包含大量三角单元时</w:instrText>
      </w:r>
      <w:r w:rsidR="00F00D2C" w:rsidRPr="00333F08">
        <w:rPr>
          <w:rFonts w:ascii="Times New Roman" w:hAnsi="Times New Roman" w:hint="eastAsia"/>
        </w:rPr>
        <w:instrText>,</w:instrText>
      </w:r>
      <w:r w:rsidR="00F00D2C" w:rsidRPr="00333F08">
        <w:rPr>
          <w:rFonts w:ascii="Times New Roman" w:hAnsi="Times New Roman" w:hint="eastAsia"/>
        </w:rPr>
        <w:instrText>求交速度趋于瓶颈。该文分析了已有空间分解技术和包围盒方法等的优缺点</w:instrText>
      </w:r>
      <w:r w:rsidR="00F00D2C" w:rsidRPr="00333F08">
        <w:rPr>
          <w:rFonts w:ascii="Times New Roman" w:hAnsi="Times New Roman" w:hint="eastAsia"/>
        </w:rPr>
        <w:instrText>,</w:instrText>
      </w:r>
      <w:r w:rsidR="00F00D2C" w:rsidRPr="00333F08">
        <w:rPr>
          <w:rFonts w:ascii="Times New Roman" w:hAnsi="Times New Roman" w:hint="eastAsia"/>
        </w:rPr>
        <w:instrText>结合求解三角网模型交线过程中存在的问题</w:instrText>
      </w:r>
      <w:r w:rsidR="00F00D2C" w:rsidRPr="00333F08">
        <w:rPr>
          <w:rFonts w:ascii="Times New Roman" w:hAnsi="Times New Roman" w:hint="eastAsia"/>
        </w:rPr>
        <w:instrText>,</w:instrText>
      </w:r>
      <w:r w:rsidR="00F00D2C" w:rsidRPr="00333F08">
        <w:rPr>
          <w:rFonts w:ascii="Times New Roman" w:hAnsi="Times New Roman" w:hint="eastAsia"/>
        </w:rPr>
        <w:instrText>提出一种改进的包围盒方法辅助空间分解法</w:instrText>
      </w:r>
      <w:r w:rsidR="00F00D2C" w:rsidRPr="00333F08">
        <w:rPr>
          <w:rFonts w:ascii="Times New Roman" w:hAnsi="Times New Roman" w:hint="eastAsia"/>
        </w:rPr>
        <w:instrText>,</w:instrText>
      </w:r>
      <w:r w:rsidR="00F00D2C" w:rsidRPr="00333F08">
        <w:rPr>
          <w:rFonts w:ascii="Times New Roman" w:hAnsi="Times New Roman" w:hint="eastAsia"/>
        </w:rPr>
        <w:instrText>先后对三角网格模型进行预处理</w:instrText>
      </w:r>
      <w:r w:rsidR="00F00D2C" w:rsidRPr="00333F08">
        <w:rPr>
          <w:rFonts w:ascii="Times New Roman" w:hAnsi="Times New Roman" w:hint="eastAsia"/>
        </w:rPr>
        <w:instrText>,</w:instrText>
      </w:r>
      <w:r w:rsidR="00F00D2C" w:rsidRPr="00333F08">
        <w:rPr>
          <w:rFonts w:ascii="Times New Roman" w:hAnsi="Times New Roman" w:hint="eastAsia"/>
        </w:rPr>
        <w:instrText>排除大量不相交三角面片</w:instrText>
      </w:r>
      <w:r w:rsidR="00F00D2C" w:rsidRPr="00333F08">
        <w:rPr>
          <w:rFonts w:ascii="Times New Roman" w:hAnsi="Times New Roman" w:hint="eastAsia"/>
        </w:rPr>
        <w:instrText>,</w:instrText>
      </w:r>
      <w:r w:rsidR="00F00D2C" w:rsidRPr="00333F08">
        <w:rPr>
          <w:rFonts w:ascii="Times New Roman" w:hAnsi="Times New Roman" w:hint="eastAsia"/>
        </w:rPr>
        <w:instrText>对剩余模型进行空间分解编码</w:instrText>
      </w:r>
      <w:r w:rsidR="00F00D2C" w:rsidRPr="00333F08">
        <w:rPr>
          <w:rFonts w:ascii="Times New Roman" w:hAnsi="Times New Roman" w:hint="eastAsia"/>
        </w:rPr>
        <w:instrText>,</w:instrText>
      </w:r>
      <w:r w:rsidR="00F00D2C" w:rsidRPr="00333F08">
        <w:rPr>
          <w:rFonts w:ascii="Times New Roman" w:hAnsi="Times New Roman" w:hint="eastAsia"/>
        </w:rPr>
        <w:instrText>有效地加快了相交元素对的获取速度</w:instrText>
      </w:r>
      <w:r w:rsidR="00F00D2C" w:rsidRPr="00333F08">
        <w:rPr>
          <w:rFonts w:ascii="Times New Roman" w:hAnsi="Times New Roman" w:hint="eastAsia"/>
        </w:rPr>
        <w:instrText>,</w:instrText>
      </w:r>
      <w:r w:rsidR="00F00D2C" w:rsidRPr="00333F08">
        <w:rPr>
          <w:rFonts w:ascii="Times New Roman" w:hAnsi="Times New Roman" w:hint="eastAsia"/>
        </w:rPr>
        <w:instrText>提升了三角网格求交算法的效率。</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更多</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还原</w:instrText>
      </w:r>
      <w:r w:rsidR="00F00D2C" w:rsidRPr="00333F08">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event-title":"2011</w:instrText>
      </w:r>
      <w:r w:rsidR="00F00D2C" w:rsidRPr="00333F08">
        <w:rPr>
          <w:rFonts w:ascii="Times New Roman" w:hAnsi="Times New Roman" w:hint="eastAsia"/>
        </w:rPr>
        <w:instrText>年信息技术、服务科学与工程管理国际学术会议</w:instrText>
      </w:r>
      <w:r w:rsidR="00F00D2C" w:rsidRPr="00333F08">
        <w:rPr>
          <w:rFonts w:ascii="Times New Roman" w:hAnsi="Times New Roman" w:hint="eastAsia"/>
        </w:rPr>
        <w:instrText xml:space="preserve">","language":"en-US","note":"download: 52\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72;P624\ndbcode: IPFD\ndbname: IPFD9914\nfilename: BJDF201112003102","page":"442-445","publisher-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基于包围盒与空间分解互辅的三角网相交检测方法</w:instrText>
      </w:r>
      <w:r w:rsidR="00F00D2C" w:rsidRPr="00333F08">
        <w:rPr>
          <w:rFonts w:ascii="Times New Roman" w:hAnsi="Times New Roman" w:hint="eastAsia"/>
        </w:rPr>
        <w:instrText>","URL":"https://kns.cnki.net/KCMS/detail/detail.aspx?dbcode=IPFD&amp;dbname=IPFD9914&amp;filename=BJDF201112003102","author":[{"literal":"</w:instrText>
      </w:r>
      <w:r w:rsidR="00F00D2C" w:rsidRPr="00333F08">
        <w:rPr>
          <w:rFonts w:ascii="Times New Roman" w:hAnsi="Times New Roman" w:hint="eastAsia"/>
        </w:rPr>
        <w:instrText>肖于</w:instrText>
      </w:r>
      <w:r w:rsidR="00F00D2C" w:rsidRPr="00333F08">
        <w:rPr>
          <w:rFonts w:ascii="Times New Roman" w:hAnsi="Times New Roman" w:hint="eastAsia"/>
        </w:rPr>
        <w:instrText>"},{"literal":"</w:instrText>
      </w:r>
      <w:r w:rsidR="00F00D2C" w:rsidRPr="00333F08">
        <w:rPr>
          <w:rFonts w:ascii="Times New Roman" w:hAnsi="Times New Roman" w:hint="eastAsia"/>
        </w:rPr>
        <w:instrText>白润才</w:instrText>
      </w:r>
      <w:r w:rsidR="00F00D2C" w:rsidRPr="00333F08">
        <w:rPr>
          <w:rFonts w:ascii="Times New Roman" w:hAnsi="Times New Roman" w:hint="eastAsia"/>
        </w:rPr>
        <w:instrText>"}],"accessed":{"date-parts":[["2025",2,25]]},"issued":{"date-parts":[["2011",12,26]]}}},{"id":98,"uris":["http://zotero.org/users/local/8clMLtyf/items/FGK75AYR"],"itemData":{"id":98,"type":"thesis","abstract":"</w:instrText>
      </w:r>
      <w:r w:rsidR="00F00D2C" w:rsidRPr="00333F08">
        <w:rPr>
          <w:rFonts w:ascii="Times New Roman" w:hAnsi="Times New Roman" w:hint="eastAsia"/>
        </w:rPr>
        <w:instrText>随着我国社会经济的高质量发展</w:instrText>
      </w:r>
      <w:r w:rsidR="00F00D2C" w:rsidRPr="00333F08">
        <w:rPr>
          <w:rFonts w:ascii="Times New Roman" w:hAnsi="Times New Roman" w:hint="eastAsia"/>
        </w:rPr>
        <w:instrText>,</w:instrText>
      </w:r>
      <w:r w:rsidR="00F00D2C" w:rsidRPr="00333F08">
        <w:rPr>
          <w:rFonts w:ascii="Times New Roman" w:hAnsi="Times New Roman" w:hint="eastAsia"/>
        </w:rPr>
        <w:instrText>城市化建设进程不断推进</w:instrText>
      </w:r>
      <w:r w:rsidR="00F00D2C" w:rsidRPr="00333F08">
        <w:rPr>
          <w:rFonts w:ascii="Times New Roman" w:hAnsi="Times New Roman" w:hint="eastAsia"/>
        </w:rPr>
        <w:instrText>,</w:instrText>
      </w:r>
      <w:r w:rsidR="00F00D2C" w:rsidRPr="00333F08">
        <w:rPr>
          <w:rFonts w:ascii="Times New Roman" w:hAnsi="Times New Roman" w:hint="eastAsia"/>
        </w:rPr>
        <w:instrText>城市的人口增量日益增长</w:instrText>
      </w:r>
      <w:r w:rsidR="00F00D2C" w:rsidRPr="00333F08">
        <w:rPr>
          <w:rFonts w:ascii="Times New Roman" w:hAnsi="Times New Roman" w:hint="eastAsia"/>
        </w:rPr>
        <w:instrText>,</w:instrText>
      </w:r>
      <w:r w:rsidR="00F00D2C" w:rsidRPr="00333F08">
        <w:rPr>
          <w:rFonts w:ascii="Times New Roman" w:hAnsi="Times New Roman" w:hint="eastAsia"/>
        </w:rPr>
        <w:instrText>造成了城市道路拥堵、城市的地面以上的资源紧缺。为实现城市可持续发展</w:instrText>
      </w:r>
      <w:r w:rsidR="00F00D2C" w:rsidRPr="00333F08">
        <w:rPr>
          <w:rFonts w:ascii="Times New Roman" w:hAnsi="Times New Roman" w:hint="eastAsia"/>
        </w:rPr>
        <w:instrText>,</w:instrText>
      </w:r>
      <w:r w:rsidR="00F00D2C" w:rsidRPr="00333F08">
        <w:rPr>
          <w:rFonts w:ascii="Times New Roman" w:hAnsi="Times New Roman" w:hint="eastAsia"/>
        </w:rPr>
        <w:instrText>缓解城市地上空间紧缺的现状</w:instrText>
      </w:r>
      <w:r w:rsidR="00F00D2C" w:rsidRPr="00333F08">
        <w:rPr>
          <w:rFonts w:ascii="Times New Roman" w:hAnsi="Times New Roman" w:hint="eastAsia"/>
        </w:rPr>
        <w:instrText>,</w:instrText>
      </w:r>
      <w:r w:rsidR="00F00D2C" w:rsidRPr="00333F08">
        <w:rPr>
          <w:rFonts w:ascii="Times New Roman" w:hAnsi="Times New Roman" w:hint="eastAsia"/>
        </w:rPr>
        <w:instrText>合理有效地开发和利用地下空间资源是重要手段之一。然而</w:instrText>
      </w:r>
      <w:r w:rsidR="00F00D2C" w:rsidRPr="00333F08">
        <w:rPr>
          <w:rFonts w:ascii="Times New Roman" w:hAnsi="Times New Roman" w:hint="eastAsia"/>
        </w:rPr>
        <w:instrText>,</w:instrText>
      </w:r>
      <w:r w:rsidR="00F00D2C" w:rsidRPr="00333F08">
        <w:rPr>
          <w:rFonts w:ascii="Times New Roman" w:hAnsi="Times New Roman" w:hint="eastAsia"/>
        </w:rPr>
        <w:instrText>地下空间的地质分布错综复杂</w:instrText>
      </w:r>
      <w:r w:rsidR="00F00D2C" w:rsidRPr="00333F08">
        <w:rPr>
          <w:rFonts w:ascii="Times New Roman" w:hAnsi="Times New Roman" w:hint="eastAsia"/>
        </w:rPr>
        <w:instrText>,</w:instrText>
      </w:r>
      <w:r w:rsidR="00F00D2C" w:rsidRPr="00333F08">
        <w:rPr>
          <w:rFonts w:ascii="Times New Roman" w:hAnsi="Times New Roman" w:hint="eastAsia"/>
        </w:rPr>
        <w:instrText>地质环境的未知性和复杂性是地下空间开发和利用过程中最大的阻碍因素</w:instrText>
      </w:r>
      <w:r w:rsidR="00F00D2C" w:rsidRPr="00333F08">
        <w:rPr>
          <w:rFonts w:ascii="Times New Roman" w:hAnsi="Times New Roman" w:hint="eastAsia"/>
        </w:rPr>
        <w:instrText>,</w:instrText>
      </w:r>
      <w:r w:rsidR="00F00D2C" w:rsidRPr="00333F08">
        <w:rPr>
          <w:rFonts w:ascii="Times New Roman" w:hAnsi="Times New Roman" w:hint="eastAsia"/>
        </w:rPr>
        <w:instrText>为了充分的了解地下空间的资源分布</w:instrText>
      </w:r>
      <w:r w:rsidR="00F00D2C" w:rsidRPr="00333F08">
        <w:rPr>
          <w:rFonts w:ascii="Times New Roman" w:hAnsi="Times New Roman" w:hint="eastAsia"/>
        </w:rPr>
        <w:instrText>,</w:instrText>
      </w:r>
      <w:r w:rsidR="00F00D2C" w:rsidRPr="00333F08">
        <w:rPr>
          <w:rFonts w:ascii="Times New Roman" w:hAnsi="Times New Roman" w:hint="eastAsia"/>
        </w:rPr>
        <w:instrText>高效安全地开发和利用地下空间</w:instrText>
      </w:r>
      <w:r w:rsidR="00F00D2C" w:rsidRPr="00333F08">
        <w:rPr>
          <w:rFonts w:ascii="Times New Roman" w:hAnsi="Times New Roman" w:hint="eastAsia"/>
        </w:rPr>
        <w:instrText>,</w:instrText>
      </w:r>
      <w:r w:rsidR="00F00D2C" w:rsidRPr="00333F08">
        <w:rPr>
          <w:rFonts w:ascii="Times New Roman" w:hAnsi="Times New Roman" w:hint="eastAsia"/>
        </w:rPr>
        <w:instrText>三维地质建模必不可少。本研究从集成多源数据、钻孔数据插值、统一钻孔分层等方面入手</w:instrText>
      </w:r>
      <w:r w:rsidR="00F00D2C" w:rsidRPr="00333F08">
        <w:rPr>
          <w:rFonts w:ascii="Times New Roman" w:hAnsi="Times New Roman" w:hint="eastAsia"/>
        </w:rPr>
        <w:instrText>,</w:instrText>
      </w:r>
      <w:r w:rsidR="00F00D2C" w:rsidRPr="00333F08">
        <w:rPr>
          <w:rFonts w:ascii="Times New Roman" w:hAnsi="Times New Roman" w:hint="eastAsia"/>
        </w:rPr>
        <w:instrText>提供了一种以不规则三角网</w:instrText>
      </w:r>
      <w:r w:rsidR="00F00D2C" w:rsidRPr="00333F08">
        <w:rPr>
          <w:rFonts w:ascii="Times New Roman" w:hAnsi="Times New Roman" w:hint="eastAsia"/>
        </w:rPr>
        <w:instrText>(TIN)-</w:instrText>
      </w:r>
      <w:r w:rsidR="00F00D2C" w:rsidRPr="00333F08">
        <w:rPr>
          <w:rFonts w:ascii="Times New Roman" w:hAnsi="Times New Roman" w:hint="eastAsia"/>
        </w:rPr>
        <w:instrText>广义三棱柱</w:instrText>
      </w:r>
      <w:r w:rsidR="00F00D2C" w:rsidRPr="00333F08">
        <w:rPr>
          <w:rFonts w:ascii="Times New Roman" w:hAnsi="Times New Roman" w:hint="eastAsia"/>
        </w:rPr>
        <w:instrText>(GTP)</w:instrText>
      </w:r>
      <w:r w:rsidR="00F00D2C" w:rsidRPr="00333F08">
        <w:rPr>
          <w:rFonts w:ascii="Times New Roman" w:hAnsi="Times New Roman" w:hint="eastAsia"/>
        </w:rPr>
        <w:instrText>混合模型作为体元模型的三维地质模型构建方法</w:instrText>
      </w:r>
      <w:r w:rsidR="00F00D2C" w:rsidRPr="00333F08">
        <w:rPr>
          <w:rFonts w:ascii="Times New Roman" w:hAnsi="Times New Roman" w:hint="eastAsia"/>
        </w:rPr>
        <w:instrText>,</w:instrText>
      </w:r>
      <w:r w:rsidR="00F00D2C" w:rsidRPr="00333F08">
        <w:rPr>
          <w:rFonts w:ascii="Times New Roman" w:hAnsi="Times New Roman" w:hint="eastAsia"/>
        </w:rPr>
        <w:instrText>主要研究内容和成果如下</w:instrText>
      </w:r>
      <w:r w:rsidR="00F00D2C" w:rsidRPr="00333F08">
        <w:rPr>
          <w:rFonts w:ascii="Times New Roman" w:hAnsi="Times New Roman" w:hint="eastAsia"/>
        </w:rPr>
        <w:instrText>:\n(1)</w:instrText>
      </w:r>
      <w:r w:rsidR="00F00D2C" w:rsidRPr="00333F08">
        <w:rPr>
          <w:rFonts w:ascii="Times New Roman" w:hAnsi="Times New Roman" w:hint="eastAsia"/>
        </w:rPr>
        <w:instrText>在数据预处理阶段</w:instrText>
      </w:r>
      <w:r w:rsidR="00F00D2C" w:rsidRPr="00333F08">
        <w:rPr>
          <w:rFonts w:ascii="Times New Roman" w:hAnsi="Times New Roman" w:hint="eastAsia"/>
        </w:rPr>
        <w:instrText>,</w:instrText>
      </w:r>
      <w:r w:rsidR="00F00D2C" w:rsidRPr="00333F08">
        <w:rPr>
          <w:rFonts w:ascii="Times New Roman" w:hAnsi="Times New Roman" w:hint="eastAsia"/>
        </w:rPr>
        <w:instrText>集成了钻孔数据、地层属性数据、研究区域边界点数据和工程地质剖面图等多源数据</w:instrText>
      </w:r>
      <w:r w:rsidR="00F00D2C" w:rsidRPr="00333F08">
        <w:rPr>
          <w:rFonts w:ascii="Times New Roman" w:hAnsi="Times New Roman" w:hint="eastAsia"/>
        </w:rPr>
        <w:instrText>,</w:instrText>
      </w:r>
      <w:r w:rsidR="00F00D2C" w:rsidRPr="00333F08">
        <w:rPr>
          <w:rFonts w:ascii="Times New Roman" w:hAnsi="Times New Roman" w:hint="eastAsia"/>
        </w:rPr>
        <w:instrText>使用统一所有钻孔分层方法对研究区域内的钻孔数据的地层编号做统一化处理。节约了三维地质建模的时间</w:instrText>
      </w:r>
      <w:r w:rsidR="00F00D2C" w:rsidRPr="00333F08">
        <w:rPr>
          <w:rFonts w:ascii="Times New Roman" w:hAnsi="Times New Roman" w:hint="eastAsia"/>
        </w:rPr>
        <w:instrText>,</w:instrText>
      </w:r>
      <w:r w:rsidR="00F00D2C" w:rsidRPr="00333F08">
        <w:rPr>
          <w:rFonts w:ascii="Times New Roman" w:hAnsi="Times New Roman" w:hint="eastAsia"/>
        </w:rPr>
        <w:instrText>并且能够在研究区域内出现地层缺失、地层倒转和地层重复等特殊地层情况时</w:instrText>
      </w:r>
      <w:r w:rsidR="00F00D2C" w:rsidRPr="00333F08">
        <w:rPr>
          <w:rFonts w:ascii="Times New Roman" w:hAnsi="Times New Roman" w:hint="eastAsia"/>
        </w:rPr>
        <w:instrText>,</w:instrText>
      </w:r>
      <w:r w:rsidR="00F00D2C" w:rsidRPr="00333F08">
        <w:rPr>
          <w:rFonts w:ascii="Times New Roman" w:hAnsi="Times New Roman" w:hint="eastAsia"/>
        </w:rPr>
        <w:instrText>正常构建正确的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为建立和验证三维地质模型的精度奠定基础。</w:instrText>
      </w:r>
      <w:r w:rsidR="00F00D2C" w:rsidRPr="00333F08">
        <w:rPr>
          <w:rFonts w:ascii="Times New Roman" w:hAnsi="Times New Roman" w:hint="eastAsia"/>
        </w:rPr>
        <w:instrText>\n(2)</w:instrText>
      </w:r>
      <w:r w:rsidR="00F00D2C" w:rsidRPr="00333F08">
        <w:rPr>
          <w:rFonts w:ascii="Times New Roman" w:hAnsi="Times New Roman" w:hint="eastAsia"/>
        </w:rPr>
        <w:instrText>针对研究区域内钻孔的数量布设有限、空间分布不均匀等问题</w:instrText>
      </w:r>
      <w:r w:rsidR="00F00D2C" w:rsidRPr="00333F08">
        <w:rPr>
          <w:rFonts w:ascii="Times New Roman" w:hAnsi="Times New Roman" w:hint="eastAsia"/>
        </w:rPr>
        <w:instrText>,</w:instrText>
      </w:r>
      <w:r w:rsidR="00F00D2C" w:rsidRPr="00333F08">
        <w:rPr>
          <w:rFonts w:ascii="Times New Roman" w:hAnsi="Times New Roman" w:hint="eastAsia"/>
        </w:rPr>
        <w:instrText>利用克里金插值方法加密研究区域内的钻孔数据</w:instrText>
      </w:r>
      <w:r w:rsidR="00F00D2C" w:rsidRPr="00333F08">
        <w:rPr>
          <w:rFonts w:ascii="Times New Roman" w:hAnsi="Times New Roman" w:hint="eastAsia"/>
        </w:rPr>
        <w:instrText>,</w:instrText>
      </w:r>
      <w:r w:rsidR="00F00D2C" w:rsidRPr="00333F08">
        <w:rPr>
          <w:rFonts w:ascii="Times New Roman" w:hAnsi="Times New Roman" w:hint="eastAsia"/>
        </w:rPr>
        <w:instrText>并且为了避免在加密和建模过程中生成了边界范围以外的数据</w:instrText>
      </w:r>
      <w:r w:rsidR="00F00D2C" w:rsidRPr="00333F08">
        <w:rPr>
          <w:rFonts w:ascii="Times New Roman" w:hAnsi="Times New Roman" w:hint="eastAsia"/>
        </w:rPr>
        <w:instrText>,</w:instrText>
      </w:r>
      <w:r w:rsidR="00F00D2C" w:rsidRPr="00333F08">
        <w:rPr>
          <w:rFonts w:ascii="Times New Roman" w:hAnsi="Times New Roman" w:hint="eastAsia"/>
        </w:rPr>
        <w:instrText>导致建立的三维地质模型精度下降。在插值的过程中加入了研究区域内的边界点数据作为约束条件</w:instrText>
      </w:r>
      <w:r w:rsidR="00F00D2C" w:rsidRPr="00333F08">
        <w:rPr>
          <w:rFonts w:ascii="Times New Roman" w:hAnsi="Times New Roman" w:hint="eastAsia"/>
        </w:rPr>
        <w:instrText>,</w:instrText>
      </w:r>
      <w:r w:rsidR="00F00D2C" w:rsidRPr="00333F08">
        <w:rPr>
          <w:rFonts w:ascii="Times New Roman" w:hAnsi="Times New Roman" w:hint="eastAsia"/>
        </w:rPr>
        <w:instrText>确保了构建的三维地质模型单个体元模型之间连接更加流畅</w:instrText>
      </w:r>
      <w:r w:rsidR="00F00D2C" w:rsidRPr="00333F08">
        <w:rPr>
          <w:rFonts w:ascii="Times New Roman" w:hAnsi="Times New Roman" w:hint="eastAsia"/>
        </w:rPr>
        <w:instrText>,</w:instrText>
      </w:r>
      <w:r w:rsidR="00F00D2C" w:rsidRPr="00333F08">
        <w:rPr>
          <w:rFonts w:ascii="Times New Roman" w:hAnsi="Times New Roman" w:hint="eastAsia"/>
        </w:rPr>
        <w:instrText>建立好的三维地质模型表面更加光滑、模型更加精细</w:instrText>
      </w:r>
      <w:r w:rsidR="00F00D2C" w:rsidRPr="00333F08">
        <w:rPr>
          <w:rFonts w:ascii="Times New Roman" w:hAnsi="Times New Roman" w:hint="eastAsia"/>
        </w:rPr>
        <w:instrText>,</w:instrText>
      </w:r>
      <w:r w:rsidR="00F00D2C" w:rsidRPr="00333F08">
        <w:rPr>
          <w:rFonts w:ascii="Times New Roman" w:hAnsi="Times New Roman" w:hint="eastAsia"/>
        </w:rPr>
        <w:instrText>更加符合实际情况。</w:instrText>
      </w:r>
      <w:r w:rsidR="00F00D2C" w:rsidRPr="00333F08">
        <w:rPr>
          <w:rFonts w:ascii="Times New Roman" w:hAnsi="Times New Roman" w:hint="eastAsia"/>
        </w:rPr>
        <w:instrText>\n(3)</w:instrText>
      </w:r>
      <w:r w:rsidR="00F00D2C" w:rsidRPr="00333F08">
        <w:rPr>
          <w:rFonts w:ascii="Times New Roman" w:hAnsi="Times New Roman" w:hint="eastAsia"/>
        </w:rPr>
        <w:instrText>对比研究三维地质建模的建模方法和建模思路</w:instrText>
      </w:r>
      <w:r w:rsidR="00F00D2C" w:rsidRPr="00333F08">
        <w:rPr>
          <w:rFonts w:ascii="Times New Roman" w:hAnsi="Times New Roman" w:hint="eastAsia"/>
        </w:rPr>
        <w:instrText>,</w:instrText>
      </w:r>
      <w:r w:rsidR="00F00D2C" w:rsidRPr="00333F08">
        <w:rPr>
          <w:rFonts w:ascii="Times New Roman" w:hAnsi="Times New Roman" w:hint="eastAsia"/>
        </w:rPr>
        <w:instrText>选择利用</w:instrText>
      </w:r>
      <w:r w:rsidR="00F00D2C" w:rsidRPr="00333F08">
        <w:rPr>
          <w:rFonts w:ascii="Times New Roman" w:hAnsi="Times New Roman" w:hint="eastAsia"/>
        </w:rPr>
        <w:instrText>TIN-GTP</w:instrText>
      </w:r>
      <w:r w:rsidR="00F00D2C" w:rsidRPr="00333F08">
        <w:rPr>
          <w:rFonts w:ascii="Times New Roman" w:hAnsi="Times New Roman" w:hint="eastAsia"/>
        </w:rPr>
        <w:instrText>混合模型作为单个体元模型构建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利用平均绝对误差和均方根误差两个评估指标验证了三维地质模型的精度。并且设计和实现了三维地质模型可视化平台的开发</w:instrText>
      </w:r>
      <w:r w:rsidR="00F00D2C" w:rsidRPr="00333F08">
        <w:rPr>
          <w:rFonts w:ascii="Times New Roman" w:hAnsi="Times New Roman" w:hint="eastAsia"/>
        </w:rPr>
        <w:instrText>,</w:instrText>
      </w:r>
      <w:r w:rsidR="00F00D2C" w:rsidRPr="00333F08">
        <w:rPr>
          <w:rFonts w:ascii="Times New Roman" w:hAnsi="Times New Roman" w:hint="eastAsia"/>
        </w:rPr>
        <w:instrText>在三维空间场景中对三维地质建模结果进行了整体效果和模型功能的展示</w:instrText>
      </w:r>
      <w:r w:rsidR="00F00D2C" w:rsidRPr="00333F08">
        <w:rPr>
          <w:rFonts w:ascii="Times New Roman" w:hAnsi="Times New Roman" w:hint="eastAsia"/>
        </w:rPr>
        <w:instrText>,</w:instrText>
      </w:r>
      <w:r w:rsidR="00F00D2C" w:rsidRPr="00333F08">
        <w:rPr>
          <w:rFonts w:ascii="Times New Roman" w:hAnsi="Times New Roman" w:hint="eastAsia"/>
        </w:rPr>
        <w:instrText>描述了三维地质模型在任意位置面剖切、任意地层开挖等方面的应用功能。</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176/d.cnki.gnfyc.2024.000672\nmajor: </w:instrText>
      </w:r>
      <w:r w:rsidR="00F00D2C" w:rsidRPr="00333F08">
        <w:rPr>
          <w:rFonts w:ascii="Times New Roman" w:hAnsi="Times New Roman" w:hint="eastAsia"/>
        </w:rPr>
        <w:instrText>测绘工程</w:instrText>
      </w:r>
      <w:r w:rsidR="00F00D2C" w:rsidRPr="00333F08">
        <w:rPr>
          <w:rFonts w:ascii="Times New Roman" w:hAnsi="Times New Roman" w:hint="eastAsia"/>
        </w:rPr>
        <w:instrText xml:space="preserve">\ndownload: 163\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TEMP\nfilename: 1024676573.nh","number-of-pages":"78","publisher":"</w:instrText>
      </w:r>
      <w:r w:rsidR="00F00D2C" w:rsidRPr="00333F08">
        <w:rPr>
          <w:rFonts w:ascii="Times New Roman" w:hAnsi="Times New Roman" w:hint="eastAsia"/>
        </w:rPr>
        <w:instrText>江西理工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集成多源数据的三维地质建模及应用研究</w:instrText>
      </w:r>
      <w:r w:rsidR="00F00D2C" w:rsidRPr="00333F08">
        <w:rPr>
          <w:rFonts w:ascii="Times New Roman" w:hAnsi="Times New Roman" w:hint="eastAsia"/>
        </w:rPr>
        <w:instrText>","URL":"https://doi.org/10.27176/d.cnki.gnfyc.2024.000672","author":[{"literal":"</w:instrText>
      </w:r>
      <w:r w:rsidR="00F00D2C" w:rsidRPr="00333F08">
        <w:rPr>
          <w:rFonts w:ascii="Times New Roman" w:hAnsi="Times New Roman" w:hint="eastAsia"/>
        </w:rPr>
        <w:instrText>李伟</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优良</w:instrText>
      </w:r>
      <w:r w:rsidR="00F00D2C" w:rsidRPr="00333F08">
        <w:rPr>
          <w:rFonts w:ascii="Times New Roman" w:hAnsi="Times New Roman" w:hint="eastAsia"/>
        </w:rPr>
        <w:instrText>"}],"accessed":{"date-parts":[["2025",2,25]]}}},{"id":97,"uris":["http://zotero.org/users/local/8clMLtyf/items/C4EHTFCQ"],"itemData":{"id":97,"type":"thesis","abstract":"</w:instrText>
      </w:r>
      <w:r w:rsidR="00F00D2C" w:rsidRPr="00333F08">
        <w:rPr>
          <w:rFonts w:ascii="Times New Roman" w:hAnsi="Times New Roman" w:hint="eastAsia"/>
        </w:rPr>
        <w:instrText>矿产资源预测与评价逐渐进入基于</w:instrText>
      </w:r>
      <w:r w:rsidR="00F00D2C" w:rsidRPr="00333F08">
        <w:rPr>
          <w:rFonts w:ascii="Times New Roman" w:hAnsi="Times New Roman" w:hint="eastAsia"/>
        </w:rPr>
        <w:instrText>GIS</w:instrText>
      </w:r>
      <w:r w:rsidR="00F00D2C" w:rsidRPr="00333F08">
        <w:rPr>
          <w:rFonts w:ascii="Times New Roman" w:hAnsi="Times New Roman" w:hint="eastAsia"/>
        </w:rPr>
        <w:instrText>技术定量预测与评价的新阶段</w:instrText>
      </w:r>
      <w:r w:rsidR="00F00D2C" w:rsidRPr="00333F08">
        <w:rPr>
          <w:rFonts w:ascii="Times New Roman" w:hAnsi="Times New Roman" w:hint="eastAsia"/>
        </w:rPr>
        <w:instrText>,GIS</w:instrText>
      </w:r>
      <w:r w:rsidR="00F00D2C" w:rsidRPr="00333F08">
        <w:rPr>
          <w:rFonts w:ascii="Times New Roman" w:hAnsi="Times New Roman" w:hint="eastAsia"/>
        </w:rPr>
        <w:instrText>已成为矿产资源预测与评价定量化的核心技术。传统的二维</w:instrText>
      </w:r>
      <w:r w:rsidR="00F00D2C" w:rsidRPr="00333F08">
        <w:rPr>
          <w:rFonts w:ascii="Times New Roman" w:hAnsi="Times New Roman" w:hint="eastAsia"/>
        </w:rPr>
        <w:instrText>GIS</w:instrText>
      </w:r>
      <w:r w:rsidR="00F00D2C" w:rsidRPr="00333F08">
        <w:rPr>
          <w:rFonts w:ascii="Times New Roman" w:hAnsi="Times New Roman" w:hint="eastAsia"/>
        </w:rPr>
        <w:instrText>只能表达面上的信息</w:instrText>
      </w:r>
      <w:r w:rsidR="00F00D2C" w:rsidRPr="00333F08">
        <w:rPr>
          <w:rFonts w:ascii="Times New Roman" w:hAnsi="Times New Roman" w:hint="eastAsia"/>
        </w:rPr>
        <w:instrText>,</w:instrText>
      </w:r>
      <w:r w:rsidR="00F00D2C" w:rsidRPr="00333F08">
        <w:rPr>
          <w:rFonts w:ascii="Times New Roman" w:hAnsi="Times New Roman" w:hint="eastAsia"/>
        </w:rPr>
        <w:instrText>对于大比例尺下的隐伏矿体预测中矿床的三维空间信息往往不能很自然地表达与分析。三维</w:instrText>
      </w:r>
      <w:r w:rsidR="00F00D2C" w:rsidRPr="00333F08">
        <w:rPr>
          <w:rFonts w:ascii="Times New Roman" w:hAnsi="Times New Roman" w:hint="eastAsia"/>
        </w:rPr>
        <w:instrText>GIS</w:instrText>
      </w:r>
      <w:r w:rsidR="00F00D2C" w:rsidRPr="00333F08">
        <w:rPr>
          <w:rFonts w:ascii="Times New Roman" w:hAnsi="Times New Roman" w:hint="eastAsia"/>
        </w:rPr>
        <w:instrText>和三维地学建模系统的出现弥补了二维</w:instrText>
      </w:r>
      <w:r w:rsidR="00F00D2C" w:rsidRPr="00333F08">
        <w:rPr>
          <w:rFonts w:ascii="Times New Roman" w:hAnsi="Times New Roman" w:hint="eastAsia"/>
        </w:rPr>
        <w:instrText>GIS</w:instrText>
      </w:r>
      <w:r w:rsidR="00F00D2C" w:rsidRPr="00333F08">
        <w:rPr>
          <w:rFonts w:ascii="Times New Roman" w:hAnsi="Times New Roman" w:hint="eastAsia"/>
        </w:rPr>
        <w:instrText>的不足</w:instrText>
      </w:r>
      <w:r w:rsidR="00F00D2C" w:rsidRPr="00333F08">
        <w:rPr>
          <w:rFonts w:ascii="Times New Roman" w:hAnsi="Times New Roman" w:hint="eastAsia"/>
        </w:rPr>
        <w:instrText>,</w:instrText>
      </w:r>
      <w:r w:rsidR="00F00D2C" w:rsidRPr="00333F08">
        <w:rPr>
          <w:rFonts w:ascii="Times New Roman" w:hAnsi="Times New Roman" w:hint="eastAsia"/>
        </w:rPr>
        <w:instrText>使对地质对象进行真三维表达成为可能。然而在这种真三维空间数据环境下的矿产资源定量预测与评价过程中</w:instrText>
      </w:r>
      <w:r w:rsidR="00F00D2C" w:rsidRPr="00333F08">
        <w:rPr>
          <w:rFonts w:ascii="Times New Roman" w:hAnsi="Times New Roman" w:hint="eastAsia"/>
        </w:rPr>
        <w:instrText>,</w:instrText>
      </w:r>
      <w:r w:rsidR="00F00D2C" w:rsidRPr="00333F08">
        <w:rPr>
          <w:rFonts w:ascii="Times New Roman" w:hAnsi="Times New Roman" w:hint="eastAsia"/>
        </w:rPr>
        <w:instrText>需要有高效与稳健的三维地质建模和三维空间分析技术来支撑。</w:instrText>
      </w:r>
      <w:r w:rsidR="00F00D2C" w:rsidRPr="00333F08">
        <w:rPr>
          <w:rFonts w:ascii="Times New Roman" w:hAnsi="Times New Roman" w:hint="eastAsia"/>
        </w:rPr>
        <w:instrText>\n\n\n\t</w:instrText>
      </w:r>
      <w:r w:rsidR="00F00D2C" w:rsidRPr="00333F08">
        <w:rPr>
          <w:rFonts w:ascii="Times New Roman" w:hAnsi="Times New Roman" w:hint="eastAsia"/>
        </w:rPr>
        <w:instrText>论文首先对隐伏矿体预测中三维地质建模技术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讨论了地质对象的空间数据表达</w:instrText>
      </w:r>
      <w:r w:rsidR="00F00D2C" w:rsidRPr="00333F08">
        <w:rPr>
          <w:rFonts w:ascii="Times New Roman" w:hAnsi="Times New Roman" w:hint="eastAsia"/>
        </w:rPr>
        <w:instrText>,</w:instrText>
      </w:r>
      <w:r w:rsidR="00F00D2C" w:rsidRPr="00333F08">
        <w:rPr>
          <w:rFonts w:ascii="Times New Roman" w:hAnsi="Times New Roman" w:hint="eastAsia"/>
        </w:rPr>
        <w:instrText>给出了一种通过表面建模建立地质体几何轮廓</w:instrText>
      </w:r>
      <w:r w:rsidR="00F00D2C" w:rsidRPr="00333F08">
        <w:rPr>
          <w:rFonts w:ascii="Times New Roman" w:hAnsi="Times New Roman" w:hint="eastAsia"/>
        </w:rPr>
        <w:instrText>,</w:instrText>
      </w:r>
      <w:r w:rsidR="00F00D2C" w:rsidRPr="00333F08">
        <w:rPr>
          <w:rFonts w:ascii="Times New Roman" w:hAnsi="Times New Roman" w:hint="eastAsia"/>
        </w:rPr>
        <w:instrText>由体素模型表达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将体素模型以线性八叉树存储的解决方案。为了满足大规模地质体高分辨率下线性八叉树建模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硬件加速条件下的由面表示模型动态生成线性八叉树算法。算法利用深度缓存判断体元在实体内外</w:instrText>
      </w:r>
      <w:r w:rsidR="00F00D2C" w:rsidRPr="00333F08">
        <w:rPr>
          <w:rFonts w:ascii="Times New Roman" w:hAnsi="Times New Roman" w:hint="eastAsia"/>
        </w:rPr>
        <w:instrText>,</w:instrText>
      </w:r>
      <w:r w:rsidR="00F00D2C" w:rsidRPr="00333F08">
        <w:rPr>
          <w:rFonts w:ascii="Times New Roman" w:hAnsi="Times New Roman" w:hint="eastAsia"/>
        </w:rPr>
        <w:instrText>通过栈结构来存储八叉树分解的情况</w:instrText>
      </w:r>
      <w:r w:rsidR="00F00D2C" w:rsidRPr="00333F08">
        <w:rPr>
          <w:rFonts w:ascii="Times New Roman" w:hAnsi="Times New Roman" w:hint="eastAsia"/>
        </w:rPr>
        <w:instrText>,</w:instrText>
      </w:r>
      <w:r w:rsidR="00F00D2C" w:rsidRPr="00333F08">
        <w:rPr>
          <w:rFonts w:ascii="Times New Roman" w:hAnsi="Times New Roman" w:hint="eastAsia"/>
        </w:rPr>
        <w:instrText>在对栈的操作中输出编码</w:instrText>
      </w:r>
      <w:r w:rsidR="00F00D2C" w:rsidRPr="00333F08">
        <w:rPr>
          <w:rFonts w:ascii="Times New Roman" w:hAnsi="Times New Roman" w:hint="eastAsia"/>
        </w:rPr>
        <w:instrText>,</w:instrText>
      </w:r>
      <w:r w:rsidR="00F00D2C" w:rsidRPr="00333F08">
        <w:rPr>
          <w:rFonts w:ascii="Times New Roman" w:hAnsi="Times New Roman" w:hint="eastAsia"/>
        </w:rPr>
        <w:instrText>省去了结点的排序和压缩过程。进一步利用深度缓存中的信息</w:instrText>
      </w:r>
      <w:r w:rsidR="00F00D2C" w:rsidRPr="00333F08">
        <w:rPr>
          <w:rFonts w:ascii="Times New Roman" w:hAnsi="Times New Roman" w:hint="eastAsia"/>
        </w:rPr>
        <w:instrText>,</w:instrText>
      </w:r>
      <w:r w:rsidR="00F00D2C" w:rsidRPr="00333F08">
        <w:rPr>
          <w:rFonts w:ascii="Times New Roman" w:hAnsi="Times New Roman" w:hint="eastAsia"/>
        </w:rPr>
        <w:instrText>算法对实体进行了分块</w:instrText>
      </w:r>
      <w:r w:rsidR="00F00D2C" w:rsidRPr="00333F08">
        <w:rPr>
          <w:rFonts w:ascii="Times New Roman" w:hAnsi="Times New Roman" w:hint="eastAsia"/>
        </w:rPr>
        <w:instrText>,</w:instrText>
      </w:r>
      <w:r w:rsidR="00F00D2C" w:rsidRPr="00333F08">
        <w:rPr>
          <w:rFonts w:ascii="Times New Roman" w:hAnsi="Times New Roman" w:hint="eastAsia"/>
        </w:rPr>
        <w:instrText>并按分块构造线性八叉树达到加速效果。实验结果表明线性八叉树生成过程可以在高分辨率下快速地执行。</w:instrText>
      </w:r>
      <w:r w:rsidR="00F00D2C" w:rsidRPr="00333F08">
        <w:rPr>
          <w:rFonts w:ascii="Times New Roman" w:hAnsi="Times New Roman" w:hint="eastAsia"/>
        </w:rPr>
        <w:instrText>\n\n\n\t</w:instrText>
      </w:r>
      <w:r w:rsidR="00F00D2C" w:rsidRPr="00333F08">
        <w:rPr>
          <w:rFonts w:ascii="Times New Roman" w:hAnsi="Times New Roman" w:hint="eastAsia"/>
        </w:rPr>
        <w:instrText>为了满足地质控矿指标定量提取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该方法通过欧式距离变换生成欧式距离场进行量算。基于数学形态学滤波</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地质体趋势形态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利用欧式距离场与数学形态学对地质体形态起伏分析方法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对地质体形态起伏进行分级定量提取的方法。论文以数学形态学膨胀运算的原理生成空间实体的栅格缓冲体</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基于</w:instrText>
      </w:r>
      <w:r w:rsidR="00F00D2C" w:rsidRPr="00333F08">
        <w:rPr>
          <w:rFonts w:ascii="Times New Roman" w:hAnsi="Times New Roman" w:hint="eastAsia"/>
        </w:rPr>
        <w:instrText>GPU</w:instrText>
      </w:r>
      <w:r w:rsidR="00F00D2C" w:rsidRPr="00333F08">
        <w:rPr>
          <w:rFonts w:ascii="Times New Roman" w:hAnsi="Times New Roman" w:hint="eastAsia"/>
        </w:rPr>
        <w:instrText>的栅格缓冲体生成算法。基于这些空间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还对地质控矿作用模拟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模拟了地质体控矿作用</w:instrText>
      </w:r>
      <w:r w:rsidR="00F00D2C" w:rsidRPr="00333F08">
        <w:rPr>
          <w:rFonts w:ascii="Times New Roman" w:hAnsi="Times New Roman" w:hint="eastAsia"/>
        </w:rPr>
        <w:instrText>,</w:instrText>
      </w:r>
      <w:r w:rsidR="00F00D2C" w:rsidRPr="00333F08">
        <w:rPr>
          <w:rFonts w:ascii="Times New Roman" w:hAnsi="Times New Roman" w:hint="eastAsia"/>
        </w:rPr>
        <w:instrText>岩体</w:instrText>
      </w:r>
      <w:r w:rsidR="00F00D2C" w:rsidRPr="00333F08">
        <w:rPr>
          <w:rFonts w:ascii="Times New Roman" w:hAnsi="Times New Roman" w:hint="eastAsia"/>
        </w:rPr>
        <w:instrText>-</w:instrText>
      </w:r>
      <w:r w:rsidR="00F00D2C" w:rsidRPr="00333F08">
        <w:rPr>
          <w:rFonts w:ascii="Times New Roman" w:hAnsi="Times New Roman" w:hint="eastAsia"/>
        </w:rPr>
        <w:instrText>围岩理想接触带控矿作用和接触面间倾角。</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地图学与地理信息系统</w:instrText>
      </w:r>
      <w:r w:rsidR="00F00D2C" w:rsidRPr="00333F08">
        <w:rPr>
          <w:rFonts w:ascii="Times New Roman" w:hAnsi="Times New Roman" w:hint="eastAsia"/>
        </w:rPr>
        <w:instrText xml:space="preserve">\nfoundation: </w:instrText>
      </w:r>
      <w:r w:rsidR="00F00D2C" w:rsidRPr="00333F08">
        <w:rPr>
          <w:rFonts w:ascii="Times New Roman" w:hAnsi="Times New Roman" w:hint="eastAsia"/>
        </w:rPr>
        <w:instrText>“十一五”科技支撑计划</w:instrText>
      </w:r>
      <w:r w:rsidR="00F00D2C" w:rsidRPr="00333F08">
        <w:rPr>
          <w:rFonts w:ascii="Times New Roman" w:hAnsi="Times New Roman" w:hint="eastAsia"/>
        </w:rPr>
        <w:instrText>;973</w:instrText>
      </w:r>
      <w:r w:rsidR="00F00D2C" w:rsidRPr="00333F08">
        <w:rPr>
          <w:rFonts w:ascii="Times New Roman" w:hAnsi="Times New Roman" w:hint="eastAsia"/>
        </w:rPr>
        <w:instrText>计划</w:instrText>
      </w:r>
      <w:r w:rsidR="00F00D2C" w:rsidRPr="00333F08">
        <w:rPr>
          <w:rFonts w:ascii="Times New Roman" w:hAnsi="Times New Roman" w:hint="eastAsia"/>
        </w:rPr>
        <w:instrText>;</w:instrText>
      </w:r>
      <w:r w:rsidR="00F00D2C" w:rsidRPr="00333F08">
        <w:rPr>
          <w:rFonts w:ascii="Times New Roman" w:hAnsi="Times New Roman" w:hint="eastAsia"/>
        </w:rPr>
        <w:instrText>；</w:instrText>
      </w:r>
      <w:r w:rsidR="00F00D2C" w:rsidRPr="00333F08">
        <w:rPr>
          <w:rFonts w:ascii="Times New Roman" w:hAnsi="Times New Roman" w:hint="eastAsia"/>
        </w:rPr>
        <w:instrText xml:space="preserve">\ndownload: 635\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09\nfilename: 2008165201.nh","number-of-pages":"100","publisher":"</w:instrText>
      </w:r>
      <w:r w:rsidR="00F00D2C" w:rsidRPr="00333F08">
        <w:rPr>
          <w:rFonts w:ascii="Times New Roman" w:hAnsi="Times New Roman" w:hint="eastAsia"/>
        </w:rPr>
        <w:instrText>中南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面向隐伏矿体预测的三维地质建模与空间分析若干技术研究</w:instrText>
      </w:r>
      <w:r w:rsidR="00F00D2C" w:rsidRPr="00333F08">
        <w:rPr>
          <w:rFonts w:ascii="Times New Roman" w:hAnsi="Times New Roman" w:hint="eastAsia"/>
        </w:rPr>
        <w:instrText>","URL":"https://kns.cnki.net/KCMS/detail/detail.aspx?dbcode=CMFD&amp;dbname=CMFD2009&amp;filename=2008165201.nh","author":[{"literal":"</w:instrText>
      </w:r>
      <w:r w:rsidR="00F00D2C" w:rsidRPr="00333F08">
        <w:rPr>
          <w:rFonts w:ascii="Times New Roman" w:hAnsi="Times New Roman" w:hint="eastAsia"/>
        </w:rPr>
        <w:instrText>邓浩</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毛先成</w:instrText>
      </w:r>
      <w:r w:rsidR="00F00D2C" w:rsidRPr="00333F08">
        <w:rPr>
          <w:rFonts w:ascii="Times New Roman" w:hAnsi="Times New Roman" w:hint="eastAsia"/>
        </w:rPr>
        <w:instrText>"}],"accessed":{"date-parts":[["2025",2,25]]},"issued":{"date-parts":[["2009"]]}}},{"id":96,"uris":["http://zotero.org/users/local/8clMLtyf/items/NBP9QMAR"],"itemData":{"id":96,"type":"thesis","abstract":"</w:instrText>
      </w:r>
      <w:r w:rsidR="00F00D2C" w:rsidRPr="00333F08">
        <w:rPr>
          <w:rFonts w:ascii="Times New Roman" w:hAnsi="Times New Roman" w:hint="eastAsia"/>
        </w:rPr>
        <w:instrText>随着三维地质建模技术和计算机图形分析技术的飞速发展</w:instrText>
      </w:r>
      <w:r w:rsidR="00F00D2C" w:rsidRPr="00333F08">
        <w:rPr>
          <w:rFonts w:ascii="Times New Roman" w:hAnsi="Times New Roman" w:hint="eastAsia"/>
        </w:rPr>
        <w:instrText>,</w:instrText>
      </w:r>
      <w:r w:rsidR="00F00D2C" w:rsidRPr="00333F08">
        <w:rPr>
          <w:rFonts w:ascii="Times New Roman" w:hAnsi="Times New Roman" w:hint="eastAsia"/>
        </w:rPr>
        <w:instrText>如何更好地将图形分析技术应用到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从而更大程度地发挥三维地质建模技术在矿产及油气资源的描述和评价中的作用</w:instrText>
      </w:r>
      <w:r w:rsidR="00F00D2C" w:rsidRPr="00333F08">
        <w:rPr>
          <w:rFonts w:ascii="Times New Roman" w:hAnsi="Times New Roman" w:hint="eastAsia"/>
        </w:rPr>
        <w:instrText>,</w:instrText>
      </w:r>
      <w:r w:rsidR="00F00D2C" w:rsidRPr="00333F08">
        <w:rPr>
          <w:rFonts w:ascii="Times New Roman" w:hAnsi="Times New Roman" w:hint="eastAsia"/>
        </w:rPr>
        <w:instrText>是个值得研究的问题。在三维地质建模中</w:instrText>
      </w:r>
      <w:r w:rsidR="00F00D2C" w:rsidRPr="00333F08">
        <w:rPr>
          <w:rFonts w:ascii="Times New Roman" w:hAnsi="Times New Roman" w:hint="eastAsia"/>
        </w:rPr>
        <w:instrText>,\n\n\n\t</w:instrText>
      </w:r>
      <w:r w:rsidR="00F00D2C" w:rsidRPr="00333F08">
        <w:rPr>
          <w:rFonts w:ascii="Times New Roman" w:hAnsi="Times New Roman" w:hint="eastAsia"/>
        </w:rPr>
        <w:instrText>常常会遇到下面三个问题</w:instrText>
      </w:r>
      <w:r w:rsidR="00F00D2C" w:rsidRPr="00333F08">
        <w:rPr>
          <w:rFonts w:ascii="Times New Roman" w:hAnsi="Times New Roman" w:hint="eastAsia"/>
        </w:rPr>
        <w:instrText>:\n\n\n\t1.</w:instrText>
      </w:r>
      <w:r w:rsidR="00F00D2C" w:rsidRPr="00333F08">
        <w:rPr>
          <w:rFonts w:ascii="Times New Roman" w:hAnsi="Times New Roman" w:hint="eastAsia"/>
        </w:rPr>
        <w:instrText>如何快速地获取描述地质体模型内部地质结构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如何合理地避免建模软件人机交互中地质体间发生碰撞的情况</w:instrText>
      </w:r>
      <w:r w:rsidR="00F00D2C" w:rsidRPr="00333F08">
        <w:rPr>
          <w:rFonts w:ascii="Times New Roman" w:hAnsi="Times New Roman" w:hint="eastAsia"/>
        </w:rPr>
        <w:instrText>?\n\n\n\t3.</w:instrText>
      </w:r>
      <w:r w:rsidR="00F00D2C" w:rsidRPr="00333F08">
        <w:rPr>
          <w:rFonts w:ascii="Times New Roman" w:hAnsi="Times New Roman" w:hint="eastAsia"/>
        </w:rPr>
        <w:instrText>如何准确地完成建模软件中用户对地质模型感兴趣部分的选取</w:instrText>
      </w:r>
      <w:r w:rsidR="00F00D2C" w:rsidRPr="00333F08">
        <w:rPr>
          <w:rFonts w:ascii="Times New Roman" w:hAnsi="Times New Roman" w:hint="eastAsia"/>
        </w:rPr>
        <w:instrText>?\n\n\n\t</w:instrText>
      </w:r>
      <w:r w:rsidR="00F00D2C" w:rsidRPr="00333F08">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F00D2C" w:rsidRPr="00333F08">
        <w:rPr>
          <w:rFonts w:ascii="Times New Roman" w:hAnsi="Times New Roman" w:hint="eastAsia"/>
        </w:rPr>
        <w:instrText>,</w:instrText>
      </w:r>
      <w:r w:rsidR="00F00D2C" w:rsidRPr="00333F08">
        <w:rPr>
          <w:rFonts w:ascii="Times New Roman" w:hAnsi="Times New Roman" w:hint="eastAsia"/>
        </w:rPr>
        <w:instrText>采用几何多面体逼近各种形态的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了针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包括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模型的三个图形算法</w:instrText>
      </w:r>
      <w:r w:rsidR="00F00D2C" w:rsidRPr="00333F08">
        <w:rPr>
          <w:rFonts w:ascii="Times New Roman" w:hAnsi="Times New Roman" w:hint="eastAsia"/>
        </w:rPr>
        <w:instrText>:\n\n\n\t1.</w:instrText>
      </w:r>
      <w:r w:rsidR="00F00D2C" w:rsidRPr="00333F08">
        <w:rPr>
          <w:rFonts w:ascii="Times New Roman" w:hAnsi="Times New Roman" w:hint="eastAsia"/>
        </w:rPr>
        <w:instrText>基于面相交的多面体剖切算法实现了对任意多面体模型剖面的快速截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将剖切面分别与多面体的面逐一进行求交</w:instrText>
      </w:r>
      <w:r w:rsidR="00F00D2C" w:rsidRPr="00333F08">
        <w:rPr>
          <w:rFonts w:ascii="Times New Roman" w:hAnsi="Times New Roman" w:hint="eastAsia"/>
        </w:rPr>
        <w:instrText>,</w:instrText>
      </w:r>
      <w:r w:rsidR="00F00D2C" w:rsidRPr="00333F08">
        <w:rPr>
          <w:rFonts w:ascii="Times New Roman" w:hAnsi="Times New Roman" w:hint="eastAsia"/>
        </w:rPr>
        <w:instrText>并将相交部分进行追踪排序从而得到完整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基于面相交和点体位置关系判断的多面体碰撞检测算法实现了两个三维多面体是否发生碰撞的检测</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判断空间中多面体的面是否相交来推断多面体是否发生相交</w:instrText>
      </w:r>
      <w:r w:rsidR="00F00D2C" w:rsidRPr="00333F08">
        <w:rPr>
          <w:rFonts w:ascii="Times New Roman" w:hAnsi="Times New Roman" w:hint="eastAsia"/>
        </w:rPr>
        <w:instrText>,</w:instrText>
      </w:r>
      <w:r w:rsidR="00F00D2C" w:rsidRPr="00333F08">
        <w:rPr>
          <w:rFonts w:ascii="Times New Roman" w:hAnsi="Times New Roman" w:hint="eastAsia"/>
        </w:rPr>
        <w:instrText>对于不相交的两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通过判断空间中点与多面体的位置关系来推断两个多面体是否有包含和被包含关系</w:instrText>
      </w:r>
      <w:r w:rsidR="00F00D2C" w:rsidRPr="00333F08">
        <w:rPr>
          <w:rFonts w:ascii="Times New Roman" w:hAnsi="Times New Roman" w:hint="eastAsia"/>
        </w:rPr>
        <w:instrText>,</w:instrText>
      </w:r>
      <w:r w:rsidR="00F00D2C" w:rsidRPr="00333F08">
        <w:rPr>
          <w:rFonts w:ascii="Times New Roman" w:hAnsi="Times New Roman" w:hint="eastAsia"/>
        </w:rPr>
        <w:instrText>从而完成碰撞情况的检测</w:instrText>
      </w:r>
      <w:r w:rsidR="00F00D2C" w:rsidRPr="00333F08">
        <w:rPr>
          <w:rFonts w:ascii="Times New Roman" w:hAnsi="Times New Roman" w:hint="eastAsia"/>
        </w:rPr>
        <w:instrText>;\n\n\n\t3.</w:instrText>
      </w:r>
      <w:r w:rsidR="00F00D2C" w:rsidRPr="00333F08">
        <w:rPr>
          <w:rFonts w:ascii="Times New Roman" w:hAnsi="Times New Roman" w:hint="eastAsia"/>
        </w:rPr>
        <w:instrText>基于三角面多面体的三维裁剪算法实现了凸多面体窗口对任意三角面多面体的部分选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逐一用多面体窗口的边界面去裁剪被裁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将每次裁剪的结果多面体按照三角面形式保存进入下一次面裁剪</w:instrText>
      </w:r>
      <w:r w:rsidR="00F00D2C" w:rsidRPr="00333F08">
        <w:rPr>
          <w:rFonts w:ascii="Times New Roman" w:hAnsi="Times New Roman" w:hint="eastAsia"/>
        </w:rPr>
        <w:instrText>,</w:instrText>
      </w:r>
      <w:r w:rsidR="00F00D2C" w:rsidRPr="00333F08">
        <w:rPr>
          <w:rFonts w:ascii="Times New Roman" w:hAnsi="Times New Roman" w:hint="eastAsia"/>
        </w:rPr>
        <w:instrText>直到窗口的所有面都完成裁剪为止。</w:instrText>
      </w:r>
      <w:r w:rsidR="00F00D2C" w:rsidRPr="00333F08">
        <w:rPr>
          <w:rFonts w:ascii="Times New Roman" w:hAnsi="Times New Roman" w:hint="eastAsia"/>
        </w:rPr>
        <w:instrText>\n\n\n\t</w:instrText>
      </w:r>
      <w:r w:rsidR="00F00D2C" w:rsidRPr="00333F08">
        <w:rPr>
          <w:rFonts w:ascii="Times New Roman" w:hAnsi="Times New Roman" w:hint="eastAsia"/>
        </w:rPr>
        <w:instrText>以上算法已经编程实现</w:instrText>
      </w:r>
      <w:r w:rsidR="00F00D2C" w:rsidRPr="00333F08">
        <w:rPr>
          <w:rFonts w:ascii="Times New Roman" w:hAnsi="Times New Roman" w:hint="eastAsia"/>
        </w:rPr>
        <w:instrText>,</w:instrText>
      </w:r>
      <w:r w:rsidR="00F00D2C" w:rsidRPr="00333F08">
        <w:rPr>
          <w:rFonts w:ascii="Times New Roman" w:hAnsi="Times New Roman" w:hint="eastAsia"/>
        </w:rPr>
        <w:instrText>并且用实例证明了算法的正确性和有效性。</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322\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11\nfilename: 1011077993.nh","number-of-pages":"66","publisher":"</w:instrText>
      </w:r>
      <w:r w:rsidR="00F00D2C" w:rsidRPr="00333F08">
        <w:rPr>
          <w:rFonts w:ascii="Times New Roman" w:hAnsi="Times New Roman" w:hint="eastAsia"/>
        </w:rPr>
        <w:instrText>中国地质大学（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三维地质建模中几何形体分析技术的几个算法研究</w:instrText>
      </w:r>
      <w:r w:rsidR="00F00D2C" w:rsidRPr="00333F08">
        <w:rPr>
          <w:rFonts w:ascii="Times New Roman" w:hAnsi="Times New Roman" w:hint="eastAsia"/>
        </w:rPr>
        <w:instrText>","URL":"https://kns.cnki.net/KCMS/detail/detail.aspx?dbcode=CMFD&amp;dbname=CMFD2011&amp;filename=1011077993.nh","author":[{"literal":"</w:instrText>
      </w:r>
      <w:r w:rsidR="00F00D2C" w:rsidRPr="00333F08">
        <w:rPr>
          <w:rFonts w:ascii="Times New Roman" w:hAnsi="Times New Roman" w:hint="eastAsia"/>
        </w:rPr>
        <w:instrText>汤东阳</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姚长利</w:instrText>
      </w:r>
      <w:r w:rsidR="00F00D2C" w:rsidRPr="00333F08">
        <w:rPr>
          <w:rFonts w:ascii="Times New Roman" w:hAnsi="Times New Roman" w:hint="eastAsia"/>
        </w:rPr>
        <w:instrText>"},{"literal":"</w:instrText>
      </w:r>
      <w:r w:rsidR="00F00D2C" w:rsidRPr="00333F08">
        <w:rPr>
          <w:rFonts w:ascii="Times New Roman" w:hAnsi="Times New Roman" w:hint="eastAsia"/>
        </w:rPr>
        <w:instrText>薛典军</w:instrText>
      </w:r>
      <w:r w:rsidR="00F00D2C" w:rsidRPr="00333F08">
        <w:rPr>
          <w:rFonts w:ascii="Times New Roman" w:hAnsi="Times New Roman" w:hint="eastAsia"/>
        </w:rPr>
        <w:instrText>"}],"accessed":{"date-parts":[["2025",2,25]]},"issued":{"date-parts":[["2011"]]}}},{"id":101,"uris":["http://zotero.org/users/local/8clMLtyf/items/BBTSR73E"],"itemData":{"id":101,"type":"webpage","title":"</w:instrText>
      </w:r>
      <w:r w:rsidR="00F00D2C" w:rsidRPr="00333F08">
        <w:rPr>
          <w:rFonts w:ascii="Times New Roman" w:hAnsi="Times New Roman" w:hint="eastAsia"/>
        </w:rPr>
        <w:instrText>三维地质建模中几何形体碰撞检测的图形分析技术</w:instrText>
      </w:r>
      <w:r w:rsidR="00F00D2C" w:rsidRPr="00333F08">
        <w:rPr>
          <w:rFonts w:ascii="Times New Roman" w:hAnsi="Times New Roman" w:hint="eastAsia"/>
        </w:rPr>
        <w:instrText xml:space="preserve"> - </w:instrText>
      </w:r>
      <w:r w:rsidR="00F00D2C" w:rsidRPr="00333F08">
        <w:rPr>
          <w:rFonts w:ascii="Times New Roman" w:hAnsi="Times New Roman" w:hint="eastAsia"/>
        </w:rPr>
        <w:instrText>中国知网</w:instrText>
      </w:r>
      <w:r w:rsidR="00F00D2C" w:rsidRPr="00333F08">
        <w:rPr>
          <w:rFonts w:ascii="Times New Roman" w:hAnsi="Times New Roman" w:hint="eastAsia"/>
        </w:rPr>
        <w:instrText>","URL":"https://kns-cnki-net-s.vpn.cumtb.edu.cn:8118/kcms2/article/abstract?v=nKttgsEmyDdne09A9PGctGEY1PkLxTpyCXln7fc-P5Jejcu_xoPJg3x5OohOjfr2lH1i1y-hCqF</w:instrText>
      </w:r>
      <w:r w:rsidR="00F00D2C" w:rsidRPr="00333F08">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7-71]</w:t>
      </w:r>
      <w:r w:rsidR="00350AEE" w:rsidRPr="00333F08">
        <w:rPr>
          <w:rFonts w:ascii="Times New Roman" w:hAnsi="Times New Roman"/>
        </w:rPr>
        <w:fldChar w:fldCharType="end"/>
      </w:r>
      <w:r w:rsidR="00350AEE" w:rsidRPr="00333F08">
        <w:rPr>
          <w:rFonts w:ascii="Times New Roman" w:hAnsi="Times New Roman" w:hint="eastAsia"/>
        </w:rPr>
        <w:t>，</w:t>
      </w:r>
      <w:r w:rsidR="007444B5">
        <w:rPr>
          <w:rFonts w:ascii="Times New Roman" w:hAnsi="Times New Roman" w:cs="Times New Roman" w:hint="eastAsia"/>
          <w:kern w:val="2"/>
        </w:rPr>
        <w:t>本文利用该方法</w:t>
      </w:r>
      <w:r w:rsidRPr="00333F08">
        <w:rPr>
          <w:rFonts w:ascii="Times New Roman" w:hAnsi="Times New Roman" w:cs="Times New Roman"/>
          <w:kern w:val="2"/>
        </w:rPr>
        <w:t>确定模型</w:t>
      </w:r>
      <w:r w:rsidR="007444B5">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002A6847"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5"/>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00966E7F" w:rsidRPr="00333F08">
        <w:rPr>
          <w:rFonts w:ascii="Times New Roman" w:hAnsi="Times New Roman" w:cs="Times New Roman" w:hint="eastAsia"/>
          <w:kern w:val="2"/>
        </w:rPr>
        <w:t>范围由从数据集中分别查找</w:t>
      </w:r>
      <w:r w:rsidR="00966E7F" w:rsidRPr="00333F08">
        <w:rPr>
          <w:rFonts w:ascii="Times New Roman" w:hAnsi="Times New Roman" w:cs="Times New Roman" w:hint="eastAsia"/>
          <w:kern w:val="2"/>
        </w:rPr>
        <w:t>x</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y</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z</w:t>
      </w:r>
      <w:r w:rsidR="00966E7F" w:rsidRPr="00333F08">
        <w:rPr>
          <w:rFonts w:ascii="Times New Roman" w:hAnsi="Times New Roman" w:cs="Times New Roman" w:hint="eastAsia"/>
          <w:kern w:val="2"/>
        </w:rPr>
        <w:t>三个坐标的最大值和最小值进行定义</w:t>
      </w:r>
      <w:r w:rsidR="00CE0340" w:rsidRPr="00333F08">
        <w:rPr>
          <w:rFonts w:ascii="Times New Roman" w:hAnsi="Times New Roman" w:cs="Times New Roman"/>
          <w:kern w:val="2"/>
        </w:rPr>
        <w:t>(</w:t>
      </w:r>
      <w:r w:rsidR="00CE0340" w:rsidRPr="00333F08">
        <w:rPr>
          <w:rFonts w:ascii="Times New Roman" w:hAnsi="Times New Roman" w:cs="Times New Roman" w:hint="eastAsia"/>
          <w:kern w:val="2"/>
        </w:rPr>
        <w:t>图</w:t>
      </w:r>
      <w:r w:rsidR="00CE0340" w:rsidRPr="00333F08">
        <w:rPr>
          <w:rFonts w:ascii="Times New Roman" w:hAnsi="Times New Roman" w:cs="Times New Roman" w:hint="eastAsia"/>
          <w:kern w:val="2"/>
        </w:rPr>
        <w:t>3.</w:t>
      </w:r>
      <w:r w:rsidR="00B35624" w:rsidRPr="00333F08">
        <w:rPr>
          <w:rFonts w:ascii="Times New Roman" w:hAnsi="Times New Roman" w:cs="Times New Roman" w:hint="eastAsia"/>
          <w:kern w:val="2"/>
        </w:rPr>
        <w:t>5</w:t>
      </w:r>
      <w:r w:rsidR="00CE0340" w:rsidRPr="00333F08">
        <w:rPr>
          <w:rFonts w:ascii="Times New Roman" w:hAnsi="Times New Roman" w:cs="Times New Roman"/>
          <w:kern w:val="2"/>
        </w:rPr>
        <w:t>)</w:t>
      </w:r>
      <w:r w:rsidR="00966E7F" w:rsidRPr="00333F08">
        <w:rPr>
          <w:rFonts w:ascii="Times New Roman" w:hAnsi="Times New Roman" w:cs="Times New Roman" w:hint="eastAsia"/>
          <w:kern w:val="2"/>
        </w:rPr>
        <w:t>。</w:t>
      </w:r>
    </w:p>
    <w:p w14:paraId="55F71879" w14:textId="1B63959E" w:rsidR="00966E7F" w:rsidRPr="00333F08" w:rsidRDefault="00D31147" w:rsidP="00333F08">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00966E7F" w:rsidRPr="00333F08">
        <w:rPr>
          <w:rFonts w:ascii="Times New Roman" w:hAnsi="Times New Roman" w:hint="eastAsia"/>
        </w:rPr>
        <w:t xml:space="preserve">     </w:t>
      </w:r>
      <w:r w:rsidR="00966E7F" w:rsidRPr="00333F08">
        <w:rPr>
          <w:rFonts w:ascii="Times New Roman" w:hAnsi="Times New Roman" w:hint="eastAsia"/>
        </w:rPr>
        <w:t>（</w:t>
      </w:r>
      <w:r w:rsidR="00966E7F" w:rsidRPr="00333F08">
        <w:rPr>
          <w:rFonts w:ascii="Times New Roman" w:hAnsi="Times New Roman" w:hint="eastAsia"/>
        </w:rPr>
        <w:t>3.</w:t>
      </w:r>
      <w:r w:rsidR="002A6847" w:rsidRPr="00333F08">
        <w:rPr>
          <w:rFonts w:ascii="Times New Roman" w:hAnsi="Times New Roman" w:hint="eastAsia"/>
        </w:rPr>
        <w:t>8</w:t>
      </w:r>
      <w:r w:rsidR="00966E7F" w:rsidRPr="00333F08">
        <w:rPr>
          <w:rFonts w:ascii="Times New Roman" w:hAnsi="Times New Roman" w:hint="eastAsia"/>
        </w:rPr>
        <w:t>）</w:t>
      </w:r>
    </w:p>
    <w:p w14:paraId="4A9886FE" w14:textId="62011649"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00242ED5"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00B14416" w:rsidRPr="00333F08">
        <w:rPr>
          <w:rFonts w:ascii="Times New Roman" w:hAnsi="Times New Roman" w:cs="Times New Roman" w:hint="eastAsia"/>
          <w:kern w:val="2"/>
        </w:rPr>
        <w:t>通过公式（</w:t>
      </w:r>
      <w:r w:rsidR="00B14416" w:rsidRPr="00333F08">
        <w:rPr>
          <w:rFonts w:ascii="Times New Roman" w:hAnsi="Times New Roman" w:cs="Times New Roman" w:hint="eastAsia"/>
          <w:kern w:val="2"/>
        </w:rPr>
        <w:t>3.</w:t>
      </w:r>
      <w:r w:rsidR="002A6847" w:rsidRPr="00333F08">
        <w:rPr>
          <w:rFonts w:ascii="Times New Roman" w:hAnsi="Times New Roman" w:cs="Times New Roman" w:hint="eastAsia"/>
          <w:kern w:val="2"/>
        </w:rPr>
        <w:t>9</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0</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1</w:t>
      </w:r>
      <w:r w:rsidR="00B14416" w:rsidRPr="00333F08">
        <w:rPr>
          <w:rFonts w:ascii="Times New Roman" w:hAnsi="Times New Roman" w:cs="Times New Roman" w:hint="eastAsia"/>
          <w:kern w:val="2"/>
        </w:rPr>
        <w:t>）分别对三个坐标轴分量的最大最小值进行计算定义。</w:t>
      </w:r>
    </w:p>
    <w:p w14:paraId="587F9E7B" w14:textId="754D83F1"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w:t>
      </w:r>
      <w:r w:rsidR="002A6847" w:rsidRPr="00333F08">
        <w:rPr>
          <w:rFonts w:ascii="Times New Roman" w:hAnsi="Times New Roman" w:hint="eastAsia"/>
        </w:rPr>
        <w:t>9</w:t>
      </w:r>
      <w:r w:rsidR="00242ED5" w:rsidRPr="00333F08">
        <w:rPr>
          <w:rFonts w:ascii="Times New Roman" w:hAnsi="Times New Roman" w:hint="eastAsia"/>
        </w:rPr>
        <w:t>）</w:t>
      </w:r>
    </w:p>
    <w:p w14:paraId="31548D5A" w14:textId="235529C4"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0</w:t>
      </w:r>
      <w:r w:rsidR="00242ED5" w:rsidRPr="00333F08">
        <w:rPr>
          <w:rFonts w:ascii="Times New Roman" w:hAnsi="Times New Roman" w:hint="eastAsia"/>
        </w:rPr>
        <w:t>）</w:t>
      </w:r>
    </w:p>
    <w:p w14:paraId="201D77E1" w14:textId="152FFE5A" w:rsidR="009F4A6F"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1</w:t>
      </w:r>
      <w:r w:rsidR="00242ED5" w:rsidRPr="00333F08">
        <w:rPr>
          <w:rFonts w:ascii="Times New Roman" w:hAnsi="Times New Roman" w:hint="eastAsia"/>
        </w:rPr>
        <w:t>）</w:t>
      </w:r>
    </w:p>
    <w:p w14:paraId="6913C2B6" w14:textId="0056B390" w:rsidR="00242ED5" w:rsidRPr="00333F08" w:rsidRDefault="00242ED5" w:rsidP="00333F08">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w:t>
      </w:r>
      <w:r w:rsidRPr="00333F08">
        <w:rPr>
          <w:rFonts w:ascii="Times New Roman" w:hAnsi="Times New Roman" w:cs="Times New Roman" w:hint="eastAsia"/>
          <w:kern w:val="2"/>
        </w:rPr>
        <w:lastRenderedPageBreak/>
        <w:t>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49DB4AE6" w14:textId="252399A7" w:rsidR="006C2995" w:rsidRPr="00333F08" w:rsidRDefault="00242ED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00CC3CB1" w:rsidRPr="00333F08">
        <w:rPr>
          <w:rFonts w:ascii="Times New Roman" w:hAnsi="Times New Roman" w:cs="Times New Roman" w:hint="eastAsia"/>
          <w:kern w:val="2"/>
        </w:rPr>
        <w:t>UV</w:t>
      </w:r>
      <w:r w:rsidR="00CC3CB1" w:rsidRPr="00333F08">
        <w:rPr>
          <w:rFonts w:ascii="Times New Roman" w:hAnsi="Times New Roman" w:cs="Times New Roman" w:hint="eastAsia"/>
          <w:kern w:val="2"/>
        </w:rPr>
        <w:t>坐标计算奠定了</w:t>
      </w:r>
      <w:r w:rsidR="0020338E">
        <w:rPr>
          <w:rFonts w:ascii="Times New Roman" w:hAnsi="Times New Roman" w:cs="Times New Roman" w:hint="eastAsia"/>
          <w:kern w:val="2"/>
        </w:rPr>
        <w:t>数据</w:t>
      </w:r>
      <w:r w:rsidR="00CC3CB1" w:rsidRPr="00333F08">
        <w:rPr>
          <w:rFonts w:ascii="Times New Roman" w:hAnsi="Times New Roman" w:cs="Times New Roman" w:hint="eastAsia"/>
          <w:kern w:val="2"/>
        </w:rPr>
        <w:t>基础。</w:t>
      </w:r>
    </w:p>
    <w:p w14:paraId="3A89D6ED" w14:textId="039CBCB1" w:rsidR="00B016E5" w:rsidRPr="00D834A6" w:rsidRDefault="00B016E5" w:rsidP="00493E6E">
      <w:pPr>
        <w:keepNext/>
        <w:keepLines/>
        <w:snapToGrid w:val="0"/>
        <w:spacing w:before="120" w:after="120" w:line="360" w:lineRule="auto"/>
        <w:outlineLvl w:val="2"/>
        <w:rPr>
          <w:rFonts w:ascii="Times New Roman" w:eastAsia="黑体" w:hAnsi="Times New Roman"/>
          <w:bCs/>
        </w:rPr>
      </w:pPr>
      <w:bookmarkStart w:id="61" w:name="_Toc193146425"/>
      <w:r w:rsidRPr="00D834A6">
        <w:rPr>
          <w:rFonts w:ascii="Times New Roman" w:eastAsia="黑体" w:hAnsi="Times New Roman"/>
          <w:bCs/>
        </w:rPr>
        <w:t xml:space="preserve">3.3.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61"/>
    </w:p>
    <w:p w14:paraId="38991249" w14:textId="77777777" w:rsidR="00D346ED" w:rsidRDefault="006E1B4C" w:rsidP="00D346ED">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w:t>
      </w:r>
      <w:r w:rsidR="00CC3CB1" w:rsidRPr="00333F08">
        <w:rPr>
          <w:rFonts w:ascii="Times New Roman" w:hAnsi="Times New Roman" w:cs="Times New Roman" w:hint="eastAsia"/>
          <w:kern w:val="2"/>
        </w:rPr>
        <w:t>属性</w:t>
      </w:r>
      <w:r w:rsidRPr="00333F08">
        <w:rPr>
          <w:rFonts w:ascii="Times New Roman" w:hAnsi="Times New Roman" w:cs="Times New Roman" w:hint="eastAsia"/>
          <w:kern w:val="2"/>
        </w:rPr>
        <w:t>是一个</w:t>
      </w:r>
      <w:r w:rsidR="005F4E0F" w:rsidRPr="00333F08">
        <w:rPr>
          <w:rFonts w:ascii="Times New Roman" w:hAnsi="Times New Roman" w:cs="Times New Roman" w:hint="eastAsia"/>
          <w:kern w:val="2"/>
        </w:rPr>
        <w:t>难题</w:t>
      </w:r>
      <w:r w:rsidRPr="00333F08">
        <w:rPr>
          <w:rFonts w:ascii="Times New Roman" w:hAnsi="Times New Roman" w:cs="Times New Roman" w:hint="eastAsia"/>
          <w:kern w:val="2"/>
        </w:rPr>
        <w:t>，大多数建模软件在系统功能和多样性方面都取得了一些进展，然而，在外观和内部质量优化方面仍存在不足</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2]</w:t>
      </w:r>
      <w:r w:rsidRPr="00333F08">
        <w:rPr>
          <w:rFonts w:ascii="Times New Roman" w:hAnsi="Times New Roman"/>
        </w:rPr>
        <w:fldChar w:fldCharType="end"/>
      </w:r>
      <w:r w:rsidRPr="00333F08">
        <w:rPr>
          <w:rFonts w:ascii="Times New Roman" w:hAnsi="Times New Roman" w:hint="eastAsia"/>
        </w:rPr>
        <w:t>。</w:t>
      </w:r>
      <w:r w:rsidR="006C2995" w:rsidRPr="00333F08">
        <w:rPr>
          <w:rFonts w:ascii="Times New Roman" w:hAnsi="Times New Roman" w:cs="Times New Roman"/>
          <w:kern w:val="2"/>
        </w:rPr>
        <w:t>在三维地质建模及可视化中，</w:t>
      </w:r>
      <w:bookmarkStart w:id="62" w:name="_Hlk191412485"/>
      <w:r w:rsidR="006C2995" w:rsidRPr="00333F08">
        <w:rPr>
          <w:rFonts w:ascii="Times New Roman" w:hAnsi="Times New Roman" w:cs="Times New Roman"/>
          <w:kern w:val="2"/>
        </w:rPr>
        <w:t>纹理映射</w:t>
      </w:r>
      <w:bookmarkEnd w:id="62"/>
      <w:r w:rsidR="006C2995" w:rsidRPr="00333F08">
        <w:rPr>
          <w:rFonts w:ascii="Times New Roman" w:hAnsi="Times New Roman" w:cs="Times New Roman"/>
          <w:kern w:val="2"/>
        </w:rPr>
        <w:t>是提升模型真实感的关键</w:t>
      </w:r>
      <w:r w:rsidR="00493E6E" w:rsidRPr="00333F08">
        <w:rPr>
          <w:rFonts w:ascii="Times New Roman" w:hAnsi="Times New Roman" w:cs="Times New Roman" w:hint="eastAsia"/>
          <w:kern w:val="2"/>
        </w:rPr>
        <w:t>方法</w:t>
      </w:r>
      <w:r w:rsidR="006C2995" w:rsidRPr="00333F08">
        <w:rPr>
          <w:rFonts w:ascii="Times New Roman" w:hAnsi="Times New Roman" w:cs="Times New Roman"/>
          <w:kern w:val="2"/>
        </w:rPr>
        <w:t>之一</w:t>
      </w:r>
      <w:r w:rsidRPr="00333F08">
        <w:rPr>
          <w:rFonts w:ascii="Times New Roman" w:hAnsi="Times New Roman" w:cs="Times New Roman" w:hint="eastAsia"/>
          <w:kern w:val="2"/>
        </w:rPr>
        <w:t>，</w:t>
      </w:r>
      <w:r w:rsidR="006C2995"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KqTJkeik","properties":{"formattedCitation":"\\super [73]\\nosupersub{}","plainCitation":"[73]","noteIndex":0},"citationItems":[{"id":144,"uris":["http://zotero.org/users/local/8clMLtyf/items/HPS22XQN"],"item</w:instrText>
      </w:r>
      <w:r w:rsidR="00F00D2C" w:rsidRPr="00333F08">
        <w:rPr>
          <w:rFonts w:ascii="Times New Roman" w:hAnsi="Times New Roman" w:hint="eastAsia"/>
        </w:rPr>
        <w:instrText>Data":{"id":144,"type":"thesis","abstract":"</w:instrText>
      </w:r>
      <w:r w:rsidR="00F00D2C" w:rsidRPr="00333F08">
        <w:rPr>
          <w:rFonts w:ascii="Times New Roman" w:hAnsi="Times New Roman" w:hint="eastAsia"/>
        </w:rPr>
        <w:instrText>三维地质建模结合了地质理论和计算机技术</w:instrText>
      </w:r>
      <w:r w:rsidR="00F00D2C" w:rsidRPr="00333F08">
        <w:rPr>
          <w:rFonts w:ascii="Times New Roman" w:hAnsi="Times New Roman" w:hint="eastAsia"/>
        </w:rPr>
        <w:instrText>,</w:instrText>
      </w:r>
      <w:r w:rsidR="00F00D2C" w:rsidRPr="00333F08">
        <w:rPr>
          <w:rFonts w:ascii="Times New Roman" w:hAnsi="Times New Roman" w:hint="eastAsia"/>
        </w:rPr>
        <w:instrText>实现了数字化地质勘探和资源监测</w:instrText>
      </w:r>
      <w:r w:rsidR="00F00D2C" w:rsidRPr="00333F08">
        <w:rPr>
          <w:rFonts w:ascii="Times New Roman" w:hAnsi="Times New Roman" w:hint="eastAsia"/>
        </w:rPr>
        <w:instrText>,</w:instrText>
      </w:r>
      <w:r w:rsidR="00F00D2C" w:rsidRPr="00333F08">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F00D2C" w:rsidRPr="00333F08">
        <w:rPr>
          <w:rFonts w:ascii="Times New Roman" w:hAnsi="Times New Roman" w:hint="eastAsia"/>
        </w:rPr>
        <w:instrText>,</w:instrText>
      </w:r>
      <w:r w:rsidR="00F00D2C" w:rsidRPr="00333F08">
        <w:rPr>
          <w:rFonts w:ascii="Times New Roman" w:hAnsi="Times New Roman" w:hint="eastAsia"/>
        </w:rPr>
        <w:instrText>保证对地质数据进行正确分析和研究。本文针对三维地质模型的拓扑信息错误和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基于半边数据结构的拓扑信息修复算法和基于蔓延法的法向量修复算法。对于拓扑信息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检测存在拓扑信息错误的顶点和边</w:instrText>
      </w:r>
      <w:r w:rsidR="00F00D2C" w:rsidRPr="00333F08">
        <w:rPr>
          <w:rFonts w:ascii="Times New Roman" w:hAnsi="Times New Roman" w:hint="eastAsia"/>
        </w:rPr>
        <w:instrText>,</w:instrText>
      </w:r>
      <w:r w:rsidR="00F00D2C" w:rsidRPr="00333F08">
        <w:rPr>
          <w:rFonts w:ascii="Times New Roman" w:hAnsi="Times New Roman" w:hint="eastAsia"/>
        </w:rPr>
        <w:instrText>然后通过“分离”错误点和错误边的方法来修复错误。对于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使用点和空间多面体的位置关系来寻找的基准面片</w:instrText>
      </w:r>
      <w:r w:rsidR="00F00D2C" w:rsidRPr="00333F08">
        <w:rPr>
          <w:rFonts w:ascii="Times New Roman" w:hAnsi="Times New Roman" w:hint="eastAsia"/>
        </w:rPr>
        <w:instrText>,</w:instrText>
      </w:r>
      <w:r w:rsidR="00F00D2C" w:rsidRPr="00333F08">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该算法将模型的上表面、侧面和下表面进行分解处理</w:instrText>
      </w:r>
      <w:r w:rsidR="00F00D2C" w:rsidRPr="00333F08">
        <w:rPr>
          <w:rFonts w:ascii="Times New Roman" w:hAnsi="Times New Roman" w:hint="eastAsia"/>
        </w:rPr>
        <w:instrText>,</w:instrText>
      </w:r>
      <w:r w:rsidR="00F00D2C" w:rsidRPr="00333F08">
        <w:rPr>
          <w:rFonts w:ascii="Times New Roman" w:hAnsi="Times New Roman" w:hint="eastAsia"/>
        </w:rPr>
        <w:instrText>然后分别进行纹理映射。该算法的重点是对模型的环形侧面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处理侧面的核心在于将侧面“展开”到二维平面</w:instrText>
      </w:r>
      <w:r w:rsidR="00F00D2C" w:rsidRPr="00333F08">
        <w:rPr>
          <w:rFonts w:ascii="Times New Roman" w:hAnsi="Times New Roman" w:hint="eastAsia"/>
        </w:rPr>
        <w:instrText>,</w:instrText>
      </w:r>
      <w:r w:rsidR="00F00D2C" w:rsidRPr="00333F08">
        <w:rPr>
          <w:rFonts w:ascii="Times New Roman" w:hAnsi="Times New Roman" w:hint="eastAsia"/>
        </w:rPr>
        <w:instrText>然后使用二维纹理进行映射。最后对以上模型修复算法和纹理映射算法系统集成</w:instrText>
      </w:r>
      <w:r w:rsidR="00F00D2C" w:rsidRPr="00333F08">
        <w:rPr>
          <w:rFonts w:ascii="Times New Roman" w:hAnsi="Times New Roman" w:hint="eastAsia"/>
        </w:rPr>
        <w:instrText>,</w:instrText>
      </w:r>
      <w:r w:rsidR="00F00D2C" w:rsidRPr="00333F08">
        <w:rPr>
          <w:rFonts w:ascii="Times New Roman" w:hAnsi="Times New Roman" w:hint="eastAsia"/>
        </w:rPr>
        <w:instrText>开发三维地质建模模拟系统。</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380/d.cnki.gwkju.2017.000104\n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51\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202101\nfilename: 1020104731.nh","number-of-pages":"65","publisher":"</w:instrText>
      </w:r>
      <w:r w:rsidR="00F00D2C" w:rsidRPr="00333F08">
        <w:rPr>
          <w:rFonts w:ascii="Times New Roman" w:hAnsi="Times New Roman" w:hint="eastAsia"/>
        </w:rPr>
        <w:instrText>武汉科技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地质体建模中模型修复和纹理映射关键技术研究与实践</w:instrText>
      </w:r>
      <w:r w:rsidR="00F00D2C" w:rsidRPr="00333F08">
        <w:rPr>
          <w:rFonts w:ascii="Times New Roman" w:hAnsi="Times New Roman" w:hint="eastAsia"/>
        </w:rPr>
        <w:instrText>","URL":"https://doi.org/10.27380/d.cnki.gwkju.2017.000104","author":[{"literal":"</w:instrText>
      </w:r>
      <w:r w:rsidR="00F00D2C" w:rsidRPr="00333F08">
        <w:rPr>
          <w:rFonts w:ascii="Times New Roman" w:hAnsi="Times New Roman" w:hint="eastAsia"/>
        </w:rPr>
        <w:instrText>谭继鑫</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建勋</w:instrText>
      </w:r>
      <w:r w:rsidR="00F00D2C" w:rsidRPr="00333F08">
        <w:rPr>
          <w:rFonts w:ascii="Times New Roman" w:hAnsi="Times New Roman" w:hint="eastAsia"/>
        </w:rPr>
        <w:instrText>"}],"accessed":{"date-parts":[["2025",2,25]]},"issued":{"date-parts":[["2021"]]}}}],"</w:instrText>
      </w:r>
      <w:r w:rsidR="00F00D2C" w:rsidRPr="00333F08">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3]</w:t>
      </w:r>
      <w:r w:rsidRPr="00333F08">
        <w:rPr>
          <w:rFonts w:ascii="Times New Roman" w:hAnsi="Times New Roman"/>
        </w:rPr>
        <w:fldChar w:fldCharType="end"/>
      </w:r>
      <w:r w:rsidR="006C2995" w:rsidRPr="00333F08">
        <w:rPr>
          <w:rFonts w:ascii="Times New Roman" w:hAnsi="Times New Roman"/>
        </w:rPr>
        <w:t>。</w:t>
      </w:r>
      <w:r w:rsidR="006C2995" w:rsidRPr="00333F08">
        <w:rPr>
          <w:rFonts w:ascii="Times New Roman" w:hAnsi="Times New Roman" w:cs="Times New Roman"/>
          <w:kern w:val="2"/>
        </w:rPr>
        <w:t>地质</w:t>
      </w:r>
      <w:r w:rsidR="00D346ED">
        <w:rPr>
          <w:rFonts w:ascii="Times New Roman" w:hAnsi="Times New Roman" w:cs="Times New Roman" w:hint="eastAsia"/>
          <w:kern w:val="2"/>
        </w:rPr>
        <w:t>模型中</w:t>
      </w:r>
      <w:r w:rsidR="00CC3CB1" w:rsidRPr="00333F08">
        <w:rPr>
          <w:rFonts w:ascii="Times New Roman" w:hAnsi="Times New Roman" w:cs="Times New Roman"/>
          <w:kern w:val="2"/>
        </w:rPr>
        <w:t>不规则模型表面难以直接定义</w:t>
      </w:r>
      <w:r w:rsidR="00CC3CB1" w:rsidRPr="00333F08">
        <w:rPr>
          <w:rFonts w:ascii="Times New Roman" w:hAnsi="Times New Roman" w:cs="Times New Roman"/>
          <w:kern w:val="2"/>
        </w:rPr>
        <w:t>UV</w:t>
      </w:r>
      <w:r w:rsidR="00CC3CB1" w:rsidRPr="00333F08">
        <w:rPr>
          <w:rFonts w:ascii="Times New Roman" w:hAnsi="Times New Roman" w:cs="Times New Roman"/>
          <w:kern w:val="2"/>
        </w:rPr>
        <w:t>映射</w:t>
      </w:r>
      <w:r w:rsidR="00CC3CB1" w:rsidRPr="00333F08">
        <w:rPr>
          <w:rFonts w:ascii="Times New Roman" w:hAnsi="Times New Roman" w:cs="Times New Roman" w:hint="eastAsia"/>
          <w:kern w:val="2"/>
        </w:rPr>
        <w:t>，</w:t>
      </w:r>
      <w:r w:rsidR="006C2995" w:rsidRPr="00333F08">
        <w:rPr>
          <w:rFonts w:ascii="Times New Roman" w:hAnsi="Times New Roman" w:cs="Times New Roman"/>
          <w:kern w:val="2"/>
        </w:rPr>
        <w:t>模型</w:t>
      </w:r>
      <w:r w:rsidR="00D346ED">
        <w:rPr>
          <w:rFonts w:ascii="Times New Roman" w:hAnsi="Times New Roman" w:cs="Times New Roman" w:hint="eastAsia"/>
          <w:kern w:val="2"/>
        </w:rPr>
        <w:t>网格</w:t>
      </w:r>
      <w:r w:rsidR="006C2995" w:rsidRPr="00333F08">
        <w:rPr>
          <w:rFonts w:ascii="Times New Roman" w:hAnsi="Times New Roman" w:cs="Times New Roman"/>
          <w:kern w:val="2"/>
        </w:rPr>
        <w:t>的几何复杂性</w:t>
      </w:r>
      <w:r w:rsidR="00345102" w:rsidRPr="00333F08">
        <w:rPr>
          <w:rFonts w:ascii="Times New Roman" w:hAnsi="Times New Roman" w:cs="Times New Roman" w:hint="eastAsia"/>
          <w:kern w:val="2"/>
        </w:rPr>
        <w:t>容易</w:t>
      </w:r>
      <w:r w:rsidR="006C2995" w:rsidRPr="00333F08">
        <w:rPr>
          <w:rFonts w:ascii="Times New Roman" w:hAnsi="Times New Roman" w:cs="Times New Roman"/>
          <w:kern w:val="2"/>
        </w:rPr>
        <w:t>导致纹理</w:t>
      </w:r>
      <w:r w:rsidR="00345102" w:rsidRPr="00333F08">
        <w:rPr>
          <w:rFonts w:ascii="Times New Roman" w:hAnsi="Times New Roman" w:cs="Times New Roman" w:hint="eastAsia"/>
          <w:kern w:val="2"/>
        </w:rPr>
        <w:t>发生畸变</w:t>
      </w:r>
      <w:r w:rsidR="006C2995" w:rsidRPr="00333F08">
        <w:rPr>
          <w:rFonts w:ascii="Times New Roman" w:hAnsi="Times New Roman" w:cs="Times New Roman"/>
          <w:kern w:val="2"/>
        </w:rPr>
        <w:t>。为解决</w:t>
      </w:r>
      <w:r w:rsidR="00345102" w:rsidRPr="00333F08">
        <w:rPr>
          <w:rFonts w:ascii="Times New Roman" w:hAnsi="Times New Roman" w:cs="Times New Roman" w:hint="eastAsia"/>
          <w:kern w:val="2"/>
        </w:rPr>
        <w:t>该</w:t>
      </w:r>
      <w:r w:rsidR="006C2995" w:rsidRPr="00333F08">
        <w:rPr>
          <w:rFonts w:ascii="Times New Roman" w:hAnsi="Times New Roman" w:cs="Times New Roman"/>
          <w:kern w:val="2"/>
        </w:rPr>
        <w:t>问题，本节</w:t>
      </w:r>
      <w:r w:rsidR="00493E6E" w:rsidRPr="00333F08">
        <w:rPr>
          <w:rFonts w:ascii="Times New Roman" w:hAnsi="Times New Roman" w:cs="Times New Roman" w:hint="eastAsia"/>
          <w:kern w:val="2"/>
        </w:rPr>
        <w:t>结合前两节内容，</w:t>
      </w:r>
      <w:r w:rsidR="006C2995" w:rsidRPr="00333F08">
        <w:rPr>
          <w:rFonts w:ascii="Times New Roman" w:hAnsi="Times New Roman" w:cs="Times New Roman"/>
          <w:kern w:val="2"/>
        </w:rPr>
        <w:t>提出</w:t>
      </w:r>
      <w:r w:rsidR="00D346ED">
        <w:rPr>
          <w:rFonts w:ascii="Times New Roman" w:hAnsi="Times New Roman" w:cs="Times New Roman" w:hint="eastAsia"/>
          <w:kern w:val="2"/>
        </w:rPr>
        <w:t>一种自适应的纹理坐标</w:t>
      </w:r>
      <w:r w:rsidR="006C2995" w:rsidRPr="00333F08">
        <w:rPr>
          <w:rFonts w:ascii="Times New Roman" w:hAnsi="Times New Roman" w:cs="Times New Roman"/>
          <w:kern w:val="2"/>
        </w:rPr>
        <w:t>计算方法，适用于</w:t>
      </w:r>
      <w:r w:rsidR="00493E6E" w:rsidRPr="00333F08">
        <w:rPr>
          <w:rFonts w:ascii="Times New Roman" w:hAnsi="Times New Roman" w:cs="Times New Roman" w:hint="eastAsia"/>
          <w:kern w:val="2"/>
        </w:rPr>
        <w:t>多种</w:t>
      </w:r>
      <w:r w:rsidR="006C2995" w:rsidRPr="00333F08">
        <w:rPr>
          <w:rFonts w:ascii="Times New Roman" w:hAnsi="Times New Roman" w:cs="Times New Roman"/>
          <w:kern w:val="2"/>
        </w:rPr>
        <w:t>地质模型的纹理映射。</w:t>
      </w:r>
    </w:p>
    <w:p w14:paraId="71CBE84F" w14:textId="49BA7F3D" w:rsidR="006C2995" w:rsidRPr="00333F08" w:rsidRDefault="00D346ED" w:rsidP="00D346ED">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常在</w:t>
      </w:r>
      <w:r w:rsidR="00242ED5" w:rsidRPr="00333F08">
        <w:rPr>
          <w:rFonts w:ascii="Times New Roman" w:hAnsi="Times New Roman" w:cs="Times New Roman" w:hint="eastAsia"/>
          <w:kern w:val="2"/>
        </w:rPr>
        <w:t>二维</w:t>
      </w:r>
      <w:r>
        <w:rPr>
          <w:rFonts w:ascii="Times New Roman" w:hAnsi="Times New Roman" w:cs="Times New Roman" w:hint="eastAsia"/>
          <w:kern w:val="2"/>
        </w:rPr>
        <w:t>几何</w:t>
      </w:r>
      <w:r w:rsidR="00242ED5" w:rsidRPr="00333F08">
        <w:rPr>
          <w:rFonts w:ascii="Times New Roman" w:hAnsi="Times New Roman" w:cs="Times New Roman" w:hint="eastAsia"/>
          <w:kern w:val="2"/>
        </w:rPr>
        <w:t>平面上，</w:t>
      </w:r>
      <w:r w:rsidR="006C2995" w:rsidRPr="00333F08">
        <w:rPr>
          <w:rFonts w:ascii="Times New Roman" w:hAnsi="Times New Roman" w:cs="Times New Roman" w:hint="eastAsia"/>
          <w:kern w:val="2"/>
        </w:rPr>
        <w:t>顶</w:t>
      </w:r>
      <w:r w:rsidR="006C2995" w:rsidRPr="00333F08">
        <w:rPr>
          <w:rFonts w:ascii="Times New Roman" w:hAnsi="Times New Roman" w:cs="Times New Roman"/>
          <w:kern w:val="2"/>
        </w:rPr>
        <w:t>点映射到纹理空间采用公式</w:t>
      </w:r>
      <w:r w:rsidR="00242ED5" w:rsidRPr="00333F08">
        <w:rPr>
          <w:rFonts w:ascii="Times New Roman" w:hAnsi="Times New Roman" w:cs="Times New Roman" w:hint="eastAsia"/>
          <w:kern w:val="2"/>
        </w:rPr>
        <w:t>3.1</w:t>
      </w:r>
      <w:r w:rsidR="005F4E0F" w:rsidRPr="00333F08">
        <w:rPr>
          <w:rFonts w:ascii="Times New Roman" w:hAnsi="Times New Roman" w:cs="Times New Roman" w:hint="eastAsia"/>
          <w:kern w:val="2"/>
        </w:rPr>
        <w:t>2</w:t>
      </w:r>
      <w:r w:rsidR="00242ED5" w:rsidRPr="00333F08">
        <w:rPr>
          <w:rFonts w:ascii="Times New Roman" w:hAnsi="Times New Roman" w:cs="Times New Roman" w:hint="eastAsia"/>
          <w:kern w:val="2"/>
        </w:rPr>
        <w:t>进行</w:t>
      </w:r>
      <w:r>
        <w:rPr>
          <w:rFonts w:ascii="Times New Roman" w:hAnsi="Times New Roman" w:cs="Times New Roman" w:hint="eastAsia"/>
          <w:kern w:val="2"/>
        </w:rPr>
        <w:t>计算。</w:t>
      </w:r>
    </w:p>
    <w:p w14:paraId="369C250C" w14:textId="01EDC410" w:rsidR="006C2995" w:rsidRPr="00333F08" w:rsidRDefault="00B12849"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5F4E0F" w:rsidRPr="00333F08">
        <w:rPr>
          <w:rFonts w:ascii="Times New Roman" w:hAnsi="Times New Roman" w:hint="eastAsia"/>
        </w:rPr>
        <w:t>2</w:t>
      </w:r>
      <w:r w:rsidR="00242ED5" w:rsidRPr="00333F08">
        <w:rPr>
          <w:rFonts w:ascii="Times New Roman" w:hAnsi="Times New Roman" w:hint="eastAsia"/>
        </w:rPr>
        <w:t>）</w:t>
      </w:r>
    </w:p>
    <w:p w14:paraId="287B68A2" w14:textId="7C554947" w:rsidR="006C2995" w:rsidRPr="00333F08" w:rsidRDefault="00584D94"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w:r w:rsidR="006C2995"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是</w:t>
      </w:r>
      <w:r w:rsidR="00D346ED">
        <w:rPr>
          <w:rFonts w:ascii="Times New Roman" w:hAnsi="Times New Roman" w:cs="Times New Roman" w:hint="eastAsia"/>
          <w:kern w:val="2"/>
        </w:rPr>
        <w:t>几何图形</w:t>
      </w:r>
      <w:r w:rsidR="006C2995" w:rsidRPr="00333F08">
        <w:rPr>
          <w:rFonts w:ascii="Times New Roman" w:hAnsi="Times New Roman" w:cs="Times New Roman"/>
          <w:kern w:val="2"/>
        </w:rPr>
        <w:t>在</w:t>
      </w:r>
      <m:oMath>
        <m:r>
          <w:rPr>
            <w:rFonts w:ascii="Cambria Math" w:hAnsi="Cambria Math" w:cs="Times New Roman"/>
            <w:kern w:val="2"/>
          </w:rPr>
          <m:t>x</m:t>
        </m:r>
      </m:oMath>
      <w:r w:rsidR="006C2995" w:rsidRPr="00333F08">
        <w:rPr>
          <w:rFonts w:ascii="Times New Roman" w:hAnsi="Times New Roman" w:cs="Times New Roman"/>
          <w:kern w:val="2"/>
        </w:rPr>
        <w:t>和</w:t>
      </w:r>
      <m:oMath>
        <m:r>
          <w:rPr>
            <w:rFonts w:ascii="Cambria Math" w:hAnsi="Cambria Math" w:cs="Times New Roman"/>
            <w:kern w:val="2"/>
          </w:rPr>
          <m:t>y</m:t>
        </m:r>
      </m:oMath>
      <w:r w:rsidR="006C2995" w:rsidRPr="00333F08">
        <w:rPr>
          <w:rFonts w:ascii="Times New Roman" w:hAnsi="Times New Roman" w:cs="Times New Roman"/>
          <w:kern w:val="2"/>
        </w:rPr>
        <w:t>方向</w:t>
      </w:r>
      <w:r w:rsidR="00CC3CB1" w:rsidRPr="00333F08">
        <w:rPr>
          <w:rFonts w:ascii="Times New Roman" w:hAnsi="Times New Roman" w:cs="Times New Roman" w:hint="eastAsia"/>
          <w:kern w:val="2"/>
        </w:rPr>
        <w:t>上坐标的最大最小</w:t>
      </w:r>
      <w:r w:rsidR="006C2995"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333F08">
        <w:rPr>
          <w:rFonts w:ascii="Times New Roman" w:hAnsi="Times New Roman" w:cs="Times New Roman"/>
          <w:kern w:val="2"/>
        </w:rPr>
        <w:t>表示映射到纹理空间的坐标</w:t>
      </w:r>
      <w:r w:rsidR="00475784">
        <w:rPr>
          <w:rFonts w:ascii="Times New Roman" w:hAnsi="Times New Roman" w:cs="Times New Roman" w:hint="eastAsia"/>
          <w:kern w:val="2"/>
        </w:rPr>
        <w:t>。</w:t>
      </w:r>
    </w:p>
    <w:p w14:paraId="4DE76163" w14:textId="1764E559" w:rsidR="009F4A6F" w:rsidRPr="00333F08" w:rsidRDefault="003F367B" w:rsidP="00475784">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sidR="00D346ED">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006C2995" w:rsidRPr="00333F08">
        <w:rPr>
          <w:rFonts w:ascii="Times New Roman" w:hAnsi="Times New Roman" w:cs="Times New Roman"/>
          <w:kern w:val="2"/>
        </w:rPr>
        <w:t>按</w:t>
      </w:r>
      <w:r w:rsidR="00D346ED">
        <w:rPr>
          <w:rFonts w:ascii="Times New Roman" w:hAnsi="Times New Roman" w:cs="Times New Roman" w:hint="eastAsia"/>
          <w:kern w:val="2"/>
        </w:rPr>
        <w:t>坐标空间</w:t>
      </w:r>
      <w:r w:rsidR="006C2995" w:rsidRPr="00333F08">
        <w:rPr>
          <w:rFonts w:ascii="Times New Roman" w:hAnsi="Times New Roman" w:cs="Times New Roman"/>
          <w:kern w:val="2"/>
        </w:rPr>
        <w:t>分解为六个投影面，</w:t>
      </w:r>
      <w:r w:rsidR="009C0D34" w:rsidRPr="00333F08">
        <w:rPr>
          <w:rFonts w:ascii="Times New Roman" w:hAnsi="Times New Roman" w:cs="Times New Roman" w:hint="eastAsia"/>
          <w:kern w:val="2"/>
        </w:rPr>
        <w:t>对于平面投影</w:t>
      </w:r>
      <w:r w:rsidR="00475784">
        <w:rPr>
          <w:rFonts w:ascii="Times New Roman" w:hAnsi="Times New Roman" w:cs="Times New Roman" w:hint="eastAsia"/>
          <w:kern w:val="2"/>
        </w:rPr>
        <w:t>，</w:t>
      </w:r>
      <w:r w:rsidR="009C0D34" w:rsidRPr="00333F08">
        <w:rPr>
          <w:rFonts w:ascii="Times New Roman" w:hAnsi="Times New Roman" w:cs="Times New Roman" w:hint="eastAsia"/>
          <w:kern w:val="2"/>
        </w:rPr>
        <w:t>包围盒顶底、前侧后侧、左侧右侧</w:t>
      </w:r>
      <w:r w:rsidR="00D346ED">
        <w:rPr>
          <w:rFonts w:ascii="Times New Roman" w:hAnsi="Times New Roman" w:cs="Times New Roman" w:hint="eastAsia"/>
          <w:kern w:val="2"/>
        </w:rPr>
        <w:t>的投影是一致</w:t>
      </w:r>
      <w:r w:rsidR="009C0D34" w:rsidRPr="00333F08">
        <w:rPr>
          <w:rFonts w:ascii="Times New Roman" w:hAnsi="Times New Roman" w:cs="Times New Roman" w:hint="eastAsia"/>
          <w:kern w:val="2"/>
        </w:rPr>
        <w:t>的，故</w:t>
      </w:r>
      <w:r w:rsidR="00D346ED">
        <w:rPr>
          <w:rFonts w:ascii="Times New Roman" w:hAnsi="Times New Roman" w:cs="Times New Roman" w:hint="eastAsia"/>
          <w:kern w:val="2"/>
        </w:rPr>
        <w:t>分为</w:t>
      </w:r>
      <w:r w:rsidR="009C0D34" w:rsidRPr="00333F08">
        <w:rPr>
          <w:rFonts w:ascii="Times New Roman" w:hAnsi="Times New Roman" w:cs="Times New Roman" w:hint="eastAsia"/>
          <w:kern w:val="2"/>
        </w:rPr>
        <w:t>XY</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三个平面的投影类别。</w:t>
      </w:r>
      <w:r w:rsidR="00475784" w:rsidRPr="00333F08">
        <w:rPr>
          <w:rFonts w:ascii="Times New Roman" w:hAnsi="Times New Roman" w:cs="Times New Roman" w:hint="eastAsia"/>
          <w:kern w:val="2"/>
        </w:rPr>
        <w:t>根据公式</w:t>
      </w:r>
      <w:r w:rsidR="00475784" w:rsidRPr="00333F08">
        <w:rPr>
          <w:rFonts w:ascii="Times New Roman" w:hAnsi="Times New Roman" w:cs="Times New Roman" w:hint="eastAsia"/>
          <w:kern w:val="2"/>
        </w:rPr>
        <w:t>3</w:t>
      </w:r>
      <w:r w:rsidR="00475784">
        <w:rPr>
          <w:rFonts w:ascii="Times New Roman" w:hAnsi="Times New Roman" w:cs="Times New Roman" w:hint="eastAsia"/>
          <w:kern w:val="2"/>
        </w:rPr>
        <w:t>.7</w:t>
      </w:r>
      <w:r w:rsidR="00475784" w:rsidRPr="00333F08">
        <w:rPr>
          <w:rFonts w:ascii="Times New Roman" w:hAnsi="Times New Roman" w:cs="Times New Roman" w:hint="eastAsia"/>
          <w:kern w:val="2"/>
        </w:rPr>
        <w:t>计算模型表面法向量后，对法向量分量作出判断</w:t>
      </w:r>
      <w:r w:rsidR="00475784">
        <w:rPr>
          <w:rFonts w:ascii="Times New Roman" w:hAnsi="Times New Roman" w:cs="Times New Roman" w:hint="eastAsia"/>
          <w:kern w:val="2"/>
        </w:rPr>
        <w:t>，进而</w:t>
      </w:r>
      <w:r w:rsidR="00FC60A6" w:rsidRPr="00333F08">
        <w:rPr>
          <w:rFonts w:ascii="Times New Roman" w:hAnsi="Times New Roman" w:cs="Times New Roman" w:hint="eastAsia"/>
          <w:kern w:val="2"/>
        </w:rPr>
        <w:t>确定映射的平面</w:t>
      </w:r>
      <w:r w:rsidR="00CE0340" w:rsidRPr="00333F08">
        <w:rPr>
          <w:rFonts w:ascii="Times New Roman" w:hAnsi="Times New Roman" w:cs="Times New Roman"/>
          <w:kern w:val="2"/>
        </w:rPr>
        <w:t>(</w:t>
      </w:r>
      <w:r w:rsidR="009C0D34" w:rsidRPr="00333F08">
        <w:rPr>
          <w:rFonts w:ascii="Times New Roman" w:hAnsi="Times New Roman" w:cs="Times New Roman" w:hint="eastAsia"/>
          <w:kern w:val="2"/>
        </w:rPr>
        <w:t>图</w:t>
      </w:r>
      <w:r w:rsidR="00FC60A6" w:rsidRPr="00333F08">
        <w:rPr>
          <w:rFonts w:ascii="Times New Roman" w:hAnsi="Times New Roman" w:cs="Times New Roman" w:hint="eastAsia"/>
          <w:kern w:val="2"/>
        </w:rPr>
        <w:t>3.</w:t>
      </w:r>
      <w:r w:rsidR="00D574AB">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a</w:t>
      </w:r>
      <w:r w:rsidR="00D574AB">
        <w:rPr>
          <w:rFonts w:ascii="Times New Roman" w:hAnsi="Times New Roman" w:cs="Times New Roman" w:hint="eastAsia"/>
          <w:kern w:val="2"/>
        </w:rPr>
        <w:t>）</w:t>
      </w:r>
      <w:r w:rsidR="00475784">
        <w:rPr>
          <w:rFonts w:ascii="Times New Roman" w:hAnsi="Times New Roman" w:cs="Times New Roman" w:hint="eastAsia"/>
          <w:kern w:val="2"/>
        </w:rPr>
        <w:t>)</w:t>
      </w:r>
      <w:r w:rsidR="00FC60A6" w:rsidRPr="00333F08">
        <w:rPr>
          <w:rFonts w:ascii="Times New Roman" w:hAnsi="Times New Roman" w:cs="Times New Roman" w:hint="eastAsia"/>
          <w:kern w:val="2"/>
        </w:rPr>
        <w:t>。以简单的三角面为例，法向量的</w:t>
      </w:r>
      <w:r w:rsidR="00FC60A6" w:rsidRPr="00333F08">
        <w:rPr>
          <w:rFonts w:ascii="Times New Roman" w:hAnsi="Times New Roman" w:cs="Times New Roman" w:hint="eastAsia"/>
          <w:kern w:val="2"/>
        </w:rPr>
        <w:t>Z</w:t>
      </w:r>
      <w:r w:rsidR="00FC60A6" w:rsidRPr="00333F08">
        <w:rPr>
          <w:rFonts w:ascii="Times New Roman" w:hAnsi="Times New Roman" w:cs="Times New Roman" w:hint="eastAsia"/>
          <w:kern w:val="2"/>
        </w:rPr>
        <w:t>分量大于</w:t>
      </w:r>
      <w:r w:rsidR="00FC60A6" w:rsidRPr="00333F08">
        <w:rPr>
          <w:rFonts w:ascii="Times New Roman" w:hAnsi="Times New Roman" w:cs="Times New Roman" w:hint="eastAsia"/>
          <w:kern w:val="2"/>
        </w:rPr>
        <w:t>X</w:t>
      </w:r>
      <w:r w:rsidR="00FC60A6" w:rsidRPr="00333F08">
        <w:rPr>
          <w:rFonts w:ascii="Times New Roman" w:hAnsi="Times New Roman" w:cs="Times New Roman" w:hint="eastAsia"/>
          <w:kern w:val="2"/>
        </w:rPr>
        <w:t>分量和</w:t>
      </w:r>
      <w:r w:rsidR="00FC60A6" w:rsidRPr="00333F08">
        <w:rPr>
          <w:rFonts w:ascii="Times New Roman" w:hAnsi="Times New Roman" w:cs="Times New Roman" w:hint="eastAsia"/>
          <w:kern w:val="2"/>
        </w:rPr>
        <w:t>Y</w:t>
      </w:r>
      <w:r w:rsidR="00FC60A6" w:rsidRPr="00333F08">
        <w:rPr>
          <w:rFonts w:ascii="Times New Roman" w:hAnsi="Times New Roman" w:cs="Times New Roman" w:hint="eastAsia"/>
          <w:kern w:val="2"/>
        </w:rPr>
        <w:t>分量，故选择</w:t>
      </w:r>
      <w:r w:rsidR="00FC60A6" w:rsidRPr="00333F08">
        <w:rPr>
          <w:rFonts w:ascii="Times New Roman" w:hAnsi="Times New Roman" w:cs="Times New Roman" w:hint="eastAsia"/>
          <w:kern w:val="2"/>
        </w:rPr>
        <w:t>X</w:t>
      </w:r>
      <w:r w:rsidR="00FC60A6" w:rsidRPr="00333F08">
        <w:rPr>
          <w:rFonts w:ascii="Times New Roman" w:hAnsi="Times New Roman" w:cs="Times New Roman"/>
          <w:kern w:val="2"/>
        </w:rPr>
        <w:t>-Y</w:t>
      </w:r>
      <w:r w:rsidR="00FC60A6" w:rsidRPr="00333F08">
        <w:rPr>
          <w:rFonts w:ascii="Times New Roman" w:hAnsi="Times New Roman" w:cs="Times New Roman" w:hint="eastAsia"/>
          <w:kern w:val="2"/>
        </w:rPr>
        <w:t>平面进行投影。</w:t>
      </w:r>
      <w:r w:rsidR="006C2995" w:rsidRPr="00333F08">
        <w:rPr>
          <w:rFonts w:ascii="Times New Roman" w:hAnsi="Times New Roman" w:cs="Times New Roman" w:hint="eastAsia"/>
          <w:kern w:val="2"/>
        </w:rPr>
        <w:t>使</w:t>
      </w:r>
      <w:r w:rsidR="006C2995" w:rsidRPr="00333F08">
        <w:rPr>
          <w:rFonts w:ascii="Times New Roman" w:hAnsi="Times New Roman" w:cs="Times New Roman"/>
          <w:kern w:val="2"/>
        </w:rPr>
        <w:t>用公式</w:t>
      </w:r>
      <w:r w:rsidR="00FC60A6" w:rsidRPr="00333F08">
        <w:rPr>
          <w:rFonts w:ascii="Times New Roman" w:hAnsi="Times New Roman" w:cs="Times New Roman" w:hint="eastAsia"/>
          <w:kern w:val="2"/>
        </w:rPr>
        <w:t>3.1</w:t>
      </w:r>
      <w:r w:rsidR="005F4E0F" w:rsidRPr="00333F08">
        <w:rPr>
          <w:rFonts w:ascii="Times New Roman" w:hAnsi="Times New Roman" w:cs="Times New Roman" w:hint="eastAsia"/>
          <w:kern w:val="2"/>
        </w:rPr>
        <w:t>3</w:t>
      </w:r>
      <w:r w:rsidR="006C2995" w:rsidRPr="00333F08">
        <w:rPr>
          <w:rFonts w:ascii="Times New Roman" w:hAnsi="Times New Roman" w:cs="Times New Roman"/>
          <w:kern w:val="2"/>
        </w:rPr>
        <w:t>计算</w:t>
      </w:r>
      <w:r w:rsidR="00FC60A6" w:rsidRPr="00333F08">
        <w:rPr>
          <w:rFonts w:ascii="Times New Roman" w:hAnsi="Times New Roman" w:cs="Times New Roman" w:hint="eastAsia"/>
          <w:kern w:val="2"/>
        </w:rPr>
        <w:t>三角</w:t>
      </w:r>
      <w:r w:rsidR="006C2995" w:rsidRPr="00333F08">
        <w:rPr>
          <w:rFonts w:ascii="Times New Roman" w:hAnsi="Times New Roman" w:cs="Times New Roman"/>
          <w:kern w:val="2"/>
        </w:rPr>
        <w:t>面</w:t>
      </w:r>
      <w:r w:rsidR="00FC60A6" w:rsidRPr="00333F08">
        <w:rPr>
          <w:rFonts w:ascii="Times New Roman" w:hAnsi="Times New Roman" w:cs="Times New Roman" w:hint="eastAsia"/>
          <w:kern w:val="2"/>
        </w:rPr>
        <w:t>各个顶点</w:t>
      </w:r>
      <w:r w:rsidR="006C2995" w:rsidRPr="00333F08">
        <w:rPr>
          <w:rFonts w:ascii="Times New Roman" w:hAnsi="Times New Roman" w:cs="Times New Roman"/>
          <w:kern w:val="2"/>
        </w:rPr>
        <w:t>的</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50D7B2B0" w14:textId="43936DAF" w:rsidR="00B12849" w:rsidRPr="00333F08" w:rsidRDefault="00FC60A6"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Pr="00333F08">
        <w:rPr>
          <w:rFonts w:ascii="Times New Roman" w:hAnsi="Times New Roman" w:hint="eastAsia"/>
        </w:rPr>
        <w:t>3.1</w:t>
      </w:r>
      <w:r w:rsidR="005F4E0F" w:rsidRPr="00333F08">
        <w:rPr>
          <w:rFonts w:ascii="Times New Roman" w:hAnsi="Times New Roman" w:hint="eastAsia"/>
        </w:rPr>
        <w:t>3</w:t>
      </w:r>
      <w:r w:rsidRPr="00333F08">
        <w:rPr>
          <w:rFonts w:ascii="Times New Roman" w:hAnsi="Times New Roman" w:hint="eastAsia"/>
        </w:rPr>
        <w:t>）</w:t>
      </w:r>
    </w:p>
    <w:p w14:paraId="638F6F33" w14:textId="51CBF183" w:rsidR="00FC60A6" w:rsidRPr="00333F08" w:rsidRDefault="00FC60A6"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Pr="00333F08">
        <w:rPr>
          <w:rFonts w:ascii="Times New Roman" w:hAnsi="Times New Roman" w:cs="Times New Roman" w:hint="eastAsia"/>
          <w:kern w:val="2"/>
        </w:rPr>
        <w:t>3.</w:t>
      </w:r>
      <w:r w:rsidR="006F1C1F" w:rsidRPr="00333F08">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b</w:t>
      </w:r>
      <w:r w:rsidR="00D574AB">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7FB63F4">
            <wp:extent cx="1805940" cy="1681112"/>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6"/>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lastRenderedPageBreak/>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7"/>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DA0F781" w14:textId="41D53D33" w:rsidR="00333F08" w:rsidRPr="00426F7F" w:rsidRDefault="00475784"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w:t>
      </w:r>
      <w:r w:rsidR="002B3D18"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002B3D18"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002B3D18"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002B3D18"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D834A6" w:rsidRDefault="00561FC7" w:rsidP="007D546E">
      <w:pPr>
        <w:keepNext/>
        <w:keepLines/>
        <w:snapToGrid w:val="0"/>
        <w:spacing w:before="120" w:after="120" w:line="360" w:lineRule="auto"/>
        <w:outlineLvl w:val="2"/>
        <w:rPr>
          <w:rFonts w:ascii="Times New Roman" w:eastAsia="黑体" w:hAnsi="Times New Roman"/>
          <w:bCs/>
        </w:rPr>
      </w:pPr>
      <w:bookmarkStart w:id="63" w:name="_Toc193146426"/>
      <w:r w:rsidRPr="00D834A6">
        <w:rPr>
          <w:rFonts w:ascii="Times New Roman" w:eastAsia="黑体" w:hAnsi="Times New Roman"/>
          <w:bCs/>
        </w:rPr>
        <w:t>3.3.</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63"/>
    </w:p>
    <w:p w14:paraId="1F027800" w14:textId="77777777" w:rsidR="007D546E" w:rsidRPr="00011E7D" w:rsidRDefault="00842C7A"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lastRenderedPageBreak/>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4" w:name="OLE_LINK9"/>
      <w:bookmarkStart w:id="65"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4"/>
      <w:bookmarkEnd w:id="65"/>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9"/>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Pr="00011E7D" w:rsidRDefault="00731BAB"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66" w:name="_Toc193146427"/>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5F6F87"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交互功能</w:t>
      </w:r>
      <w:bookmarkEnd w:id="66"/>
    </w:p>
    <w:p w14:paraId="5041BADF" w14:textId="21991071" w:rsidR="006C2995" w:rsidRPr="00D834A6" w:rsidRDefault="006C2995" w:rsidP="00D74FDB">
      <w:pPr>
        <w:keepNext/>
        <w:keepLines/>
        <w:snapToGrid w:val="0"/>
        <w:spacing w:before="120" w:after="120" w:line="360" w:lineRule="auto"/>
        <w:outlineLvl w:val="2"/>
        <w:rPr>
          <w:rFonts w:ascii="Times New Roman" w:eastAsia="黑体" w:hAnsi="Times New Roman"/>
          <w:bCs/>
        </w:rPr>
      </w:pPr>
      <w:bookmarkStart w:id="67" w:name="_Toc193146428"/>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1 </w:t>
      </w:r>
      <w:r w:rsidRPr="00D834A6">
        <w:rPr>
          <w:rFonts w:ascii="Times New Roman" w:eastAsia="黑体" w:hAnsi="Times New Roman" w:hint="eastAsia"/>
          <w:bCs/>
        </w:rPr>
        <w:t>射线追踪</w:t>
      </w:r>
      <w:bookmarkEnd w:id="67"/>
    </w:p>
    <w:p w14:paraId="04AAEAB6" w14:textId="41F511F4" w:rsidR="006C2995" w:rsidRPr="00333F08" w:rsidRDefault="006C2995" w:rsidP="00333F08">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w:t>
      </w:r>
      <w:bookmarkStart w:id="68" w:name="_Hlk191410978"/>
      <w:r w:rsidRPr="00333F08">
        <w:rPr>
          <w:rFonts w:ascii="Times New Roman" w:hAnsi="Times New Roman" w:cs="Times New Roman"/>
          <w:color w:val="000000"/>
          <w:kern w:val="2"/>
        </w:rPr>
        <w:t>三维可视化交互功能</w:t>
      </w:r>
      <w:bookmarkEnd w:id="68"/>
      <w:r w:rsidRPr="00333F08">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i0zvGVus","properties":{"formattedCitation":"\\super [74]\\nosupersub{}","plainCitation":"[74]","noteIndex":0},"citationItems":[{"id":129,"uris":["http://zotero.org/users/local/8clMLtyf/items/QE8H6ZPA"],"itemData":{"id":129,"type":"article-journal","abstract":"</w:instrText>
      </w:r>
      <w:r w:rsidR="00F00D2C" w:rsidRPr="00333F08">
        <w:rPr>
          <w:rFonts w:ascii="Times New Roman" w:hAnsi="Times New Roman"/>
        </w:rPr>
        <w:instrText>由于微地震监测及分析中需要处理大量的数据</w:instrText>
      </w:r>
      <w:r w:rsidR="00F00D2C" w:rsidRPr="00333F08">
        <w:rPr>
          <w:rFonts w:ascii="Times New Roman" w:hAnsi="Times New Roman"/>
        </w:rPr>
        <w:instrText>,</w:instrText>
      </w:r>
      <w:r w:rsidR="00F00D2C" w:rsidRPr="00333F08">
        <w:rPr>
          <w:rFonts w:ascii="Times New Roman" w:hAnsi="Times New Roman"/>
        </w:rPr>
        <w:instrText>传统的可视化手段已无法满足其海量的数据信息输出。利用</w:instrText>
      </w:r>
      <w:r w:rsidR="00F00D2C" w:rsidRPr="00333F08">
        <w:rPr>
          <w:rFonts w:ascii="Times New Roman" w:hAnsi="Times New Roman"/>
        </w:rPr>
        <w:instrText>OpenGL</w:instrText>
      </w:r>
      <w:r w:rsidR="00F00D2C" w:rsidRPr="00333F08">
        <w:rPr>
          <w:rFonts w:ascii="Times New Roman" w:hAnsi="Times New Roman"/>
        </w:rPr>
        <w:instrText>技术对微地震监测中获取的事件数据和煤层的掘进情况进行了三维可视化</w:instrText>
      </w:r>
      <w:r w:rsidR="00F00D2C" w:rsidRPr="00333F08">
        <w:rPr>
          <w:rFonts w:ascii="Times New Roman" w:hAnsi="Times New Roman"/>
        </w:rPr>
        <w:instrText>,</w:instrText>
      </w:r>
      <w:r w:rsidR="00F00D2C" w:rsidRPr="00333F08">
        <w:rPr>
          <w:rFonts w:ascii="Times New Roman" w:hAnsi="Times New Roman"/>
        </w:rPr>
        <w:instrText>同时结合</w:instrText>
      </w:r>
      <w:r w:rsidR="00F00D2C" w:rsidRPr="00333F08">
        <w:rPr>
          <w:rFonts w:ascii="Times New Roman" w:hAnsi="Times New Roman"/>
        </w:rPr>
        <w:instrText>Visual C++</w:instrText>
      </w:r>
      <w:r w:rsidR="00F00D2C" w:rsidRPr="00333F08">
        <w:rPr>
          <w:rFonts w:ascii="Times New Roman" w:hAnsi="Times New Roman"/>
        </w:rPr>
        <w:instrText>中的面向对象技术对其可视化界面进行开发</w:instrText>
      </w:r>
      <w:r w:rsidR="00F00D2C" w:rsidRPr="00333F08">
        <w:rPr>
          <w:rFonts w:ascii="Times New Roman" w:hAnsi="Times New Roman"/>
        </w:rPr>
        <w:instrText>,</w:instrText>
      </w:r>
      <w:r w:rsidR="00F00D2C" w:rsidRPr="00333F08">
        <w:rPr>
          <w:rFonts w:ascii="Times New Roman" w:hAnsi="Times New Roman"/>
        </w:rPr>
        <w:instrText>并实现了三维模型的交互操作功能。在应用实例中运用该方法对煤层的顶板冒落和冲击地压等地层情况进行了有效观测</w:instrText>
      </w:r>
      <w:r w:rsidR="00F00D2C" w:rsidRPr="00333F08">
        <w:rPr>
          <w:rFonts w:ascii="Times New Roman" w:hAnsi="Times New Roman"/>
        </w:rPr>
        <w:instrText>,</w:instrText>
      </w:r>
      <w:r w:rsidR="00F00D2C" w:rsidRPr="00333F08">
        <w:rPr>
          <w:rFonts w:ascii="Times New Roman" w:hAnsi="Times New Roman"/>
        </w:rPr>
        <w:instrText>井下作业的安全程度和资源的优化配置得到了显著提高。</w:instrText>
      </w:r>
      <w:r w:rsidR="00F00D2C" w:rsidRPr="00333F08">
        <w:rPr>
          <w:rFonts w:ascii="Times New Roman" w:hAnsi="Times New Roman"/>
        </w:rPr>
        <w:instrText>","container-title":"</w:instrText>
      </w:r>
      <w:r w:rsidR="00F00D2C" w:rsidRPr="00333F08">
        <w:rPr>
          <w:rFonts w:ascii="Times New Roman" w:hAnsi="Times New Roman"/>
        </w:rPr>
        <w:instrText>现代矿业</w:instrText>
      </w:r>
      <w:r w:rsidR="00F00D2C" w:rsidRPr="00333F08">
        <w:rPr>
          <w:rFonts w:ascii="Times New Roman" w:hAnsi="Times New Roman"/>
        </w:rPr>
        <w:instrText xml:space="preserve">","issue":"3","language":"zh-CN","note":"download: 197\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1.41\ndbcode: CJFQ\ndbname: CJFD2009\nfilename: KYKB200903015","page":"28-30","source":"CNKI","title":"</w:instrText>
      </w:r>
      <w:r w:rsidR="00F00D2C" w:rsidRPr="00333F08">
        <w:rPr>
          <w:rFonts w:ascii="Times New Roman" w:hAnsi="Times New Roman"/>
        </w:rPr>
        <w:instrText>基于</w:instrText>
      </w:r>
      <w:r w:rsidR="00F00D2C" w:rsidRPr="00333F08">
        <w:rPr>
          <w:rFonts w:ascii="Times New Roman" w:hAnsi="Times New Roman"/>
        </w:rPr>
        <w:instrText>OpenGL</w:instrText>
      </w:r>
      <w:r w:rsidR="00F00D2C" w:rsidRPr="00333F08">
        <w:rPr>
          <w:rFonts w:ascii="Times New Roman" w:hAnsi="Times New Roman"/>
        </w:rPr>
        <w:instrText>的煤矿三维模型可视化</w:instrText>
      </w:r>
      <w:r w:rsidR="00F00D2C" w:rsidRPr="00333F08">
        <w:rPr>
          <w:rFonts w:ascii="Times New Roman" w:hAnsi="Times New Roman"/>
        </w:rPr>
        <w:instrText>","volume":"25","author":[{"literal":"</w:instrText>
      </w:r>
      <w:r w:rsidR="00F00D2C" w:rsidRPr="00333F08">
        <w:rPr>
          <w:rFonts w:ascii="Times New Roman" w:hAnsi="Times New Roman"/>
        </w:rPr>
        <w:instrText>段毅</w:instrText>
      </w:r>
      <w:r w:rsidR="00F00D2C" w:rsidRPr="00333F08">
        <w:rPr>
          <w:rFonts w:ascii="Times New Roman" w:hAnsi="Times New Roman"/>
        </w:rPr>
        <w:instrText>"},{"literal":"</w:instrText>
      </w:r>
      <w:r w:rsidR="00F00D2C" w:rsidRPr="00333F08">
        <w:rPr>
          <w:rFonts w:ascii="Times New Roman" w:hAnsi="Times New Roman"/>
        </w:rPr>
        <w:instrText>李仕雄</w:instrText>
      </w:r>
      <w:r w:rsidR="00F00D2C" w:rsidRPr="00333F08">
        <w:rPr>
          <w:rFonts w:ascii="Times New Roman" w:hAnsi="Times New Roman"/>
        </w:rPr>
        <w:instrText>"},{"literal":"</w:instrText>
      </w:r>
      <w:r w:rsidR="00F00D2C" w:rsidRPr="00333F08">
        <w:rPr>
          <w:rFonts w:ascii="Times New Roman" w:hAnsi="Times New Roman"/>
        </w:rPr>
        <w:instrText>杨明明</w:instrText>
      </w:r>
      <w:r w:rsidR="00F00D2C" w:rsidRPr="00333F08">
        <w:rPr>
          <w:rFonts w:ascii="Times New Roman" w:hAnsi="Times New Roman"/>
        </w:rPr>
        <w:instrText xml:space="preserve">"}],"issued":{"date-parts":[["2009"]]}}}],"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4]</w:t>
      </w:r>
      <w:r w:rsidR="00386B48"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5-77]</w:t>
      </w:r>
      <w:r w:rsidR="00386B48" w:rsidRPr="00333F08">
        <w:rPr>
          <w:rFonts w:ascii="Times New Roman" w:hAnsi="Times New Roman"/>
        </w:rPr>
        <w:fldChar w:fldCharType="end"/>
      </w:r>
      <w:r w:rsidRPr="00333F08">
        <w:rPr>
          <w:rFonts w:ascii="Times New Roman" w:hAnsi="Times New Roman"/>
        </w:rPr>
        <w:t>。</w:t>
      </w:r>
    </w:p>
    <w:p w14:paraId="3BAC6947" w14:textId="517B8EF7" w:rsidR="00AF4431" w:rsidRPr="00333F08" w:rsidRDefault="006040F8"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4840F0A0" w14:textId="190DD7C8"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79543707" w14:textId="1100009C" w:rsidR="006C2995"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1</w:t>
      </w:r>
      <w:r w:rsidRPr="00333F08">
        <w:rPr>
          <w:rFonts w:ascii="Times New Roman" w:hAnsi="Times New Roman" w:cs="Times New Roman"/>
          <w:color w:val="000000"/>
          <w:kern w:val="2"/>
        </w:rPr>
        <w:t>用户点击屏幕，通过鼠标坐标</w:t>
      </w:r>
      <w:r w:rsidRPr="00333F08">
        <w:rPr>
          <w:rFonts w:ascii="Times New Roman" w:hAnsi="Times New Roman" w:cs="Times New Roman" w:hint="eastAsia"/>
          <w:color w:val="000000"/>
          <w:kern w:val="2"/>
        </w:rPr>
        <w:t>转换和相机位置</w:t>
      </w:r>
      <w:r w:rsidRPr="00333F08">
        <w:rPr>
          <w:rFonts w:ascii="Times New Roman" w:hAnsi="Times New Roman" w:cs="Times New Roman"/>
          <w:color w:val="000000"/>
          <w:kern w:val="2"/>
        </w:rPr>
        <w:t>生成射线。</w:t>
      </w:r>
      <w:r w:rsidR="00936F6B" w:rsidRPr="00333F08">
        <w:rPr>
          <w:rFonts w:ascii="Times New Roman" w:hAnsi="Times New Roman" w:cs="Times New Roman"/>
          <w:color w:val="000000"/>
          <w:kern w:val="2"/>
        </w:rPr>
        <w:t>射线</w:t>
      </w:r>
      <w:r w:rsidRPr="00333F08">
        <w:rPr>
          <w:rFonts w:ascii="Times New Roman" w:hAnsi="Times New Roman" w:cs="Times New Roman" w:hint="eastAsia"/>
          <w:color w:val="000000"/>
          <w:kern w:val="2"/>
        </w:rPr>
        <w:t>由</w:t>
      </w:r>
      <w:r w:rsidR="00936F6B" w:rsidRPr="00333F08">
        <w:rPr>
          <w:rFonts w:ascii="Times New Roman" w:hAnsi="Times New Roman" w:cs="Times New Roman"/>
          <w:color w:val="000000"/>
          <w:kern w:val="2"/>
        </w:rPr>
        <w:t>摄像机位置发出，通过</w:t>
      </w:r>
      <w:r w:rsidRPr="00333F08">
        <w:rPr>
          <w:rFonts w:ascii="Times New Roman" w:hAnsi="Times New Roman" w:cs="Times New Roman" w:hint="eastAsia"/>
          <w:color w:val="000000"/>
          <w:kern w:val="2"/>
        </w:rPr>
        <w:t>和</w:t>
      </w:r>
      <w:r w:rsidR="00936F6B" w:rsidRPr="00333F08">
        <w:rPr>
          <w:rFonts w:ascii="Times New Roman" w:hAnsi="Times New Roman" w:cs="Times New Roman"/>
          <w:color w:val="000000"/>
          <w:kern w:val="2"/>
        </w:rPr>
        <w:t>鼠标点击的屏幕坐标映射到场景中的三维</w:t>
      </w:r>
      <w:r w:rsidRPr="00333F08">
        <w:rPr>
          <w:rFonts w:ascii="Times New Roman" w:hAnsi="Times New Roman" w:cs="Times New Roman" w:hint="eastAsia"/>
          <w:color w:val="000000"/>
          <w:kern w:val="2"/>
        </w:rPr>
        <w:t>坐标形成方向向量</w:t>
      </w:r>
      <w:r w:rsidR="00936F6B" w:rsidRPr="00333F08">
        <w:rPr>
          <w:rFonts w:ascii="Times New Roman" w:hAnsi="Times New Roman" w:cs="Times New Roman" w:hint="eastAsia"/>
          <w:color w:val="000000"/>
          <w:kern w:val="2"/>
        </w:rPr>
        <w:t>，</w:t>
      </w:r>
      <w:r w:rsidR="006040F8" w:rsidRPr="00333F08">
        <w:rPr>
          <w:rFonts w:ascii="Times New Roman" w:hAnsi="Times New Roman" w:cs="Times New Roman" w:hint="eastAsia"/>
          <w:color w:val="000000"/>
          <w:kern w:val="2"/>
        </w:rPr>
        <w:t>如下式所示。</w:t>
      </w:r>
    </w:p>
    <w:p w14:paraId="2ED00C78" w14:textId="178A62D3" w:rsidR="006C2995" w:rsidRPr="00333F08" w:rsidRDefault="00D31147"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sidRPr="00333F08">
        <w:rPr>
          <w:rFonts w:ascii="Times New Roman" w:hAnsi="Times New Roman" w:hint="eastAsia"/>
        </w:rPr>
        <w:t xml:space="preserve">                 </w:t>
      </w:r>
      <w:r w:rsidR="00E24F41" w:rsidRPr="00333F08">
        <w:rPr>
          <w:rFonts w:ascii="Times New Roman" w:hAnsi="Times New Roman" w:hint="eastAsia"/>
        </w:rPr>
        <w:t>（</w:t>
      </w:r>
      <w:r w:rsidR="00E24F41" w:rsidRPr="00333F08">
        <w:rPr>
          <w:rFonts w:ascii="Times New Roman" w:hAnsi="Times New Roman" w:cs="Times New Roman"/>
        </w:rPr>
        <w:t>3.1</w:t>
      </w:r>
      <w:r w:rsidR="0075281E" w:rsidRPr="00333F08">
        <w:rPr>
          <w:rFonts w:ascii="Times New Roman" w:hAnsi="Times New Roman" w:cs="Times New Roman"/>
        </w:rPr>
        <w:t>4</w:t>
      </w:r>
      <w:r w:rsidR="00E24F41" w:rsidRPr="00333F08">
        <w:rPr>
          <w:rFonts w:ascii="Times New Roman" w:hAnsi="Times New Roman" w:hint="eastAsia"/>
        </w:rPr>
        <w:t>）</w:t>
      </w:r>
    </w:p>
    <w:p w14:paraId="7E7B13E8" w14:textId="1BF22B0A" w:rsidR="006C2995" w:rsidRPr="00333F08" w:rsidRDefault="00E24F41" w:rsidP="00333F08">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333F08">
        <w:rPr>
          <w:rFonts w:ascii="Times New Roman" w:hAnsi="Times New Roman" w:cs="Times New Roman"/>
          <w:color w:val="000000"/>
          <w:kern w:val="2"/>
        </w:rPr>
        <w:t>为单位化方向向量，</w:t>
      </w:r>
      <w:r w:rsidR="005F6F87" w:rsidRPr="00333F08">
        <w:rPr>
          <w:rFonts w:ascii="Cambria Math" w:hAnsi="Cambria Math" w:cs="Cambria Math"/>
          <w:color w:val="000000"/>
          <w:kern w:val="2"/>
        </w:rPr>
        <w:t>𝑡</w:t>
      </w:r>
      <w:r w:rsidR="006C2995" w:rsidRPr="00333F08">
        <w:rPr>
          <w:rFonts w:ascii="Times New Roman" w:hAnsi="Times New Roman" w:cs="Times New Roman"/>
          <w:color w:val="000000"/>
          <w:kern w:val="2"/>
        </w:rPr>
        <w:t>为射线长度。</w:t>
      </w:r>
    </w:p>
    <w:p w14:paraId="663A817D" w14:textId="48BB9629"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2</w:t>
      </w:r>
      <w:r w:rsidRPr="00333F08">
        <w:rPr>
          <w:rFonts w:ascii="Times New Roman" w:hAnsi="Times New Roman" w:cs="Times New Roman"/>
          <w:color w:val="000000"/>
          <w:kern w:val="2"/>
        </w:rPr>
        <w:t>检测射线与场景中所有</w:t>
      </w:r>
      <w:r w:rsidRPr="00333F08">
        <w:rPr>
          <w:rFonts w:ascii="Times New Roman" w:hAnsi="Times New Roman" w:cs="Times New Roman" w:hint="eastAsia"/>
          <w:color w:val="000000"/>
          <w:kern w:val="2"/>
        </w:rPr>
        <w:t>相交的几</w:t>
      </w:r>
      <w:r w:rsidRPr="00333F08">
        <w:rPr>
          <w:rFonts w:ascii="Times New Roman" w:hAnsi="Times New Roman" w:cs="Times New Roman"/>
          <w:color w:val="000000"/>
          <w:kern w:val="2"/>
        </w:rPr>
        <w:t>何体。</w:t>
      </w:r>
    </w:p>
    <w:p w14:paraId="6C7F571A" w14:textId="750E80B4" w:rsidR="006C2995" w:rsidRPr="00333F08" w:rsidRDefault="00B938B0"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006C2995" w:rsidRPr="00333F08">
        <w:rPr>
          <w:rFonts w:ascii="Times New Roman" w:hAnsi="Times New Roman" w:cs="Times New Roman"/>
          <w:color w:val="000000"/>
          <w:kern w:val="2"/>
        </w:rPr>
        <w:t>三个顶点</w:t>
      </w:r>
      <w:r w:rsidR="006C2995"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B</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5</w:t>
      </w:r>
      <w:r w:rsidRPr="00333F08">
        <w:rPr>
          <w:rFonts w:ascii="Times New Roman" w:hAnsi="Times New Roman" w:cs="Times New Roman" w:hint="eastAsia"/>
          <w:color w:val="000000"/>
          <w:kern w:val="2"/>
        </w:rPr>
        <w:t>定义三角形中的任意顶点</w:t>
      </w:r>
      <w:r w:rsidR="006C2995" w:rsidRPr="00333F08">
        <w:rPr>
          <w:rFonts w:ascii="Times New Roman" w:hAnsi="Times New Roman" w:cs="Times New Roman"/>
          <w:color w:val="000000"/>
          <w:kern w:val="2"/>
        </w:rPr>
        <w:t>：</w:t>
      </w:r>
    </w:p>
    <w:p w14:paraId="77716CD1" w14:textId="550780C0"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5</w:t>
      </w:r>
      <w:r w:rsidRPr="00333F08">
        <w:rPr>
          <w:rFonts w:ascii="Times New Roman" w:hAnsi="Times New Roman" w:hint="eastAsia"/>
        </w:rPr>
        <w:t>）</w:t>
      </w:r>
    </w:p>
    <w:p w14:paraId="293152F2" w14:textId="15755814" w:rsidR="00B938B0" w:rsidRPr="00333F08" w:rsidRDefault="00B938B0"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w:r w:rsidR="006C2995" w:rsidRPr="00333F08">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1C025B09" w14:textId="51C52BBC" w:rsidR="00B938B0" w:rsidRPr="00333F08" w:rsidRDefault="00936F6B"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6</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4B20D490" w14:textId="02BE4233"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9" w:name="OLE_LINK11"/>
        <w:bookmarkStart w:id="70"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9"/>
      <w:bookmarkEnd w:id="70"/>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6</w:t>
      </w:r>
      <w:r w:rsidRPr="00333F08">
        <w:rPr>
          <w:rFonts w:ascii="Times New Roman" w:hAnsi="Times New Roman" w:hint="eastAsia"/>
        </w:rPr>
        <w:t>）</w:t>
      </w:r>
    </w:p>
    <w:p w14:paraId="7B2BEC14" w14:textId="685CF121" w:rsidR="00AF4431" w:rsidRPr="00333F08" w:rsidRDefault="00AF443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3</w:t>
      </w:r>
      <w:r w:rsidRPr="00333F08">
        <w:rPr>
          <w:rFonts w:ascii="Times New Roman" w:hAnsi="Times New Roman" w:cs="Times New Roman"/>
          <w:color w:val="000000"/>
          <w:kern w:val="2"/>
        </w:rPr>
        <w:t>返回</w:t>
      </w:r>
      <w:r w:rsidRPr="00333F08">
        <w:rPr>
          <w:rFonts w:ascii="Times New Roman" w:hAnsi="Times New Roman" w:cs="Times New Roman" w:hint="eastAsia"/>
          <w:color w:val="000000"/>
          <w:kern w:val="2"/>
        </w:rPr>
        <w:t>交点</w:t>
      </w:r>
      <w:r w:rsidRPr="00333F08">
        <w:rPr>
          <w:rFonts w:ascii="Times New Roman" w:hAnsi="Times New Roman" w:cs="Times New Roman"/>
          <w:color w:val="000000"/>
          <w:kern w:val="2"/>
        </w:rPr>
        <w:t>最近的相交点或目标几何体，进行后续处理</w:t>
      </w:r>
      <w:r w:rsidR="00BD6D86"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如</w:t>
      </w:r>
      <w:r w:rsidR="00BD6D86" w:rsidRPr="00333F08">
        <w:rPr>
          <w:rFonts w:ascii="Times New Roman" w:hAnsi="Times New Roman" w:cs="Times New Roman" w:hint="eastAsia"/>
          <w:color w:val="000000"/>
          <w:kern w:val="2"/>
        </w:rPr>
        <w:t>高亮颜色</w:t>
      </w:r>
      <w:r w:rsidRPr="00333F08">
        <w:rPr>
          <w:rFonts w:ascii="Times New Roman" w:hAnsi="Times New Roman" w:cs="Times New Roman"/>
          <w:color w:val="000000"/>
          <w:kern w:val="2"/>
        </w:rPr>
        <w:t>或数据查询</w:t>
      </w:r>
      <w:r w:rsidR="00BD6D86" w:rsidRPr="00333F08">
        <w:rPr>
          <w:rFonts w:ascii="Times New Roman" w:hAnsi="Times New Roman" w:cs="Times New Roman" w:hint="eastAsia"/>
          <w:color w:val="000000"/>
          <w:kern w:val="2"/>
        </w:rPr>
        <w:t>、展示等等</w:t>
      </w:r>
      <w:r w:rsidRPr="00333F08">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6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6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lastRenderedPageBreak/>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D834A6" w:rsidRDefault="006C2995" w:rsidP="00B016E5">
      <w:pPr>
        <w:keepNext/>
        <w:keepLines/>
        <w:snapToGrid w:val="0"/>
        <w:spacing w:before="120" w:after="120" w:line="360" w:lineRule="auto"/>
        <w:outlineLvl w:val="2"/>
        <w:rPr>
          <w:rFonts w:ascii="Times New Roman" w:eastAsia="黑体" w:hAnsi="Times New Roman"/>
          <w:bCs/>
        </w:rPr>
      </w:pPr>
      <w:bookmarkStart w:id="71" w:name="_Toc193146429"/>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模型</w:t>
      </w:r>
      <w:r w:rsidR="003E5815" w:rsidRPr="00D834A6">
        <w:rPr>
          <w:rFonts w:ascii="Times New Roman" w:eastAsia="黑体" w:hAnsi="Times New Roman" w:hint="eastAsia"/>
          <w:bCs/>
        </w:rPr>
        <w:t>观测</w:t>
      </w:r>
      <w:bookmarkEnd w:id="71"/>
    </w:p>
    <w:p w14:paraId="7F6EA16E" w14:textId="63E57948" w:rsidR="007D546E" w:rsidRPr="00333F08" w:rsidRDefault="00B016E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w:t>
      </w:r>
      <w:r w:rsidR="003E5815" w:rsidRPr="00333F08">
        <w:rPr>
          <w:rFonts w:ascii="Times New Roman" w:hAnsi="Times New Roman" w:cs="Times New Roman" w:hint="eastAsia"/>
          <w:kern w:val="2"/>
        </w:rPr>
        <w:t>观测</w:t>
      </w:r>
      <w:r w:rsidRPr="00333F08">
        <w:rPr>
          <w:rFonts w:ascii="Times New Roman" w:hAnsi="Times New Roman" w:cs="Times New Roman" w:hint="eastAsia"/>
          <w:kern w:val="2"/>
        </w:rPr>
        <w:t>是交互功能的重要组成部分，用户对三维地质模型进行缩放、旋转、平移等操作，</w:t>
      </w:r>
      <w:r w:rsidR="00011E7D" w:rsidRPr="00333F08">
        <w:rPr>
          <w:rFonts w:ascii="Times New Roman" w:hAnsi="Times New Roman" w:cs="Times New Roman" w:hint="eastAsia"/>
          <w:kern w:val="2"/>
        </w:rPr>
        <w:t>可以</w:t>
      </w:r>
      <w:r w:rsidRPr="00333F08">
        <w:rPr>
          <w:rFonts w:ascii="Times New Roman" w:hAnsi="Times New Roman" w:cs="Times New Roman" w:hint="eastAsia"/>
          <w:kern w:val="2"/>
        </w:rPr>
        <w:t>更好地分析地质结构、钻孔信息和巷道形态。</w:t>
      </w:r>
      <w:r w:rsidR="00011E7D" w:rsidRPr="00333F08">
        <w:rPr>
          <w:rFonts w:ascii="Times New Roman" w:hAnsi="Times New Roman" w:cs="Times New Roman" w:hint="eastAsia"/>
          <w:kern w:val="2"/>
        </w:rPr>
        <w:t>模型观测通常有</w:t>
      </w:r>
      <w:r w:rsidR="00011E7D" w:rsidRPr="00333F08">
        <w:rPr>
          <w:rFonts w:ascii="Times New Roman" w:hAnsi="Times New Roman" w:cs="Times New Roman"/>
          <w:kern w:val="2"/>
        </w:rPr>
        <w:t>轨道控制、飞行控制、指针锁定控制等多种观测方式</w:t>
      </w:r>
      <w:r w:rsidR="00011E7D" w:rsidRPr="00333F08">
        <w:rPr>
          <w:rFonts w:ascii="Times New Roman" w:hAnsi="Times New Roman" w:cs="Times New Roman" w:hint="eastAsia"/>
          <w:kern w:val="2"/>
        </w:rPr>
        <w:t>其中</w:t>
      </w:r>
      <w:r w:rsidR="00011E7D"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333F08">
        <w:rPr>
          <w:rFonts w:ascii="Times New Roman" w:hAnsi="Times New Roman" w:cs="Times New Roman" w:hint="eastAsia"/>
          <w:kern w:val="2"/>
        </w:rPr>
        <w:t>我们需要</w:t>
      </w:r>
      <w:r w:rsidRPr="00333F08">
        <w:rPr>
          <w:rFonts w:ascii="Times New Roman" w:hAnsi="Times New Roman" w:cs="Times New Roman" w:hint="eastAsia"/>
          <w:kern w:val="2"/>
        </w:rPr>
        <w:t>定义相机位置</w:t>
      </w:r>
      <w:r w:rsidR="00BD43EB" w:rsidRPr="00333F08">
        <w:rPr>
          <w:rFonts w:ascii="Times New Roman" w:hAnsi="Times New Roman" w:cs="Times New Roman" w:hint="eastAsia"/>
          <w:kern w:val="2"/>
        </w:rPr>
        <w:t>并转换为笛卡尔坐标系，</w:t>
      </w:r>
      <w:r w:rsidRPr="00333F08">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w:t>
      </w:r>
      <w:r w:rsidR="00BD43EB" w:rsidRPr="00333F08">
        <w:rPr>
          <w:rFonts w:ascii="Times New Roman" w:hAnsi="Times New Roman" w:cs="Times New Roman" w:hint="eastAsia"/>
          <w:kern w:val="2"/>
        </w:rPr>
        <w:t>，其中：</w:t>
      </w:r>
    </w:p>
    <w:p w14:paraId="63C1281C" w14:textId="78114F25"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00BD43EB" w:rsidRPr="00333F08">
        <w:rPr>
          <w:rFonts w:ascii="Times New Roman" w:hAnsi="Times New Roman" w:cs="Times New Roman" w:hint="eastAsia"/>
          <w:kern w:val="2"/>
        </w:rPr>
        <w:t>。</w:t>
      </w:r>
    </w:p>
    <w:p w14:paraId="28DADE68" w14:textId="77777777"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r w:rsidR="00BD43EB" w:rsidRPr="00333F08">
        <w:rPr>
          <w:rFonts w:ascii="Times New Roman" w:hAnsi="Times New Roman" w:cs="Times New Roman" w:hint="eastAsia"/>
          <w:kern w:val="2"/>
        </w:rPr>
        <w:t>。</w:t>
      </w:r>
    </w:p>
    <w:p w14:paraId="53DF476A" w14:textId="739150EF"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620D4B4" w14:textId="2A3B17A0"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762A4297" w14:textId="412094C2"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7</w:t>
      </w:r>
      <w:r w:rsidRPr="00333F08">
        <w:rPr>
          <w:rFonts w:ascii="Times New Roman" w:hAnsi="Times New Roman" w:hint="eastAsia"/>
        </w:rPr>
        <w:t>）</w:t>
      </w:r>
    </w:p>
    <w:p w14:paraId="01E15A2B" w14:textId="2019B79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8</w:t>
      </w:r>
      <w:r w:rsidRPr="00333F08">
        <w:rPr>
          <w:rFonts w:ascii="Times New Roman" w:hAnsi="Times New Roman" w:hint="eastAsia"/>
        </w:rPr>
        <w:t>）</w:t>
      </w:r>
    </w:p>
    <w:p w14:paraId="46ECBC37" w14:textId="744819E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9</w:t>
      </w:r>
      <w:r w:rsidRPr="00333F08">
        <w:rPr>
          <w:rFonts w:ascii="Times New Roman" w:hAnsi="Times New Roman" w:hint="eastAsia"/>
        </w:rPr>
        <w:t>）</w:t>
      </w:r>
    </w:p>
    <w:p w14:paraId="0A96D582" w14:textId="7A0F3265" w:rsidR="00BD43EB" w:rsidRPr="00333F08" w:rsidRDefault="00BD43EB"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0075281E"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5FD278DF" w14:textId="600D11F0" w:rsidR="00BD43EB" w:rsidRPr="00333F08" w:rsidRDefault="00BD43EB" w:rsidP="00333F08">
      <w:pPr>
        <w:spacing w:line="300" w:lineRule="auto"/>
        <w:ind w:firstLineChars="200" w:firstLine="480"/>
        <w:jc w:val="right"/>
        <w:rPr>
          <w:rFonts w:ascii="Times New Roman" w:hAnsi="Times New Roman"/>
        </w:rPr>
      </w:pPr>
      <m:oMath>
        <m:r>
          <w:rPr>
            <w:rFonts w:ascii="Cambria Math" w:hAnsi="Cambria Math"/>
          </w:rPr>
          <m:t>camera.position=target+(x,y,z)</m:t>
        </m:r>
      </m:oMath>
      <w:r w:rsidR="00965952" w:rsidRPr="00333F08">
        <w:rPr>
          <w:rFonts w:ascii="Times New Roman" w:hAnsi="Times New Roman" w:hint="eastAsia"/>
        </w:rPr>
        <w:t>。</w:t>
      </w:r>
      <w:r w:rsidR="00965952" w:rsidRPr="00333F08">
        <w:rPr>
          <w:rFonts w:ascii="Times New Roman" w:hAnsi="Times New Roman" w:hint="eastAsia"/>
        </w:rPr>
        <w:t xml:space="preserve">        </w:t>
      </w:r>
      <w:r w:rsidR="00965952" w:rsidRPr="00333F08">
        <w:rPr>
          <w:rFonts w:ascii="Times New Roman" w:hAnsi="Times New Roman" w:hint="eastAsia"/>
        </w:rPr>
        <w:t>（</w:t>
      </w:r>
      <w:r w:rsidR="00965952" w:rsidRPr="00333F08">
        <w:rPr>
          <w:rFonts w:ascii="Times New Roman" w:hAnsi="Times New Roman" w:hint="eastAsia"/>
        </w:rPr>
        <w:t>3.2</w:t>
      </w:r>
      <w:r w:rsidR="0075281E" w:rsidRPr="00333F08">
        <w:rPr>
          <w:rFonts w:ascii="Times New Roman" w:hAnsi="Times New Roman"/>
        </w:rPr>
        <w:t>0</w:t>
      </w:r>
      <w:r w:rsidR="00965952" w:rsidRPr="00333F08">
        <w:rPr>
          <w:rFonts w:ascii="Times New Roman" w:hAnsi="Times New Roman" w:hint="eastAsia"/>
        </w:rPr>
        <w:t>）</w:t>
      </w:r>
    </w:p>
    <w:p w14:paraId="32FF0ACF" w14:textId="6B366E4D" w:rsidR="00BD43EB" w:rsidRPr="00333F08" w:rsidRDefault="00BD43EB"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1E21BDF0" w14:textId="63FB5444" w:rsidR="00BD43EB" w:rsidRPr="00333F08" w:rsidRDefault="00BD6DF5"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w:t>
      </w:r>
      <w:r w:rsidR="00BD43EB" w:rsidRPr="00333F08">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333F08">
        <w:rPr>
          <w:rFonts w:ascii="Times New Roman" w:hAnsi="Times New Roman" w:cs="Times New Roman" w:hint="eastAsia"/>
          <w:kern w:val="2"/>
        </w:rPr>
        <w:t>进行相视角的旋转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b</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333F08">
        <w:rPr>
          <w:rFonts w:ascii="Times New Roman" w:hAnsi="Times New Roman" w:cs="Times New Roman" w:hint="eastAsia"/>
          <w:kern w:val="2"/>
        </w:rPr>
        <w:t>实现视角缩放的操作</w:t>
      </w:r>
      <w:r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右侧拖动更新目标点坐标实现视角</w:t>
      </w:r>
      <w:r w:rsidRPr="00333F08">
        <w:rPr>
          <w:rFonts w:ascii="Times New Roman" w:hAnsi="Times New Roman" w:cs="Times New Roman" w:hint="eastAsia"/>
          <w:kern w:val="2"/>
        </w:rPr>
        <w:t>平移</w:t>
      </w:r>
      <w:r w:rsidR="00BD43EB" w:rsidRPr="00333F08">
        <w:rPr>
          <w:rFonts w:ascii="Times New Roman" w:hAnsi="Times New Roman" w:cs="Times New Roman" w:hint="eastAsia"/>
          <w:kern w:val="2"/>
        </w:rPr>
        <w:t>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B64E31" w:rsidRPr="00333F08">
        <w:rPr>
          <w:rFonts w:ascii="Times New Roman" w:hAnsi="Times New Roman" w:cs="Times New Roman"/>
          <w:kern w:val="2"/>
        </w:rPr>
        <w:t>c</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包含缩放、平移）</w:t>
      </w:r>
      <w:r w:rsidR="00BD43EB" w:rsidRPr="00333F08">
        <w:rPr>
          <w:rFonts w:ascii="Times New Roman" w:hAnsi="Times New Roman" w:cs="Times New Roman" w:hint="eastAsia"/>
          <w:kern w:val="2"/>
        </w:rPr>
        <w:t>。</w:t>
      </w:r>
      <w:r w:rsidRPr="00333F08">
        <w:rPr>
          <w:rFonts w:ascii="Times New Roman" w:hAnsi="Times New Roman" w:cs="Times New Roman" w:hint="eastAsia"/>
          <w:kern w:val="2"/>
        </w:rPr>
        <w:t>类似于地质软件中的</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3"/>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4"/>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45EC1212" w:rsidR="00CE0340" w:rsidRPr="00D834A6" w:rsidRDefault="006C2995" w:rsidP="004458E1">
      <w:pPr>
        <w:keepNext/>
        <w:keepLines/>
        <w:snapToGrid w:val="0"/>
        <w:spacing w:before="120" w:after="120" w:line="360" w:lineRule="auto"/>
        <w:outlineLvl w:val="2"/>
        <w:rPr>
          <w:rFonts w:ascii="Times New Roman" w:eastAsia="黑体" w:hAnsi="Times New Roman"/>
          <w:bCs/>
        </w:rPr>
      </w:pPr>
      <w:bookmarkStart w:id="72" w:name="_Toc193146430"/>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3</w:t>
      </w:r>
      <w:r w:rsidRPr="00D834A6">
        <w:rPr>
          <w:rFonts w:ascii="Times New Roman" w:eastAsia="黑体" w:hAnsi="Times New Roman" w:hint="eastAsia"/>
          <w:bCs/>
        </w:rPr>
        <w:t>巷道漫游</w:t>
      </w:r>
      <w:bookmarkEnd w:id="72"/>
    </w:p>
    <w:p w14:paraId="28EA299C" w14:textId="0378AB65" w:rsidR="00BD6D86"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巷道漫游是一种虚拟现实技术，旨在通过</w:t>
      </w:r>
      <w:bookmarkStart w:id="73" w:name="_Hlk191410079"/>
      <w:r w:rsidRPr="00333F08">
        <w:rPr>
          <w:rFonts w:ascii="Times New Roman" w:hAnsi="Times New Roman" w:cs="Times New Roman" w:hint="eastAsia"/>
          <w:kern w:val="2"/>
        </w:rPr>
        <w:t>三维可视化手段</w:t>
      </w:r>
      <w:bookmarkEnd w:id="73"/>
      <w:r w:rsidRPr="00333F08">
        <w:rPr>
          <w:rFonts w:ascii="Times New Roman" w:hAnsi="Times New Roman" w:cs="Times New Roman" w:hint="eastAsia"/>
          <w:kern w:val="2"/>
        </w:rPr>
        <w:t>实现巷道结构的沉浸式探索与交互</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HswFSiHr","properties":{"formattedCitation":"\\super [78]\\nosupersub{}","plainCitation":"[78]","noteIndex":0},"citationItems":[{"id":118,"uris":["http://zotero.org/users/local/8clMLtyf/items/N3I7LMAX"],"itemData":{"id":118,"type":"thesis","abstract":"</w:instrText>
      </w:r>
      <w:r w:rsidR="00F00D2C" w:rsidRPr="00333F08">
        <w:rPr>
          <w:rFonts w:ascii="Times New Roman" w:hAnsi="Times New Roman"/>
        </w:rPr>
        <w:instrText>煤炭是我国的第一能源，在一次性能源结构中占</w:instrText>
      </w:r>
      <w:r w:rsidR="00F00D2C" w:rsidRPr="00333F08">
        <w:rPr>
          <w:rFonts w:ascii="Times New Roman" w:hAnsi="Times New Roman"/>
        </w:rPr>
        <w:instrText>72</w:instrText>
      </w:r>
      <w:r w:rsidR="00F00D2C" w:rsidRPr="00333F08">
        <w:rPr>
          <w:rFonts w:ascii="Times New Roman" w:hAnsi="Times New Roman"/>
        </w:rPr>
        <w:instrText>％以上，随着我国经济体制改革的不断深入，现代化进程的不断加快，煤矿生产必将改变目前的人海战术，以现代化的管理和生产技术展现于世人面前。</w:instrText>
      </w:r>
      <w:r w:rsidR="00F00D2C" w:rsidRPr="00333F08">
        <w:rPr>
          <w:rFonts w:ascii="Times New Roman" w:hAnsi="Times New Roman"/>
        </w:rPr>
        <w:instrText>\n\n\n\n\n\n\n\t</w:instrText>
      </w:r>
      <w:r w:rsidR="00F00D2C" w:rsidRPr="00333F08">
        <w:rPr>
          <w:rFonts w:ascii="Times New Roman" w:hAnsi="Times New Roman"/>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sidRPr="00333F08">
        <w:rPr>
          <w:rFonts w:ascii="Times New Roman" w:hAnsi="Times New Roman" w:hint="eastAsia"/>
        </w:rPr>
        <w:instrText>善矿山环境及安全设计，对指导矿山开采设计与工程施工等具有重要意义。</w:instrText>
      </w:r>
      <w:r w:rsidR="00F00D2C" w:rsidRPr="00333F08">
        <w:rPr>
          <w:rFonts w:ascii="Times New Roman" w:hAnsi="Times New Roman"/>
        </w:rPr>
        <w:instrText>\n\n\n\n\n\n\n\t</w:instrText>
      </w:r>
      <w:r w:rsidR="00F00D2C" w:rsidRPr="00333F08">
        <w:rPr>
          <w:rFonts w:ascii="Times New Roman" w:hAnsi="Times New Roman"/>
        </w:rPr>
        <w:instrText>本文首先分析了巷道三维可视化建模国内外研究现状，然后详尽地对比了</w:instrText>
      </w:r>
      <w:r w:rsidR="00F00D2C" w:rsidRPr="00333F08">
        <w:rPr>
          <w:rFonts w:ascii="Times New Roman" w:hAnsi="Times New Roman"/>
        </w:rPr>
        <w:instrText>visual C#</w:instrText>
      </w:r>
      <w:r w:rsidR="00F00D2C" w:rsidRPr="00333F08">
        <w:rPr>
          <w:rFonts w:ascii="Times New Roman" w:hAnsi="Times New Roman"/>
        </w:rPr>
        <w:instrText>与其它开发语言</w:instrText>
      </w:r>
      <w:r w:rsidR="00F00D2C" w:rsidRPr="00333F08">
        <w:rPr>
          <w:rFonts w:ascii="Times New Roman" w:hAnsi="Times New Roman"/>
        </w:rPr>
        <w:instrText>VC</w:instrText>
      </w:r>
      <w:r w:rsidR="00F00D2C" w:rsidRPr="00333F08">
        <w:rPr>
          <w:rFonts w:ascii="Times New Roman" w:hAnsi="Times New Roman"/>
        </w:rPr>
        <w:instrText>、</w:instrText>
      </w:r>
      <w:r w:rsidR="00F00D2C" w:rsidRPr="00333F08">
        <w:rPr>
          <w:rFonts w:ascii="Times New Roman" w:hAnsi="Times New Roman"/>
        </w:rPr>
        <w:instrText>Java</w:instrText>
      </w:r>
      <w:r w:rsidR="00F00D2C" w:rsidRPr="00333F08">
        <w:rPr>
          <w:rFonts w:ascii="Times New Roman" w:hAnsi="Times New Roman"/>
        </w:rPr>
        <w:instrText>等相比的优点与不足，同时也比较了</w:instrText>
      </w:r>
      <w:r w:rsidR="00F00D2C" w:rsidRPr="00333F08">
        <w:rPr>
          <w:rFonts w:ascii="Times New Roman" w:hAnsi="Times New Roman"/>
        </w:rPr>
        <w:instrText>DirectX</w:instrText>
      </w:r>
      <w:r w:rsidR="00F00D2C" w:rsidRPr="00333F08">
        <w:rPr>
          <w:rFonts w:ascii="Times New Roman" w:hAnsi="Times New Roman"/>
        </w:rPr>
        <w:instrText>与</w:instrText>
      </w:r>
      <w:r w:rsidR="00F00D2C" w:rsidRPr="00333F08">
        <w:rPr>
          <w:rFonts w:ascii="Times New Roman" w:hAnsi="Times New Roman"/>
        </w:rPr>
        <w:instrText>OpenGL</w:instrText>
      </w:r>
      <w:r w:rsidR="00F00D2C" w:rsidRPr="00333F08">
        <w:rPr>
          <w:rFonts w:ascii="Times New Roman" w:hAnsi="Times New Roman"/>
        </w:rPr>
        <w:instrText>的优劣，最后作者采用</w:instrText>
      </w:r>
      <w:r w:rsidR="00F00D2C" w:rsidRPr="00333F08">
        <w:rPr>
          <w:rFonts w:ascii="Times New Roman" w:hAnsi="Times New Roman"/>
        </w:rPr>
        <w:instrText>visual C# 2005</w:instrText>
      </w:r>
      <w:r w:rsidR="00F00D2C" w:rsidRPr="00333F08">
        <w:rPr>
          <w:rFonts w:ascii="Times New Roman" w:hAnsi="Times New Roman"/>
        </w:rPr>
        <w:instrText>与</w:instrText>
      </w:r>
      <w:r w:rsidR="00F00D2C" w:rsidRPr="00333F08">
        <w:rPr>
          <w:rFonts w:ascii="Times New Roman" w:hAnsi="Times New Roman"/>
        </w:rPr>
        <w:instrText>DirectX9.0c</w:instrText>
      </w:r>
      <w:r w:rsidR="00F00D2C" w:rsidRPr="00333F08">
        <w:rPr>
          <w:rFonts w:ascii="Times New Roman" w:hAnsi="Times New Roman"/>
        </w:rPr>
        <w:instrText>结合，根据三维游戏中的三维场景模拟，精灵运动的思想对巷道三维可视化模拟进行研究。</w:instrText>
      </w:r>
      <w:r w:rsidR="00F00D2C" w:rsidRPr="00333F08">
        <w:rPr>
          <w:rFonts w:ascii="Times New Roman" w:hAnsi="Times New Roman"/>
        </w:rPr>
        <w:instrText>\n\n\n\n\n\n\n\t</w:instrText>
      </w:r>
      <w:r w:rsidR="00F00D2C" w:rsidRPr="00333F08">
        <w:rPr>
          <w:rFonts w:ascii="Times New Roman" w:hAnsi="Times New Roman"/>
        </w:rPr>
        <w:instrText>以山东东滩巷道数据资料为基础，结合矿山巷道数据的特点以及选</w:instrText>
      </w:r>
      <w:r w:rsidR="00F00D2C" w:rsidRPr="00333F08">
        <w:rPr>
          <w:rFonts w:ascii="Times New Roman" w:hAnsi="Times New Roman"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rsidRPr="00333F08">
        <w:rPr>
          <w:rFonts w:ascii="Times New Roman" w:hAnsi="Times New Roman"/>
        </w:rPr>
        <w:instrText>\n\n\n\n\n\n\n\t(1)</w:instrText>
      </w:r>
      <w:r w:rsidR="00F00D2C" w:rsidRPr="00333F08">
        <w:rPr>
          <w:rFonts w:ascii="Times New Roman" w:hAnsi="Times New Roman"/>
        </w:rPr>
        <w:instrText>完成了巷道数据的导入以及数据管理如：添加、删除、查询等功能。</w:instrText>
      </w:r>
      <w:r w:rsidR="00F00D2C" w:rsidRPr="00333F08">
        <w:rPr>
          <w:rFonts w:ascii="Times New Roman" w:hAnsi="Times New Roman"/>
        </w:rPr>
        <w:instrText>\n\n\n\n\n\n\n\t(2)</w:instrText>
      </w:r>
      <w:r w:rsidR="00F00D2C" w:rsidRPr="00333F08">
        <w:rPr>
          <w:rFonts w:ascii="Times New Roman" w:hAnsi="Times New Roman"/>
        </w:rPr>
        <w:instrText>实现了巷道由点</w:instrText>
      </w:r>
      <w:r w:rsidR="00F00D2C" w:rsidRPr="00333F08">
        <w:rPr>
          <w:rFonts w:ascii="Times New Roman" w:hAnsi="Times New Roman"/>
        </w:rPr>
        <w:instrText>—&amp;gt;</w:instrText>
      </w:r>
      <w:r w:rsidR="00F00D2C" w:rsidRPr="00333F08">
        <w:rPr>
          <w:rFonts w:ascii="Times New Roman" w:hAnsi="Times New Roman"/>
        </w:rPr>
        <w:instrText>线</w:instrText>
      </w:r>
      <w:r w:rsidR="00F00D2C" w:rsidRPr="00333F08">
        <w:rPr>
          <w:rFonts w:ascii="Times New Roman" w:hAnsi="Times New Roman"/>
        </w:rPr>
        <w:instrText>—&amp;gt;</w:instrText>
      </w:r>
      <w:r w:rsidR="00F00D2C" w:rsidRPr="00333F08">
        <w:rPr>
          <w:rFonts w:ascii="Times New Roman" w:hAnsi="Times New Roman"/>
        </w:rPr>
        <w:instrText>面</w:instrText>
      </w:r>
      <w:r w:rsidR="00F00D2C" w:rsidRPr="00333F08">
        <w:rPr>
          <w:rFonts w:ascii="Times New Roman" w:hAnsi="Times New Roman"/>
        </w:rPr>
        <w:instrText>—&amp;gt;</w:instrText>
      </w:r>
      <w:r w:rsidR="00F00D2C" w:rsidRPr="00333F08">
        <w:rPr>
          <w:rFonts w:ascii="Times New Roman" w:hAnsi="Times New Roman"/>
        </w:rPr>
        <w:instrText>单个巷道</w:instrText>
      </w:r>
      <w:r w:rsidR="00F00D2C" w:rsidRPr="00333F08">
        <w:rPr>
          <w:rFonts w:ascii="Times New Roman" w:hAnsi="Times New Roman"/>
        </w:rPr>
        <w:instrText>-&amp;gt;</w:instrText>
      </w:r>
      <w:r w:rsidR="00F00D2C" w:rsidRPr="00333F08">
        <w:rPr>
          <w:rFonts w:ascii="Times New Roman" w:hAnsi="Times New Roman"/>
        </w:rPr>
        <w:instrText>多个巷道的过渡。</w:instrText>
      </w:r>
      <w:r w:rsidR="00F00D2C" w:rsidRPr="00333F08">
        <w:rPr>
          <w:rFonts w:ascii="Times New Roman" w:hAnsi="Times New Roman"/>
        </w:rPr>
        <w:instrText>\n\n\n\n\n\n\n\t(3)</w:instrText>
      </w:r>
      <w:r w:rsidR="00F00D2C" w:rsidRPr="00333F08">
        <w:rPr>
          <w:rFonts w:ascii="Times New Roman" w:hAnsi="Times New Roman"/>
        </w:rPr>
        <w:instrText>解决了巷道模拟过程中巷道连接点处的错切与重叠。为巷道漫游</w:instrText>
      </w:r>
      <w:r w:rsidR="00F00D2C" w:rsidRPr="00333F08">
        <w:rPr>
          <w:rFonts w:ascii="Times New Roman" w:hAnsi="Times New Roman" w:hint="eastAsia"/>
        </w:rPr>
        <w:instrText>做准备。</w:instrText>
      </w:r>
      <w:r w:rsidR="00F00D2C" w:rsidRPr="00333F08">
        <w:rPr>
          <w:rFonts w:ascii="Times New Roman" w:hAnsi="Times New Roman"/>
        </w:rPr>
        <w:instrText>\n\n\n\n\n\n\n\t(4)</w:instrText>
      </w:r>
      <w:r w:rsidR="00F00D2C" w:rsidRPr="00333F08">
        <w:rPr>
          <w:rFonts w:ascii="Times New Roman" w:hAnsi="Times New Roman"/>
        </w:rPr>
        <w:instrText>方向光和聚光灯的运用以及纹理的映射使得巷道的模拟更加具有真实感。</w:instrText>
      </w:r>
      <w:r w:rsidR="00F00D2C" w:rsidRPr="00333F08">
        <w:rPr>
          <w:rFonts w:ascii="Times New Roman" w:hAnsi="Times New Roman"/>
        </w:rPr>
        <w:instrText>\n\n\n\n\n\n\n\t(5)</w:instrText>
      </w:r>
      <w:r w:rsidR="00F00D2C" w:rsidRPr="00333F08">
        <w:rPr>
          <w:rFonts w:ascii="Times New Roman" w:hAnsi="Times New Roman"/>
        </w:rPr>
        <w:instrText>可以任意切换进行巷道外部分析与内部漫游，用户可以单选或组合选择显示巷道中线、巷道名称、巷道体、视点位置、巷道漫游以及显示数据信息。</w:instrText>
      </w:r>
      <w:r w:rsidR="00F00D2C" w:rsidRPr="00333F08">
        <w:rPr>
          <w:rFonts w:ascii="Times New Roman" w:hAnsi="Times New Roman"/>
        </w:rPr>
        <w:instrText>\n\n\n\n\n\n\n\t(6)</w:instrText>
      </w:r>
      <w:r w:rsidR="00F00D2C" w:rsidRPr="00333F08">
        <w:rPr>
          <w:rFonts w:ascii="Times New Roman" w:hAnsi="Times New Roman"/>
        </w:rPr>
        <w:instrText>可以运用鼠标、键盘或工具栏按钮实现人机交互进行一定的可视化分析包括：放大、缩小、平移、旋转、外部与内部的漫游、纹理贴图、背景颜色替换等，方便观察者从不同的角度进行观察。</w:instrText>
      </w:r>
      <w:r w:rsidR="00F00D2C" w:rsidRPr="00333F08">
        <w:rPr>
          <w:rFonts w:ascii="Times New Roman" w:hAnsi="Times New Roman"/>
        </w:rPr>
        <w:instrText>\n\n\n\n\n\n\n\t(7)</w:instrText>
      </w:r>
      <w:r w:rsidR="00F00D2C" w:rsidRPr="00333F08">
        <w:rPr>
          <w:rFonts w:ascii="Times New Roman" w:hAnsi="Times New Roman"/>
        </w:rPr>
        <w:instrText>巷道内部漫游主要是沿着巷道中线进行漫游，可以实时的了解视点的位置，还可以在巷道内实现前进、倒退、巷道切换等功能，并有简单的碰撞检测。</w:instrText>
      </w:r>
      <w:r w:rsidR="00F00D2C" w:rsidRPr="00333F08">
        <w:rPr>
          <w:rFonts w:ascii="Times New Roman" w:hAnsi="Times New Roman"/>
        </w:rPr>
        <w:instrText>\n\n\n\n\n\n\n\t(8)</w:instrText>
      </w:r>
      <w:r w:rsidR="00F00D2C" w:rsidRPr="00333F08">
        <w:rPr>
          <w:rFonts w:ascii="Times New Roman" w:hAnsi="Times New Roman"/>
        </w:rPr>
        <w:instrText>图形的导出可为观察者提供满意的图像，方便以后的备案。</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图制图与地理信息工程</w:instrText>
      </w:r>
      <w:r w:rsidR="00F00D2C" w:rsidRPr="00333F08">
        <w:rPr>
          <w:rFonts w:ascii="Times New Roman" w:hAnsi="Times New Roman"/>
        </w:rPr>
        <w:instrText xml:space="preserve">\ndownload: 1006\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D672\ndbcode: CMFD\ndbname: CMFD2008\nfilename: 2008013785.nh","number-of-pages":"106","publisher":"</w:instrText>
      </w:r>
      <w:r w:rsidR="00F00D2C" w:rsidRPr="00333F08">
        <w:rPr>
          <w:rFonts w:ascii="Times New Roman" w:hAnsi="Times New Roman"/>
        </w:rPr>
        <w:instrText>山东科技大学</w:instrText>
      </w:r>
      <w:r w:rsidR="00F00D2C" w:rsidRPr="00333F08">
        <w:rPr>
          <w:rFonts w:ascii="Times New Roman" w:hAnsi="Times New Roman"/>
        </w:rPr>
        <w:instrText>","source":"CNKI","title":"</w:instrText>
      </w:r>
      <w:r w:rsidR="00F00D2C" w:rsidRPr="00333F08">
        <w:rPr>
          <w:rFonts w:ascii="Times New Roman" w:hAnsi="Times New Roman"/>
        </w:rPr>
        <w:instrText>巷道三维可视化建模技术</w:instrText>
      </w:r>
      <w:r w:rsidR="00F00D2C" w:rsidRPr="00333F08">
        <w:rPr>
          <w:rFonts w:ascii="Times New Roman" w:hAnsi="Times New Roman"/>
        </w:rPr>
        <w:instrText xml:space="preserve">            ——</w:instrText>
      </w:r>
      <w:r w:rsidR="00F00D2C" w:rsidRPr="00333F08">
        <w:rPr>
          <w:rFonts w:ascii="Times New Roman" w:hAnsi="Times New Roman"/>
        </w:rPr>
        <w:instrText>以东滩煤矿为例</w:instrText>
      </w:r>
      <w:r w:rsidR="00F00D2C" w:rsidRPr="00333F08">
        <w:rPr>
          <w:rFonts w:ascii="Times New Roman" w:hAnsi="Times New Roman"/>
        </w:rPr>
        <w:instrText>","URL":"https://kns.cnki.net/KCMS/detail/detail.aspx?dbcode=CMFD&amp;dbname=CMFD2008&amp;filename=2008013785.nh","author":[{"literal":"</w:instrText>
      </w:r>
      <w:r w:rsidR="00F00D2C" w:rsidRPr="00333F08">
        <w:rPr>
          <w:rFonts w:ascii="Times New Roman" w:hAnsi="Times New Roman"/>
        </w:rPr>
        <w:instrText>石奉华</w:instrText>
      </w:r>
      <w:r w:rsidR="00F00D2C" w:rsidRPr="00333F08">
        <w:rPr>
          <w:rFonts w:ascii="Times New Roman" w:hAnsi="Times New Roman"/>
        </w:rPr>
        <w:instrText>"}],"contributor":[{"literal":"</w:instrText>
      </w:r>
      <w:r w:rsidR="00F00D2C" w:rsidRPr="00333F08">
        <w:rPr>
          <w:rFonts w:ascii="Times New Roman" w:hAnsi="Times New Roman"/>
        </w:rPr>
        <w:instrText>刘冰</w:instrText>
      </w:r>
      <w:r w:rsidR="00F00D2C" w:rsidRPr="00333F08">
        <w:rPr>
          <w:rFonts w:ascii="Times New Roman" w:hAnsi="Times New Roman"/>
        </w:rPr>
        <w:instrText xml:space="preserve">"}],"accessed":{"date-parts":[["2025",2,25]]},"issued":{"date-parts":[["2008"]]}}}],"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8]</w:t>
      </w:r>
      <w:r w:rsidR="00D1349F" w:rsidRPr="00333F08">
        <w:rPr>
          <w:rFonts w:ascii="Times New Roman" w:hAnsi="Times New Roman"/>
        </w:rPr>
        <w:fldChar w:fldCharType="end"/>
      </w:r>
      <w:r w:rsidRPr="00333F08">
        <w:rPr>
          <w:rFonts w:ascii="Times New Roman" w:hAnsi="Times New Roman" w:hint="eastAsia"/>
        </w:rPr>
        <w:t>。</w:t>
      </w:r>
      <w:r w:rsidR="00BD6DF5" w:rsidRPr="00333F08">
        <w:rPr>
          <w:rFonts w:ascii="Times New Roman" w:hAnsi="Times New Roman" w:cs="Times New Roman" w:hint="eastAsia"/>
          <w:kern w:val="2"/>
        </w:rPr>
        <w:t>主要通过实现</w:t>
      </w:r>
      <w:r w:rsidRPr="00333F08">
        <w:rPr>
          <w:rFonts w:ascii="Times New Roman" w:hAnsi="Times New Roman" w:cs="Times New Roman" w:hint="eastAsia"/>
          <w:kern w:val="2"/>
        </w:rPr>
        <w:t>第</w:t>
      </w:r>
      <w:r w:rsidR="00BD6D86" w:rsidRPr="00333F08">
        <w:rPr>
          <w:rFonts w:ascii="Times New Roman" w:hAnsi="Times New Roman" w:cs="Times New Roman" w:hint="eastAsia"/>
          <w:kern w:val="2"/>
        </w:rPr>
        <w:t>一</w:t>
      </w:r>
      <w:r w:rsidRPr="00333F08">
        <w:rPr>
          <w:rFonts w:ascii="Times New Roman" w:hAnsi="Times New Roman" w:cs="Times New Roman" w:hint="eastAsia"/>
          <w:kern w:val="2"/>
        </w:rPr>
        <w:t>人称控制器，可以高效地模拟用户在巷道</w:t>
      </w:r>
      <w:r w:rsidRPr="00333F08">
        <w:rPr>
          <w:rFonts w:ascii="Times New Roman" w:hAnsi="Times New Roman" w:cs="Times New Roman" w:hint="eastAsia"/>
          <w:kern w:val="2"/>
        </w:rPr>
        <w:lastRenderedPageBreak/>
        <w:t>中的自由行走，全面展示巷道内部的空间布局与地质特征</w:t>
      </w:r>
      <w:r w:rsidR="00BD6DF5" w:rsidRPr="00333F08">
        <w:rPr>
          <w:rFonts w:ascii="Times New Roman" w:hAnsi="Times New Roman" w:cs="Times New Roman" w:hint="eastAsia"/>
          <w:kern w:val="2"/>
        </w:rPr>
        <w:t>，</w:t>
      </w:r>
      <w:r w:rsidR="00BD6D86" w:rsidRPr="00333F08">
        <w:rPr>
          <w:rFonts w:ascii="Times New Roman" w:hAnsi="Times New Roman" w:cs="Times New Roman" w:hint="eastAsia"/>
          <w:kern w:val="2"/>
        </w:rPr>
        <w:t>像在游戏中移动视角</w:t>
      </w:r>
      <w:r w:rsidR="0086685E" w:rsidRPr="00333F08">
        <w:rPr>
          <w:rFonts w:ascii="Times New Roman" w:hAnsi="Times New Roman" w:cs="Times New Roman" w:hint="eastAsia"/>
          <w:kern w:val="2"/>
        </w:rPr>
        <w:t>一样</w:t>
      </w:r>
      <w:r w:rsidR="00BD6D86" w:rsidRPr="00333F08">
        <w:rPr>
          <w:rFonts w:ascii="Times New Roman" w:hAnsi="Times New Roman" w:cs="Times New Roman" w:hint="eastAsia"/>
          <w:kern w:val="2"/>
        </w:rPr>
        <w:t>，探索三维</w:t>
      </w:r>
      <w:r w:rsidR="0086685E" w:rsidRPr="00333F08">
        <w:rPr>
          <w:rFonts w:ascii="Times New Roman" w:hAnsi="Times New Roman" w:cs="Times New Roman" w:hint="eastAsia"/>
          <w:kern w:val="2"/>
        </w:rPr>
        <w:t>巷道</w:t>
      </w:r>
      <w:r w:rsidR="00BD6D86" w:rsidRPr="00333F08">
        <w:rPr>
          <w:rFonts w:ascii="Times New Roman" w:hAnsi="Times New Roman" w:cs="Times New Roman" w:hint="eastAsia"/>
          <w:kern w:val="2"/>
        </w:rPr>
        <w:t>。</w:t>
      </w:r>
      <w:r w:rsidR="0086685E" w:rsidRPr="00333F08">
        <w:rPr>
          <w:rFonts w:ascii="Times New Roman" w:hAnsi="Times New Roman" w:cs="Times New Roman"/>
          <w:kern w:val="2"/>
        </w:rPr>
        <w:t>第一人称控制器</w:t>
      </w:r>
      <w:r w:rsidR="0086685E" w:rsidRPr="00333F08">
        <w:rPr>
          <w:rFonts w:ascii="Times New Roman" w:hAnsi="Times New Roman" w:cs="Times New Roman" w:hint="eastAsia"/>
          <w:kern w:val="2"/>
        </w:rPr>
        <w:t>的实现</w:t>
      </w:r>
      <w:r w:rsidR="0086685E" w:rsidRPr="00333F08">
        <w:rPr>
          <w:rFonts w:ascii="Times New Roman" w:hAnsi="Times New Roman" w:cs="Times New Roman"/>
          <w:kern w:val="2"/>
        </w:rPr>
        <w:t>核心是将用户</w:t>
      </w:r>
      <w:r w:rsidR="0086685E" w:rsidRPr="00333F08">
        <w:rPr>
          <w:rFonts w:ascii="Times New Roman" w:hAnsi="Times New Roman" w:cs="Times New Roman" w:hint="eastAsia"/>
          <w:kern w:val="2"/>
        </w:rPr>
        <w:t>鼠标在屏幕中的</w:t>
      </w:r>
      <w:r w:rsidR="0086685E" w:rsidRPr="00333F08">
        <w:rPr>
          <w:rFonts w:ascii="Times New Roman" w:hAnsi="Times New Roman" w:cs="Times New Roman"/>
          <w:kern w:val="2"/>
        </w:rPr>
        <w:t>输入</w:t>
      </w:r>
      <w:r w:rsidR="0086685E" w:rsidRPr="00333F08">
        <w:rPr>
          <w:rFonts w:ascii="Times New Roman" w:hAnsi="Times New Roman" w:cs="Times New Roman" w:hint="eastAsia"/>
          <w:kern w:val="2"/>
        </w:rPr>
        <w:t>坐标</w:t>
      </w:r>
      <w:r w:rsidR="0086685E" w:rsidRPr="00333F08">
        <w:rPr>
          <w:rFonts w:ascii="Times New Roman" w:hAnsi="Times New Roman" w:cs="Times New Roman"/>
          <w:kern w:val="2"/>
        </w:rPr>
        <w:t>转换为相机的旋转和位移</w:t>
      </w:r>
      <w:r w:rsidR="0086685E" w:rsidRPr="00333F08">
        <w:rPr>
          <w:rFonts w:ascii="Times New Roman" w:hAnsi="Times New Roman" w:cs="Times New Roman" w:hint="eastAsia"/>
          <w:kern w:val="2"/>
        </w:rPr>
        <w:t>。</w:t>
      </w:r>
    </w:p>
    <w:p w14:paraId="527AA870" w14:textId="39BA27AB" w:rsidR="00DA173A" w:rsidRPr="00333F08" w:rsidRDefault="00DA173A"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B64E31" w:rsidRPr="00333F08">
        <w:rPr>
          <w:rFonts w:ascii="Times New Roman" w:hAnsi="Times New Roman" w:cs="Times New Roman" w:hint="eastAsia"/>
          <w:kern w:val="2"/>
        </w:rPr>
        <w:t>第一人称控制器</w:t>
      </w:r>
      <w:r w:rsidR="005A77B8"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005A77B8"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005A77B8" w:rsidRPr="00333F08">
        <w:rPr>
          <w:rFonts w:ascii="Times New Roman" w:hAnsi="Times New Roman" w:cs="Times New Roman" w:hint="eastAsia"/>
          <w:kern w:val="2"/>
        </w:rPr>
        <w:t>进行旋转，</w:t>
      </w:r>
      <w:r w:rsidR="00B64E31" w:rsidRPr="00333F08">
        <w:rPr>
          <w:rFonts w:ascii="Times New Roman" w:hAnsi="Times New Roman" w:cs="Times New Roman" w:hint="eastAsia"/>
          <w:kern w:val="2"/>
        </w:rPr>
        <w:t>即</w:t>
      </w:r>
      <w:r w:rsidRPr="00333F08">
        <w:rPr>
          <w:rFonts w:ascii="Times New Roman" w:hAnsi="Times New Roman" w:cs="Times New Roman"/>
          <w:kern w:val="2"/>
        </w:rPr>
        <w:t>先</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Y</w:t>
      </w:r>
      <w:r w:rsidR="00B64E31" w:rsidRPr="00333F08">
        <w:rPr>
          <w:rFonts w:ascii="Times New Roman" w:hAnsi="Times New Roman" w:cs="Times New Roman" w:hint="eastAsia"/>
          <w:kern w:val="2"/>
        </w:rPr>
        <w:t>轴（</w:t>
      </w:r>
      <w:r w:rsidRPr="00333F08">
        <w:rPr>
          <w:rFonts w:ascii="Times New Roman" w:hAnsi="Times New Roman" w:cs="Times New Roman"/>
          <w:kern w:val="2"/>
        </w:rPr>
        <w:t>偏航</w:t>
      </w:r>
      <w:r w:rsidR="00B64E31" w:rsidRPr="00333F08">
        <w:rPr>
          <w:rFonts w:ascii="Times New Roman" w:hAnsi="Times New Roman" w:cs="Times New Roman" w:hint="eastAsia"/>
          <w:kern w:val="2"/>
        </w:rPr>
        <w:t>）</w:t>
      </w:r>
      <w:r w:rsidRPr="00333F08">
        <w:rPr>
          <w:rFonts w:ascii="Times New Roman" w:hAnsi="Times New Roman" w:cs="Times New Roman"/>
          <w:kern w:val="2"/>
        </w:rPr>
        <w:t>，再</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X</w:t>
      </w:r>
      <w:r w:rsidR="00B64E31" w:rsidRPr="00333F08">
        <w:rPr>
          <w:rFonts w:ascii="Times New Roman" w:hAnsi="Times New Roman" w:cs="Times New Roman" w:hint="eastAsia"/>
          <w:kern w:val="2"/>
        </w:rPr>
        <w:t>轴（</w:t>
      </w:r>
      <w:r w:rsidRPr="00333F08">
        <w:rPr>
          <w:rFonts w:ascii="Times New Roman" w:hAnsi="Times New Roman" w:cs="Times New Roman"/>
          <w:kern w:val="2"/>
        </w:rPr>
        <w:t>俯仰</w:t>
      </w:r>
      <w:r w:rsidR="00B64E31" w:rsidRPr="00333F08">
        <w:rPr>
          <w:rFonts w:ascii="Times New Roman" w:hAnsi="Times New Roman" w:cs="Times New Roman" w:hint="eastAsia"/>
          <w:kern w:val="2"/>
        </w:rPr>
        <w:t>）</w:t>
      </w:r>
      <w:r w:rsidRPr="00333F08">
        <w:rPr>
          <w:rFonts w:ascii="Times New Roman" w:hAnsi="Times New Roman" w:cs="Times New Roman"/>
          <w:kern w:val="2"/>
        </w:rPr>
        <w:t>，最后</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Z</w:t>
      </w:r>
      <w:r w:rsidR="00B64E31" w:rsidRPr="00333F08">
        <w:rPr>
          <w:rFonts w:ascii="Times New Roman" w:hAnsi="Times New Roman" w:cs="Times New Roman" w:hint="eastAsia"/>
          <w:kern w:val="2"/>
        </w:rPr>
        <w:t>轴（</w:t>
      </w:r>
      <w:r w:rsidRPr="00333F08">
        <w:rPr>
          <w:rFonts w:ascii="Times New Roman" w:hAnsi="Times New Roman" w:cs="Times New Roman" w:hint="eastAsia"/>
          <w:kern w:val="2"/>
        </w:rPr>
        <w:t>滚</w:t>
      </w:r>
      <w:r w:rsidRPr="00333F08">
        <w:rPr>
          <w:rFonts w:ascii="Times New Roman" w:hAnsi="Times New Roman" w:cs="Times New Roman"/>
          <w:kern w:val="2"/>
        </w:rPr>
        <w:t>转）。当用户</w:t>
      </w:r>
      <w:r w:rsidR="005A77B8"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005A77B8" w:rsidRPr="00333F08">
        <w:rPr>
          <w:rFonts w:ascii="Times New Roman" w:hAnsi="Times New Roman" w:cs="Times New Roman" w:hint="eastAsia"/>
          <w:kern w:val="2"/>
        </w:rPr>
        <w:t>应用公式</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Pr="00333F08">
        <w:rPr>
          <w:rFonts w:ascii="Times New Roman" w:hAnsi="Times New Roman" w:cs="Times New Roman"/>
          <w:kern w:val="2"/>
        </w:rPr>
        <w:t>将</w:t>
      </w:r>
      <w:r w:rsidR="005A77B8" w:rsidRPr="00333F08">
        <w:rPr>
          <w:rFonts w:ascii="Times New Roman" w:hAnsi="Times New Roman" w:cs="Times New Roman"/>
          <w:kern w:val="2"/>
        </w:rPr>
        <w:t>鼠标移动量</w:t>
      </w:r>
      <w:r w:rsidR="005A77B8"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005A77B8" w:rsidRPr="00333F08">
        <w:rPr>
          <w:rFonts w:ascii="Times New Roman" w:hAnsi="Times New Roman" w:cs="Times New Roman" w:hint="eastAsia"/>
          <w:kern w:val="2"/>
        </w:rPr>
        <w:t>并将角度累加</w:t>
      </w:r>
      <w:r w:rsidR="00155393" w:rsidRPr="00333F08">
        <w:rPr>
          <w:rFonts w:ascii="Times New Roman" w:hAnsi="Times New Roman" w:cs="Times New Roman" w:hint="eastAsia"/>
          <w:kern w:val="2"/>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r w:rsidRPr="00333F08">
        <w:rPr>
          <w:rFonts w:ascii="Times New Roman" w:hAnsi="Times New Roman" w:cs="Times New Roman"/>
          <w:kern w:val="2"/>
        </w:rPr>
        <w:t>。</w:t>
      </w:r>
    </w:p>
    <w:p w14:paraId="0391BA76" w14:textId="20D6D07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965952" w:rsidRPr="00333F08">
        <w:rPr>
          <w:rFonts w:ascii="Times New Roman" w:hAnsi="Times New Roman" w:cs="Times New Roman" w:hint="eastAsia"/>
          <w:kern w:val="2"/>
        </w:rPr>
        <w:t>）</w:t>
      </w:r>
    </w:p>
    <w:p w14:paraId="186027DA" w14:textId="404122A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00965952" w:rsidRPr="00333F08">
        <w:rPr>
          <w:rFonts w:ascii="Times New Roman" w:hAnsi="Times New Roman" w:cs="Times New Roman" w:hint="eastAsia"/>
          <w:kern w:val="2"/>
        </w:rPr>
        <w:t>）</w:t>
      </w:r>
    </w:p>
    <w:p w14:paraId="6E950176" w14:textId="2C0DD0CD" w:rsidR="005A77B8" w:rsidRPr="00333F08" w:rsidRDefault="00000000" w:rsidP="00333F08">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sidRPr="00333F08">
        <w:rPr>
          <w:rFonts w:ascii="Times New Roman" w:hAnsi="Times New Roman" w:hint="eastAsia"/>
        </w:rPr>
        <w:t xml:space="preserve">        </w:t>
      </w:r>
      <w:r w:rsidR="00155393" w:rsidRPr="00333F08">
        <w:rPr>
          <w:rFonts w:ascii="Times New Roman" w:hAnsi="Times New Roman" w:hint="eastAsia"/>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p>
    <w:p w14:paraId="3EE6A8E8" w14:textId="76BF04C5" w:rsidR="005A77B8" w:rsidRPr="00333F08" w:rsidRDefault="00102448" w:rsidP="00333F08">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00DA173A" w:rsidRPr="00333F08">
        <w:rPr>
          <w:rFonts w:ascii="Times New Roman" w:hAnsi="Times New Roman" w:cs="Times New Roman" w:hint="eastAsia"/>
          <w:kern w:val="2"/>
        </w:rPr>
        <w:t>s</w:t>
      </w:r>
      <w:r w:rsidR="00DA173A" w:rsidRPr="00333F08">
        <w:rPr>
          <w:rFonts w:ascii="Times New Roman" w:hAnsi="Times New Roman" w:cs="Times New Roman"/>
          <w:kern w:val="2"/>
        </w:rPr>
        <w:t>ensitivity</w:t>
      </w:r>
      <w:r w:rsidR="00DA173A" w:rsidRPr="00333F08">
        <w:rPr>
          <w:rFonts w:ascii="Times New Roman" w:hAnsi="Times New Roman" w:cs="Times New Roman"/>
          <w:kern w:val="2"/>
        </w:rPr>
        <w:t>是灵敏度系数，</w:t>
      </w:r>
      <w:r w:rsidR="005A77B8" w:rsidRPr="00333F08">
        <w:rPr>
          <w:rFonts w:ascii="Times New Roman" w:hAnsi="Times New Roman" w:cs="Times New Roman" w:hint="eastAsia"/>
          <w:kern w:val="2"/>
        </w:rPr>
        <w:t>通常设置在</w:t>
      </w:r>
      <w:r w:rsidR="005A77B8"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yaw (</w:t>
      </w:r>
      <w:r w:rsidR="005A77B8" w:rsidRPr="00333F08">
        <w:rPr>
          <w:rFonts w:ascii="Times New Roman" w:hAnsi="Times New Roman" w:cs="Times New Roman" w:hint="eastAsia"/>
          <w:kern w:val="2"/>
        </w:rPr>
        <w:t>偏航</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Y</w:t>
      </w:r>
      <w:r w:rsidR="005A77B8" w:rsidRPr="00333F08">
        <w:rPr>
          <w:rFonts w:ascii="Times New Roman" w:hAnsi="Times New Roman" w:cs="Times New Roman" w:hint="eastAsia"/>
          <w:kern w:val="2"/>
        </w:rPr>
        <w:t>轴旋转，控制视角左右转；</w:t>
      </w:r>
      <w:r w:rsidR="005A77B8" w:rsidRPr="00333F08">
        <w:rPr>
          <w:rFonts w:ascii="Times New Roman" w:hAnsi="Times New Roman" w:cs="Times New Roman" w:hint="eastAsia"/>
          <w:kern w:val="2"/>
        </w:rPr>
        <w:t>pitch (</w:t>
      </w:r>
      <w:r w:rsidR="005A77B8" w:rsidRPr="00333F08">
        <w:rPr>
          <w:rFonts w:ascii="Times New Roman" w:hAnsi="Times New Roman" w:cs="Times New Roman" w:hint="eastAsia"/>
          <w:kern w:val="2"/>
        </w:rPr>
        <w:t>俯仰</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X</w:t>
      </w:r>
      <w:r w:rsidR="005A77B8" w:rsidRPr="00333F08">
        <w:rPr>
          <w:rFonts w:ascii="Times New Roman" w:hAnsi="Times New Roman" w:cs="Times New Roman" w:hint="eastAsia"/>
          <w:kern w:val="2"/>
        </w:rPr>
        <w:t>轴旋转，控制视角上下转动</w:t>
      </w:r>
      <w:r w:rsidR="00DA173A" w:rsidRPr="00333F08">
        <w:rPr>
          <w:rFonts w:ascii="Times New Roman" w:hAnsi="Times New Roman" w:cs="Times New Roman" w:hint="eastAsia"/>
          <w:kern w:val="2"/>
        </w:rPr>
        <w:t>。</w:t>
      </w:r>
    </w:p>
    <w:p w14:paraId="763BC86C" w14:textId="49D0BCF8" w:rsidR="0086685E"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181D89DD" w14:textId="7CB64A9F" w:rsidR="00DA173A"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00DA173A" w:rsidRPr="00333F08">
        <w:rPr>
          <w:rFonts w:ascii="Times New Roman" w:hAnsi="Times New Roman" w:cs="Times New Roman"/>
          <w:kern w:val="2"/>
        </w:rPr>
        <w:t>欧拉角更新后，需要应用到相机的朝向</w:t>
      </w:r>
      <w:r w:rsidR="00102448" w:rsidRPr="00333F08">
        <w:rPr>
          <w:rFonts w:ascii="Times New Roman" w:hAnsi="Times New Roman" w:cs="Times New Roman" w:hint="eastAsia"/>
          <w:kern w:val="2"/>
        </w:rPr>
        <w:t>，</w:t>
      </w:r>
      <w:r w:rsidR="00DA173A" w:rsidRPr="00333F08">
        <w:rPr>
          <w:rFonts w:ascii="Times New Roman" w:hAnsi="Times New Roman" w:cs="Times New Roman" w:hint="eastAsia"/>
          <w:kern w:val="2"/>
        </w:rPr>
        <w:t>通</w:t>
      </w:r>
      <w:r w:rsidR="00DA173A" w:rsidRPr="00333F08">
        <w:rPr>
          <w:rFonts w:ascii="Times New Roman" w:hAnsi="Times New Roman" w:cs="Times New Roman"/>
          <w:kern w:val="2"/>
        </w:rPr>
        <w:t>过四元数转换实现</w:t>
      </w:r>
      <w:r w:rsidR="00155393" w:rsidRPr="00333F08">
        <w:rPr>
          <w:rFonts w:ascii="Times New Roman" w:hAnsi="Times New Roman" w:cs="Times New Roman"/>
          <w:kern w:val="2"/>
        </w:rPr>
        <w:t>,</w:t>
      </w:r>
      <w:r w:rsidRPr="00333F08">
        <w:rPr>
          <w:rFonts w:ascii="Times New Roman" w:hAnsi="Times New Roman" w:cs="Times New Roman" w:hint="eastAsia"/>
          <w:kern w:val="2"/>
        </w:rPr>
        <w:t>公式</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4</w:t>
      </w:r>
      <w:r w:rsidR="00155393" w:rsidRPr="00333F08">
        <w:rPr>
          <w:rFonts w:ascii="Times New Roman" w:hAnsi="Times New Roman" w:cs="Times New Roman" w:hint="eastAsia"/>
          <w:kern w:val="2"/>
        </w:rPr>
        <w:t>计算得到组合旋转的四元数并应用到相机。</w:t>
      </w:r>
    </w:p>
    <w:p w14:paraId="745A1CEE" w14:textId="1B5B2B7E" w:rsidR="00102448" w:rsidRPr="00333F08" w:rsidRDefault="00102448" w:rsidP="00333F08">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4</w:t>
      </w:r>
      <w:r w:rsidR="007E5897" w:rsidRPr="00333F08">
        <w:rPr>
          <w:rFonts w:ascii="Times New Roman" w:hAnsi="Times New Roman" w:hint="eastAsia"/>
        </w:rPr>
        <w:t>）</w:t>
      </w:r>
    </w:p>
    <w:p w14:paraId="3B950F3D" w14:textId="2C892E57" w:rsidR="00DA173A" w:rsidRPr="00333F08" w:rsidRDefault="00102448"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333F08">
        <w:rPr>
          <w:rFonts w:ascii="Times New Roman" w:hAnsi="Times New Roman" w:cs="Times New Roman" w:hint="eastAsia"/>
          <w:kern w:val="2"/>
        </w:rPr>
        <w:t>是绕</w:t>
      </w:r>
      <w:r w:rsidR="00155393" w:rsidRPr="00333F08">
        <w:rPr>
          <w:rFonts w:ascii="Times New Roman" w:hAnsi="Times New Roman" w:cs="Times New Roman" w:hint="eastAsia"/>
          <w:kern w:val="2"/>
        </w:rPr>
        <w:t>Y</w:t>
      </w:r>
      <w:r w:rsidR="00155393" w:rsidRPr="00333F08">
        <w:rPr>
          <w:rFonts w:ascii="Times New Roman" w:hAnsi="Times New Roman" w:cs="Times New Roman" w:hint="eastAsia"/>
          <w:kern w:val="2"/>
        </w:rPr>
        <w:t>轴旋转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333F08">
        <w:rPr>
          <w:rFonts w:ascii="Times New Roman" w:hAnsi="Times New Roman" w:cs="Times New Roman" w:hint="eastAsia"/>
          <w:kern w:val="2"/>
        </w:rPr>
        <w:t>；</w:t>
      </w:r>
      <w:r w:rsidR="00DA173A"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333F08">
        <w:rPr>
          <w:rFonts w:ascii="Times New Roman" w:hAnsi="Times New Roman" w:cs="Times New Roman"/>
          <w:kern w:val="2"/>
        </w:rPr>
        <w:t>是绕</w:t>
      </w:r>
      <w:r w:rsidR="00DA173A" w:rsidRPr="00333F08">
        <w:rPr>
          <w:rFonts w:ascii="Times New Roman" w:hAnsi="Times New Roman" w:cs="Times New Roman"/>
          <w:kern w:val="2"/>
        </w:rPr>
        <w:t xml:space="preserve">X </w:t>
      </w:r>
      <w:r w:rsidR="00DA173A" w:rsidRPr="00333F08">
        <w:rPr>
          <w:rFonts w:ascii="Times New Roman" w:hAnsi="Times New Roman" w:cs="Times New Roman"/>
          <w:kern w:val="2"/>
        </w:rPr>
        <w:t>轴</w:t>
      </w:r>
      <w:r w:rsidR="00155393" w:rsidRPr="00333F08">
        <w:rPr>
          <w:rFonts w:ascii="Times New Roman" w:hAnsi="Times New Roman" w:cs="Times New Roman" w:hint="eastAsia"/>
          <w:kern w:val="2"/>
        </w:rPr>
        <w:t>旋转</w:t>
      </w:r>
      <w:r w:rsidR="00DA173A" w:rsidRPr="00333F08">
        <w:rPr>
          <w:rFonts w:ascii="Times New Roman" w:hAnsi="Times New Roman" w:cs="Times New Roman"/>
          <w:kern w:val="2"/>
        </w:rPr>
        <w:t>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333F08">
        <w:rPr>
          <w:rFonts w:ascii="Times New Roman" w:hAnsi="Times New Roman" w:cs="Times New Roman"/>
          <w:kern w:val="2"/>
        </w:rPr>
        <w:t>。</w:t>
      </w:r>
    </w:p>
    <w:p w14:paraId="607660AA" w14:textId="666DB6D4" w:rsidR="00DA173A" w:rsidRPr="00333F08" w:rsidRDefault="0010244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w:t>
      </w:r>
      <w:r w:rsidR="00DA173A" w:rsidRPr="00333F08">
        <w:rPr>
          <w:rFonts w:ascii="Times New Roman" w:hAnsi="Times New Roman" w:cs="Times New Roman"/>
          <w:kern w:val="2"/>
        </w:rPr>
        <w:t>为防止万向节锁（</w:t>
      </w:r>
      <w:r w:rsidR="00DA173A" w:rsidRPr="00333F08">
        <w:rPr>
          <w:rFonts w:ascii="Times New Roman" w:hAnsi="Times New Roman" w:cs="Times New Roman"/>
          <w:kern w:val="2"/>
        </w:rPr>
        <w:t>Gimbal Lock</w:t>
      </w:r>
      <w:r w:rsidR="00DA173A" w:rsidRPr="00333F08">
        <w:rPr>
          <w:rFonts w:ascii="Times New Roman" w:hAnsi="Times New Roman" w:cs="Times New Roman"/>
          <w:kern w:val="2"/>
        </w:rPr>
        <w:t>）和不自然的视角翻转，俯仰角通常受到限制：</w:t>
      </w:r>
    </w:p>
    <w:p w14:paraId="38673ADE" w14:textId="082E9CD1" w:rsidR="00DA173A"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5</w:t>
      </w:r>
      <w:r w:rsidR="007E5897" w:rsidRPr="00333F08">
        <w:rPr>
          <w:rFonts w:ascii="Times New Roman" w:hAnsi="Times New Roman" w:hint="eastAsia"/>
        </w:rPr>
        <w:t>）</w:t>
      </w:r>
    </w:p>
    <w:p w14:paraId="6B4A19B5" w14:textId="7CFC6BBB" w:rsidR="00DA173A" w:rsidRPr="00333F08" w:rsidRDefault="00965952"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00DA173A" w:rsidRPr="00333F08">
        <w:rPr>
          <w:rFonts w:ascii="Times New Roman" w:hAnsi="Times New Roman" w:cs="Times New Roman"/>
          <w:kern w:val="2"/>
        </w:rPr>
        <w:t>是一个小值，防止达到正负</w:t>
      </w:r>
      <w:r w:rsidR="00DA173A" w:rsidRPr="00333F08">
        <w:rPr>
          <w:rFonts w:ascii="Times New Roman" w:hAnsi="Times New Roman" w:cs="Times New Roman"/>
          <w:kern w:val="2"/>
        </w:rPr>
        <w:t xml:space="preserve"> 90 </w:t>
      </w:r>
      <w:r w:rsidR="00DA173A" w:rsidRPr="00333F08">
        <w:rPr>
          <w:rFonts w:ascii="Times New Roman" w:hAnsi="Times New Roman" w:cs="Times New Roman"/>
          <w:kern w:val="2"/>
        </w:rPr>
        <w:t>度时的奇异性。</w:t>
      </w:r>
    </w:p>
    <w:p w14:paraId="7C006D38" w14:textId="4B88B5CC"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 </w:t>
      </w:r>
      <w:r w:rsidRPr="00333F08">
        <w:rPr>
          <w:rFonts w:ascii="Times New Roman" w:hAnsi="Times New Roman" w:cs="Times New Roman" w:hint="eastAsia"/>
          <w:kern w:val="2"/>
        </w:rPr>
        <w:t>通过上述计算，用户可以通过鼠标</w:t>
      </w:r>
      <w:r w:rsidR="007E5897" w:rsidRPr="00333F08">
        <w:rPr>
          <w:rFonts w:ascii="Times New Roman" w:hAnsi="Times New Roman" w:cs="Times New Roman" w:hint="eastAsia"/>
          <w:kern w:val="2"/>
        </w:rPr>
        <w:t>移动</w:t>
      </w:r>
      <w:r w:rsidRPr="00333F08">
        <w:rPr>
          <w:rFonts w:ascii="Times New Roman" w:hAnsi="Times New Roman" w:cs="Times New Roman" w:hint="eastAsia"/>
          <w:kern w:val="2"/>
        </w:rPr>
        <w:t>控制相机的视角旋转。</w:t>
      </w:r>
    </w:p>
    <w:p w14:paraId="5D617FC6" w14:textId="6D365D2E" w:rsidR="00DA173A"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2 </w:t>
      </w: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p>
    <w:p w14:paraId="55F8DE3A" w14:textId="05142CF4"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775A7C88" w14:textId="3CC4CC48" w:rsidR="00965952"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6</w:t>
      </w:r>
      <w:r w:rsidR="007E5897" w:rsidRPr="00333F08">
        <w:rPr>
          <w:rFonts w:ascii="Times New Roman" w:hAnsi="Times New Roman" w:hint="eastAsia"/>
        </w:rPr>
        <w:t>）</w:t>
      </w:r>
    </w:p>
    <w:p w14:paraId="03B6E1B7" w14:textId="1B967D88"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1AB97853" w14:textId="27248D74" w:rsidR="00965952" w:rsidRPr="00333F08" w:rsidRDefault="00965952" w:rsidP="00333F08">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7</w:t>
      </w:r>
      <w:r w:rsidR="007E5897" w:rsidRPr="00333F08">
        <w:rPr>
          <w:rFonts w:ascii="Times New Roman" w:hAnsi="Times New Roman" w:hint="eastAsia"/>
        </w:rPr>
        <w:t>）</w:t>
      </w:r>
    </w:p>
    <w:p w14:paraId="3C1AE8C7" w14:textId="36E56DFE"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lastRenderedPageBreak/>
        <w:t>最终的移动向量是这些基本方向的线性组合：</w:t>
      </w:r>
    </w:p>
    <w:p w14:paraId="23E00113" w14:textId="2C82F8C8" w:rsidR="00965952" w:rsidRPr="00333F08" w:rsidRDefault="00965952" w:rsidP="00333F08">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w:t>
      </w:r>
      <w:r w:rsidR="0075281E" w:rsidRPr="00333F08">
        <w:rPr>
          <w:rFonts w:ascii="Times New Roman" w:hAnsi="Times New Roman" w:cs="Times New Roman"/>
        </w:rPr>
        <w:t>28</w:t>
      </w:r>
      <w:r w:rsidR="007E5897" w:rsidRPr="00333F08">
        <w:rPr>
          <w:rFonts w:ascii="Times New Roman" w:hAnsi="Times New Roman" w:hint="eastAsia"/>
        </w:rPr>
        <w:t>）</w:t>
      </w:r>
    </w:p>
    <w:p w14:paraId="761DC709" w14:textId="120DF02D"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3409C9A3" w14:textId="63E7E3B6" w:rsidR="00253F06" w:rsidRPr="00333F08" w:rsidRDefault="007E5897"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w:t>
      </w:r>
      <w:r w:rsidR="00253F06" w:rsidRPr="00333F08">
        <w:rPr>
          <w:rFonts w:ascii="Times New Roman" w:hAnsi="Times New Roman" w:cs="Times New Roman" w:hint="eastAsia"/>
          <w:kern w:val="2"/>
        </w:rPr>
        <w:t>观察模型内部或外部（如图</w:t>
      </w:r>
      <w:r w:rsidR="00253F06" w:rsidRPr="00333F08">
        <w:rPr>
          <w:rFonts w:ascii="Times New Roman" w:hAnsi="Times New Roman" w:cs="Times New Roman" w:hint="eastAsia"/>
          <w:kern w:val="2"/>
        </w:rPr>
        <w:t>3.7</w:t>
      </w:r>
      <w:r w:rsidR="00253F06" w:rsidRPr="00333F08">
        <w:rPr>
          <w:rFonts w:ascii="Times New Roman" w:hAnsi="Times New Roman" w:cs="Times New Roman" w:hint="eastAsia"/>
          <w:kern w:val="2"/>
        </w:rPr>
        <w:t>）</w:t>
      </w:r>
      <w:r w:rsidRPr="00333F08">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5"/>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6"/>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74" w:name="_Toc193146431"/>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5 </w:t>
      </w:r>
      <w:r w:rsidRPr="00D834A6">
        <w:rPr>
          <w:rFonts w:ascii="Times New Roman" w:eastAsia="黑体" w:hAnsi="Times New Roman" w:hint="eastAsia"/>
          <w:sz w:val="28"/>
          <w:szCs w:val="32"/>
        </w:rPr>
        <w:t>本章小结</w:t>
      </w:r>
      <w:bookmarkEnd w:id="74"/>
    </w:p>
    <w:p w14:paraId="7860BFC5" w14:textId="3F9E8B0E"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headerReference w:type="default" r:id="rId67"/>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5" w:name="_Toc193146432"/>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5"/>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76" w:name="_Toc193146433"/>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76"/>
    </w:p>
    <w:p w14:paraId="0AE6F28A" w14:textId="16C8627F"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 xml:space="preserve">1. </w:t>
      </w:r>
      <w:r w:rsidRPr="00333F08">
        <w:rPr>
          <w:rFonts w:ascii="Times New Roman" w:hAnsi="Times New Roman"/>
        </w:rPr>
        <w:t>系统</w:t>
      </w:r>
      <w:r w:rsidR="00AC6B56" w:rsidRPr="00333F08">
        <w:rPr>
          <w:rFonts w:ascii="Times New Roman" w:hAnsi="Times New Roman" w:hint="eastAsia"/>
        </w:rPr>
        <w:t>结构</w:t>
      </w:r>
    </w:p>
    <w:p w14:paraId="0885F2E6" w14:textId="345EFC48"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d7iTRox9","properties":{"formattedCitation":"\\super [79-81]\\nosupersub{}","plainCitation":"[79-81]","noteIndex":0},"citationItems":[{"id":125,"uris":["http://zotero.org/users/local/8clMLtyf/items/Z8S69MF4"],"itemData":{"id":125,"type":"thesis","abstract":"</w:instrText>
      </w:r>
      <w:r w:rsidR="00F00D2C" w:rsidRPr="00333F08">
        <w:rPr>
          <w:rFonts w:ascii="Times New Roman" w:hAnsi="Times New Roman"/>
        </w:rPr>
        <w:instrText>随着我国经济社会的飞速发展</w:instrText>
      </w:r>
      <w:r w:rsidR="00F00D2C" w:rsidRPr="00333F08">
        <w:rPr>
          <w:rFonts w:ascii="Times New Roman" w:hAnsi="Times New Roman"/>
        </w:rPr>
        <w:instrText>,</w:instrText>
      </w:r>
      <w:r w:rsidR="00F00D2C" w:rsidRPr="00333F08">
        <w:rPr>
          <w:rFonts w:ascii="Times New Roman" w:hAnsi="Times New Roman"/>
        </w:rPr>
        <w:instrText>我国的公路隧道规模与日俱增。传统人工管理的方式具有信息化程度偏低、显示不直观和管理效率低下等缺点</w:instrText>
      </w:r>
      <w:r w:rsidR="00F00D2C" w:rsidRPr="00333F08">
        <w:rPr>
          <w:rFonts w:ascii="Times New Roman" w:hAnsi="Times New Roman"/>
        </w:rPr>
        <w:instrText>,</w:instrText>
      </w:r>
      <w:r w:rsidR="00F00D2C" w:rsidRPr="00333F08">
        <w:rPr>
          <w:rFonts w:ascii="Times New Roman" w:hAnsi="Times New Roman"/>
        </w:rPr>
        <w:instrText>因此需要一种显示直观和信息化程度高的隧道管理系统来提高隧道的管理效率。另一方面</w:instrText>
      </w:r>
      <w:r w:rsidR="00F00D2C" w:rsidRPr="00333F08">
        <w:rPr>
          <w:rFonts w:ascii="Times New Roman" w:hAnsi="Times New Roman"/>
        </w:rPr>
        <w:instrText>,</w:instrText>
      </w:r>
      <w:r w:rsidR="00F00D2C" w:rsidRPr="00333F08">
        <w:rPr>
          <w:rFonts w:ascii="Times New Roman" w:hAnsi="Times New Roman"/>
        </w:rPr>
        <w:instrText>随着计算机技术的高速发展</w:instrText>
      </w:r>
      <w:r w:rsidR="00F00D2C" w:rsidRPr="00333F08">
        <w:rPr>
          <w:rFonts w:ascii="Times New Roman" w:hAnsi="Times New Roman"/>
        </w:rPr>
        <w:instrText>,</w:instrText>
      </w:r>
      <w:r w:rsidR="00F00D2C" w:rsidRPr="00333F08">
        <w:rPr>
          <w:rFonts w:ascii="Times New Roman" w:hAnsi="Times New Roman"/>
        </w:rPr>
        <w:instrText>特别是</w:instrText>
      </w:r>
      <w:r w:rsidR="00F00D2C" w:rsidRPr="00333F08">
        <w:rPr>
          <w:rFonts w:ascii="Times New Roman" w:hAnsi="Times New Roman"/>
        </w:rPr>
        <w:instrText>Web</w:instrText>
      </w:r>
      <w:r w:rsidR="00F00D2C" w:rsidRPr="00333F08">
        <w:rPr>
          <w:rFonts w:ascii="Times New Roman" w:hAnsi="Times New Roman"/>
        </w:rPr>
        <w:instrText>可视化技术和</w:instrText>
      </w:r>
      <w:r w:rsidR="00F00D2C" w:rsidRPr="00333F08">
        <w:rPr>
          <w:rFonts w:ascii="Times New Roman" w:hAnsi="Times New Roman"/>
        </w:rPr>
        <w:instrText>Web</w:instrText>
      </w:r>
      <w:r w:rsidR="00F00D2C" w:rsidRPr="00333F08">
        <w:rPr>
          <w:rFonts w:ascii="Times New Roman" w:hAnsi="Times New Roman"/>
        </w:rPr>
        <w:instrText>实时通信技术的发展为显示直观的隧道可视化系统提供了技术基础。本文提出了隧道实时可视化管理系统</w:instrText>
      </w:r>
      <w:r w:rsidR="00F00D2C" w:rsidRPr="00333F08">
        <w:rPr>
          <w:rFonts w:ascii="Times New Roman" w:hAnsi="Times New Roman"/>
        </w:rPr>
        <w:instrText>,</w:instrText>
      </w:r>
      <w:r w:rsidR="00F00D2C" w:rsidRPr="00333F08">
        <w:rPr>
          <w:rFonts w:ascii="Times New Roman" w:hAnsi="Times New Roman"/>
        </w:rPr>
        <w:instrText>该系统是一种使用</w:instrText>
      </w:r>
      <w:r w:rsidR="00F00D2C" w:rsidRPr="00333F08">
        <w:rPr>
          <w:rFonts w:ascii="Times New Roman" w:hAnsi="Times New Roman"/>
        </w:rPr>
        <w:instrText>B/S</w:instrText>
      </w:r>
      <w:r w:rsidR="00F00D2C" w:rsidRPr="00333F08">
        <w:rPr>
          <w:rFonts w:ascii="Times New Roman" w:hAnsi="Times New Roman"/>
        </w:rPr>
        <w:instrText>模式开发的隧道管理软件</w:instrText>
      </w:r>
      <w:r w:rsidR="00F00D2C" w:rsidRPr="00333F08">
        <w:rPr>
          <w:rFonts w:ascii="Times New Roman" w:hAnsi="Times New Roman"/>
        </w:rPr>
        <w:instrText>,</w:instrText>
      </w:r>
      <w:r w:rsidR="00F00D2C" w:rsidRPr="00333F08">
        <w:rPr>
          <w:rFonts w:ascii="Times New Roman" w:hAnsi="Times New Roman"/>
        </w:rPr>
        <w:instrText>软件实现</w:instrText>
      </w:r>
      <w:r w:rsidR="00F00D2C" w:rsidRPr="00333F08">
        <w:rPr>
          <w:rFonts w:ascii="Times New Roman" w:hAnsi="Times New Roman" w:hint="eastAsia"/>
        </w:rPr>
        <w:instrText>了在三维场景下隧道形变的实时可视化监测和车辆位置的实时可视化监测</w:instrText>
      </w:r>
      <w:r w:rsidR="00F00D2C" w:rsidRPr="00333F08">
        <w:rPr>
          <w:rFonts w:ascii="Times New Roman" w:hAnsi="Times New Roman"/>
        </w:rPr>
        <w:instrText>,</w:instrText>
      </w:r>
      <w:r w:rsidR="00F00D2C" w:rsidRPr="00333F08">
        <w:rPr>
          <w:rFonts w:ascii="Times New Roman" w:hAnsi="Times New Roman"/>
        </w:rPr>
        <w:instrText>能够直观地实时管理隧道。同时该软件还具有隧道形变场景和车辆场景重现的功能</w:instrText>
      </w:r>
      <w:r w:rsidR="00F00D2C" w:rsidRPr="00333F08">
        <w:rPr>
          <w:rFonts w:ascii="Times New Roman" w:hAnsi="Times New Roman"/>
        </w:rPr>
        <w:instrText>,</w:instrText>
      </w:r>
      <w:r w:rsidR="00F00D2C" w:rsidRPr="00333F08">
        <w:rPr>
          <w:rFonts w:ascii="Times New Roman" w:hAnsi="Times New Roman"/>
        </w:rPr>
        <w:instrText>这对于事后问题的查找和分析具有重要意义。为了方便对隧道整体的监测</w:instrText>
      </w:r>
      <w:r w:rsidR="00F00D2C" w:rsidRPr="00333F08">
        <w:rPr>
          <w:rFonts w:ascii="Times New Roman" w:hAnsi="Times New Roman"/>
        </w:rPr>
        <w:instrText>,</w:instrText>
      </w:r>
      <w:r w:rsidR="00F00D2C" w:rsidRPr="00333F08">
        <w:rPr>
          <w:rFonts w:ascii="Times New Roman" w:hAnsi="Times New Roman"/>
        </w:rPr>
        <w:instrText>软件还加入了隧道形变统计和车辆统计的功能。本文的主要工作内容如下</w:instrText>
      </w:r>
      <w:r w:rsidR="00F00D2C" w:rsidRPr="00333F08">
        <w:rPr>
          <w:rFonts w:ascii="Times New Roman" w:hAnsi="Times New Roman"/>
        </w:rPr>
        <w:instrText>:(1)</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三维场景设计。首先使用三维建模软件</w:instrText>
      </w:r>
      <w:r w:rsidR="00F00D2C" w:rsidRPr="00333F08">
        <w:rPr>
          <w:rFonts w:ascii="Times New Roman" w:hAnsi="Times New Roman"/>
        </w:rPr>
        <w:instrText>Blender</w:instrText>
      </w:r>
      <w:r w:rsidR="00F00D2C" w:rsidRPr="00333F08">
        <w:rPr>
          <w:rFonts w:ascii="Times New Roman" w:hAnsi="Times New Roman"/>
        </w:rPr>
        <w:instrText>构建了隧道场景的三维模型并将其导出为</w:instrText>
      </w:r>
      <w:r w:rsidR="00F00D2C" w:rsidRPr="00333F08">
        <w:rPr>
          <w:rFonts w:ascii="Times New Roman" w:hAnsi="Times New Roman"/>
        </w:rPr>
        <w:instrText>gl TF</w:instrText>
      </w:r>
      <w:r w:rsidR="00F00D2C" w:rsidRPr="00333F08">
        <w:rPr>
          <w:rFonts w:ascii="Times New Roman" w:hAnsi="Times New Roman"/>
        </w:rPr>
        <w:instrText>文件</w:instrText>
      </w:r>
      <w:r w:rsidR="00F00D2C" w:rsidRPr="00333F08">
        <w:rPr>
          <w:rFonts w:ascii="Times New Roman" w:hAnsi="Times New Roman"/>
        </w:rPr>
        <w:instrText>;</w:instrText>
      </w:r>
      <w:r w:rsidR="00F00D2C" w:rsidRPr="00333F08">
        <w:rPr>
          <w:rFonts w:ascii="Times New Roman" w:hAnsi="Times New Roman"/>
        </w:rPr>
        <w:instrText>然后使用基于</w:instrText>
      </w:r>
      <w:r w:rsidR="00F00D2C" w:rsidRPr="00333F08">
        <w:rPr>
          <w:rFonts w:ascii="Times New Roman" w:hAnsi="Times New Roman"/>
        </w:rPr>
        <w:instrText>WebGL</w:instrText>
      </w:r>
      <w:r w:rsidR="00F00D2C" w:rsidRPr="00333F08">
        <w:rPr>
          <w:rFonts w:ascii="Times New Roman" w:hAnsi="Times New Roman"/>
        </w:rPr>
        <w:instrText>的</w:instrText>
      </w:r>
      <w:r w:rsidR="00F00D2C" w:rsidRPr="00333F08">
        <w:rPr>
          <w:rFonts w:ascii="Times New Roman" w:hAnsi="Times New Roman"/>
        </w:rPr>
        <w:instrText>Three.js</w:instrText>
      </w:r>
      <w:r w:rsidR="00F00D2C" w:rsidRPr="00333F08">
        <w:rPr>
          <w:rFonts w:ascii="Times New Roman" w:hAnsi="Times New Roman"/>
        </w:rPr>
        <w:instrText>技术完成了三维场景在</w:instrText>
      </w:r>
      <w:r w:rsidR="00F00D2C" w:rsidRPr="00333F08">
        <w:rPr>
          <w:rFonts w:ascii="Times New Roman" w:hAnsi="Times New Roman"/>
        </w:rPr>
        <w:instrText>Web</w:instrText>
      </w:r>
      <w:r w:rsidR="00F00D2C" w:rsidRPr="00333F08">
        <w:rPr>
          <w:rFonts w:ascii="Times New Roman" w:hAnsi="Times New Roman"/>
        </w:rPr>
        <w:instrText>上的显示</w:instrText>
      </w:r>
      <w:r w:rsidR="00F00D2C" w:rsidRPr="00333F08">
        <w:rPr>
          <w:rFonts w:ascii="Times New Roman" w:hAnsi="Times New Roman"/>
        </w:rPr>
        <w:instrText>;</w:instrText>
      </w:r>
      <w:r w:rsidR="00F00D2C" w:rsidRPr="00333F08">
        <w:rPr>
          <w:rFonts w:ascii="Times New Roman" w:hAnsi="Times New Roman"/>
        </w:rPr>
        <w:instrText>最后</w:instrText>
      </w:r>
      <w:r w:rsidR="00F00D2C" w:rsidRPr="00333F08">
        <w:rPr>
          <w:rFonts w:ascii="Times New Roman" w:hAnsi="Times New Roman"/>
        </w:rPr>
        <w:instrText>,</w:instrText>
      </w:r>
      <w:r w:rsidR="00F00D2C" w:rsidRPr="00333F08">
        <w:rPr>
          <w:rFonts w:ascii="Times New Roman" w:hAnsi="Times New Roman"/>
        </w:rPr>
        <w:instrText>通过使用骨骼动画的方式</w:instrText>
      </w:r>
      <w:r w:rsidR="00F00D2C" w:rsidRPr="00333F08">
        <w:rPr>
          <w:rFonts w:ascii="Times New Roman" w:hAnsi="Times New Roman"/>
        </w:rPr>
        <w:instrText>,</w:instrText>
      </w:r>
      <w:r w:rsidR="00F00D2C" w:rsidRPr="00333F08">
        <w:rPr>
          <w:rFonts w:ascii="Times New Roman" w:hAnsi="Times New Roman"/>
        </w:rPr>
        <w:instrText>实现了隧道形变</w:instrText>
      </w:r>
      <w:r w:rsidR="00F00D2C" w:rsidRPr="00333F08">
        <w:rPr>
          <w:rFonts w:ascii="Times New Roman" w:hAnsi="Times New Roman" w:hint="eastAsia"/>
        </w:rPr>
        <w:instrText>在</w:instrText>
      </w:r>
      <w:r w:rsidR="00F00D2C" w:rsidRPr="00333F08">
        <w:rPr>
          <w:rFonts w:ascii="Times New Roman" w:hAnsi="Times New Roman"/>
        </w:rPr>
        <w:instrText>Web</w:instrText>
      </w:r>
      <w:r w:rsidR="00F00D2C" w:rsidRPr="00333F08">
        <w:rPr>
          <w:rFonts w:ascii="Times New Roman" w:hAnsi="Times New Roman"/>
        </w:rPr>
        <w:instrText>上的显示以及车辆在三维场景中的移动</w:instrText>
      </w:r>
      <w:r w:rsidR="00F00D2C" w:rsidRPr="00333F08">
        <w:rPr>
          <w:rFonts w:ascii="Times New Roman" w:hAnsi="Times New Roman"/>
        </w:rPr>
        <w:instrText>,</w:instrText>
      </w:r>
      <w:r w:rsidR="00F00D2C" w:rsidRPr="00333F08">
        <w:rPr>
          <w:rFonts w:ascii="Times New Roman" w:hAnsi="Times New Roman"/>
        </w:rPr>
        <w:instrText>同时对三维场景的加载和渲染进行优化</w:instrText>
      </w:r>
      <w:r w:rsidR="00F00D2C" w:rsidRPr="00333F08">
        <w:rPr>
          <w:rFonts w:ascii="Times New Roman" w:hAnsi="Times New Roman"/>
        </w:rPr>
        <w:instrText>,</w:instrText>
      </w:r>
      <w:r w:rsidR="00F00D2C" w:rsidRPr="00333F08">
        <w:rPr>
          <w:rFonts w:ascii="Times New Roman" w:hAnsi="Times New Roman"/>
        </w:rPr>
        <w:instrText>提高了三维场景的加载和渲染效率。</w:instrText>
      </w:r>
      <w:r w:rsidR="00F00D2C" w:rsidRPr="00333F08">
        <w:rPr>
          <w:rFonts w:ascii="Times New Roman" w:hAnsi="Times New Roman"/>
        </w:rPr>
        <w:instrText>(2)</w:instrText>
      </w:r>
      <w:r w:rsidR="00F00D2C" w:rsidRPr="00333F08">
        <w:rPr>
          <w:rFonts w:ascii="Times New Roman" w:hAnsi="Times New Roman"/>
        </w:rPr>
        <w:instrText>实时数据传输与用户交互设计。使用</w:instrText>
      </w:r>
      <w:r w:rsidR="00F00D2C" w:rsidRPr="00333F08">
        <w:rPr>
          <w:rFonts w:ascii="Times New Roman" w:hAnsi="Times New Roman"/>
        </w:rPr>
        <w:instrText>WebSocket</w:instrText>
      </w:r>
      <w:r w:rsidR="00F00D2C" w:rsidRPr="00333F08">
        <w:rPr>
          <w:rFonts w:ascii="Times New Roman" w:hAnsi="Times New Roman"/>
        </w:rPr>
        <w:instrText>协议在浏览器端和服务器端建立通信</w:instrText>
      </w:r>
      <w:r w:rsidR="00F00D2C" w:rsidRPr="00333F08">
        <w:rPr>
          <w:rFonts w:ascii="Times New Roman" w:hAnsi="Times New Roman"/>
        </w:rPr>
        <w:instrText>,</w:instrText>
      </w:r>
      <w:r w:rsidR="00F00D2C" w:rsidRPr="00333F08">
        <w:rPr>
          <w:rFonts w:ascii="Times New Roman" w:hAnsi="Times New Roman"/>
        </w:rPr>
        <w:instrText>使得服务器可以在没有浏览器请求的条件下向浏览器端推送数据</w:instrText>
      </w:r>
      <w:r w:rsidR="00F00D2C" w:rsidRPr="00333F08">
        <w:rPr>
          <w:rFonts w:ascii="Times New Roman" w:hAnsi="Times New Roman"/>
        </w:rPr>
        <w:instrText>,</w:instrText>
      </w:r>
      <w:r w:rsidR="00F00D2C" w:rsidRPr="00333F08">
        <w:rPr>
          <w:rFonts w:ascii="Times New Roman" w:hAnsi="Times New Roman"/>
        </w:rPr>
        <w:instrText>为系统整体实现实时形变和实时车辆位置提供了通信基础。同时还设计完成了用户的交互设计</w:instrText>
      </w:r>
      <w:r w:rsidR="00F00D2C" w:rsidRPr="00333F08">
        <w:rPr>
          <w:rFonts w:ascii="Times New Roman" w:hAnsi="Times New Roman"/>
        </w:rPr>
        <w:instrText>,</w:instrText>
      </w:r>
      <w:r w:rsidR="00F00D2C" w:rsidRPr="00333F08">
        <w:rPr>
          <w:rFonts w:ascii="Times New Roman" w:hAnsi="Times New Roman"/>
        </w:rPr>
        <w:instrText>如三维场景的平移、旋转和缩放</w:instrText>
      </w:r>
      <w:r w:rsidR="00F00D2C" w:rsidRPr="00333F08">
        <w:rPr>
          <w:rFonts w:ascii="Times New Roman" w:hAnsi="Times New Roman"/>
        </w:rPr>
        <w:instrText>,</w:instrText>
      </w:r>
      <w:r w:rsidR="00F00D2C" w:rsidRPr="00333F08">
        <w:rPr>
          <w:rFonts w:ascii="Times New Roman" w:hAnsi="Times New Roman"/>
        </w:rPr>
        <w:instrText>从而提高用户的操作体验。</w:instrText>
      </w:r>
      <w:r w:rsidR="00F00D2C" w:rsidRPr="00333F08">
        <w:rPr>
          <w:rFonts w:ascii="Times New Roman" w:hAnsi="Times New Roman"/>
        </w:rPr>
        <w:instrText>(3)</w:instrText>
      </w:r>
      <w:r w:rsidR="00F00D2C" w:rsidRPr="00333F08">
        <w:rPr>
          <w:rFonts w:ascii="Times New Roman" w:hAnsi="Times New Roman"/>
        </w:rPr>
        <w:instrText>隧道实时可视化管理系统的开发。通过对系统的功能分析</w:instrText>
      </w:r>
      <w:r w:rsidR="00F00D2C" w:rsidRPr="00333F08">
        <w:rPr>
          <w:rFonts w:ascii="Times New Roman" w:hAnsi="Times New Roman"/>
        </w:rPr>
        <w:instrText>,</w:instrText>
      </w:r>
      <w:r w:rsidR="00F00D2C" w:rsidRPr="00333F08">
        <w:rPr>
          <w:rFonts w:ascii="Times New Roman" w:hAnsi="Times New Roman"/>
        </w:rPr>
        <w:instrText>选择使用</w:instrText>
      </w:r>
      <w:r w:rsidR="00F00D2C" w:rsidRPr="00333F08">
        <w:rPr>
          <w:rFonts w:ascii="Times New Roman" w:hAnsi="Times New Roman"/>
        </w:rPr>
        <w:instrText>B/S</w:instrText>
      </w:r>
      <w:r w:rsidR="00F00D2C" w:rsidRPr="00333F08">
        <w:rPr>
          <w:rFonts w:ascii="Times New Roman" w:hAnsi="Times New Roman"/>
        </w:rPr>
        <w:instrText>和前后端分离的模式完成本系统的开发。数据</w:instrText>
      </w:r>
      <w:r w:rsidR="00F00D2C" w:rsidRPr="00333F08">
        <w:rPr>
          <w:rFonts w:ascii="Times New Roman" w:hAnsi="Times New Roman" w:hint="eastAsia"/>
        </w:rPr>
        <w:instrText>库使用</w:instrText>
      </w:r>
      <w:r w:rsidR="00F00D2C" w:rsidRPr="00333F08">
        <w:rPr>
          <w:rFonts w:ascii="Times New Roman" w:hAnsi="Times New Roman"/>
        </w:rPr>
        <w:instrText>My SQL</w:instrText>
      </w:r>
      <w:r w:rsidR="00F00D2C" w:rsidRPr="00333F08">
        <w:rPr>
          <w:rFonts w:ascii="Times New Roman" w:hAnsi="Times New Roman"/>
        </w:rPr>
        <w:instrText>数据库进行数据管理</w:instrText>
      </w:r>
      <w:r w:rsidR="00F00D2C" w:rsidRPr="00333F08">
        <w:rPr>
          <w:rFonts w:ascii="Times New Roman" w:hAnsi="Times New Roman"/>
        </w:rPr>
        <w:instrText>,</w:instrText>
      </w:r>
      <w:r w:rsidR="00F00D2C" w:rsidRPr="00333F08">
        <w:rPr>
          <w:rFonts w:ascii="Times New Roman" w:hAnsi="Times New Roman"/>
        </w:rPr>
        <w:instrText>设计物理实体表完成数据存储。后端采用</w:instrText>
      </w:r>
      <w:r w:rsidR="00F00D2C" w:rsidRPr="00333F08">
        <w:rPr>
          <w:rFonts w:ascii="Times New Roman" w:hAnsi="Times New Roman"/>
        </w:rPr>
        <w:instrText>Spring Boot</w:instrText>
      </w:r>
      <w:r w:rsidR="00F00D2C" w:rsidRPr="00333F08">
        <w:rPr>
          <w:rFonts w:ascii="Times New Roman" w:hAnsi="Times New Roman"/>
        </w:rPr>
        <w:instrText>框架和</w:instrText>
      </w:r>
      <w:r w:rsidR="00F00D2C" w:rsidRPr="00333F08">
        <w:rPr>
          <w:rFonts w:ascii="Times New Roman" w:hAnsi="Times New Roman"/>
        </w:rPr>
        <w:instrText>My Batis Plus</w:instrText>
      </w:r>
      <w:r w:rsidR="00F00D2C" w:rsidRPr="00333F08">
        <w:rPr>
          <w:rFonts w:ascii="Times New Roman" w:hAnsi="Times New Roman"/>
        </w:rPr>
        <w:instrText>框架构建了服务器端程序</w:instrText>
      </w:r>
      <w:r w:rsidR="00F00D2C" w:rsidRPr="00333F08">
        <w:rPr>
          <w:rFonts w:ascii="Times New Roman" w:hAnsi="Times New Roman"/>
        </w:rPr>
        <w:instrText>,</w:instrText>
      </w:r>
      <w:r w:rsidR="00F00D2C" w:rsidRPr="00333F08">
        <w:rPr>
          <w:rFonts w:ascii="Times New Roman" w:hAnsi="Times New Roman"/>
        </w:rPr>
        <w:instrText>使用</w:instrText>
      </w:r>
      <w:r w:rsidR="00F00D2C" w:rsidRPr="00333F08">
        <w:rPr>
          <w:rFonts w:ascii="Times New Roman" w:hAnsi="Times New Roman"/>
        </w:rPr>
        <w:instrText>MVC</w:instrText>
      </w:r>
      <w:r w:rsidR="00F00D2C" w:rsidRPr="00333F08">
        <w:rPr>
          <w:rFonts w:ascii="Times New Roman" w:hAnsi="Times New Roman"/>
        </w:rPr>
        <w:instrText>分层开发思想</w:instrText>
      </w:r>
      <w:r w:rsidR="00F00D2C" w:rsidRPr="00333F08">
        <w:rPr>
          <w:rFonts w:ascii="Times New Roman" w:hAnsi="Times New Roman"/>
        </w:rPr>
        <w:instrText>,</w:instrText>
      </w:r>
      <w:r w:rsidR="00F00D2C" w:rsidRPr="00333F08">
        <w:rPr>
          <w:rFonts w:ascii="Times New Roman" w:hAnsi="Times New Roman"/>
        </w:rPr>
        <w:instrText>完成实时数据的处理。前端使用</w:instrText>
      </w:r>
      <w:r w:rsidR="00F00D2C" w:rsidRPr="00333F08">
        <w:rPr>
          <w:rFonts w:ascii="Times New Roman" w:hAnsi="Times New Roman"/>
        </w:rPr>
        <w:instrText>Vue</w:instrText>
      </w:r>
      <w:r w:rsidR="00F00D2C" w:rsidRPr="00333F08">
        <w:rPr>
          <w:rFonts w:ascii="Times New Roman" w:hAnsi="Times New Roman"/>
        </w:rPr>
        <w:instrText>框架、</w:instrText>
      </w:r>
      <w:r w:rsidR="00F00D2C" w:rsidRPr="00333F08">
        <w:rPr>
          <w:rFonts w:ascii="Times New Roman" w:hAnsi="Times New Roman"/>
        </w:rPr>
        <w:instrText>Element UI</w:instrText>
      </w:r>
      <w:r w:rsidR="00F00D2C" w:rsidRPr="00333F08">
        <w:rPr>
          <w:rFonts w:ascii="Times New Roman" w:hAnsi="Times New Roman"/>
        </w:rPr>
        <w:instrText>组件和</w:instrText>
      </w:r>
      <w:r w:rsidR="00F00D2C" w:rsidRPr="00333F08">
        <w:rPr>
          <w:rFonts w:ascii="Times New Roman" w:hAnsi="Times New Roman"/>
        </w:rPr>
        <w:instrText>Echarts</w:instrText>
      </w:r>
      <w:r w:rsidR="00F00D2C" w:rsidRPr="00333F08">
        <w:rPr>
          <w:rFonts w:ascii="Times New Roman" w:hAnsi="Times New Roman"/>
        </w:rPr>
        <w:instrText>组件搭建了前端页面</w:instrText>
      </w:r>
      <w:r w:rsidR="00F00D2C" w:rsidRPr="00333F08">
        <w:rPr>
          <w:rFonts w:ascii="Times New Roman" w:hAnsi="Times New Roman"/>
        </w:rPr>
        <w:instrText>,</w:instrText>
      </w:r>
      <w:r w:rsidR="00F00D2C" w:rsidRPr="00333F08">
        <w:rPr>
          <w:rFonts w:ascii="Times New Roman" w:hAnsi="Times New Roman"/>
        </w:rPr>
        <w:instrText>完成前端三维场景和数据的可视化。本文设计的隧道实时可视化管理系统</w:instrText>
      </w:r>
      <w:r w:rsidR="00F00D2C" w:rsidRPr="00333F08">
        <w:rPr>
          <w:rFonts w:ascii="Times New Roman" w:hAnsi="Times New Roman"/>
        </w:rPr>
        <w:instrText>,</w:instrText>
      </w:r>
      <w:r w:rsidR="00F00D2C" w:rsidRPr="00333F08">
        <w:rPr>
          <w:rFonts w:ascii="Times New Roman" w:hAnsi="Times New Roman"/>
        </w:rPr>
        <w:instrText>不仅能够实时显示当前时刻隧道的内部场景信息</w:instrText>
      </w:r>
      <w:r w:rsidR="00F00D2C" w:rsidRPr="00333F08">
        <w:rPr>
          <w:rFonts w:ascii="Times New Roman" w:hAnsi="Times New Roman"/>
        </w:rPr>
        <w:instrText>,</w:instrText>
      </w:r>
      <w:r w:rsidR="00F00D2C" w:rsidRPr="00333F08">
        <w:rPr>
          <w:rFonts w:ascii="Times New Roman" w:hAnsi="Times New Roman"/>
        </w:rPr>
        <w:instrText>还能对隧道的历史场景进行可视化重现</w:instrText>
      </w:r>
      <w:r w:rsidR="00F00D2C" w:rsidRPr="00333F08">
        <w:rPr>
          <w:rFonts w:ascii="Times New Roman" w:hAnsi="Times New Roman"/>
        </w:rPr>
        <w:instrText>,</w:instrText>
      </w:r>
      <w:r w:rsidR="00F00D2C" w:rsidRPr="00333F08">
        <w:rPr>
          <w:rFonts w:ascii="Times New Roman" w:hAnsi="Times New Roman"/>
        </w:rPr>
        <w:instrText>有效提高了隧道的管理效率。</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005/d.cnki.gdzku.2021.003741\nmajor: </w:instrText>
      </w:r>
      <w:r w:rsidR="00F00D2C" w:rsidRPr="00333F08">
        <w:rPr>
          <w:rFonts w:ascii="Times New Roman" w:hAnsi="Times New Roman"/>
        </w:rPr>
        <w:instrText>工程硕士（专业学位）</w:instrText>
      </w:r>
      <w:r w:rsidR="00F00D2C" w:rsidRPr="00333F08">
        <w:rPr>
          <w:rFonts w:ascii="Times New Roman" w:hAnsi="Times New Roman"/>
        </w:rPr>
        <w:instrText xml:space="preserve">\ndownload: 1321\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3.09;U457\ndbcode: CMFD\ndbname: CMFD202201\nfilename: 1021748608.nh","number-of-pages":"88","publisher":"</w:instrText>
      </w:r>
      <w:r w:rsidR="00F00D2C" w:rsidRPr="00333F08">
        <w:rPr>
          <w:rFonts w:ascii="Times New Roman" w:hAnsi="Times New Roman"/>
        </w:rPr>
        <w:instrText>电子科技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隧道实时可视化管理系统设计与实现</w:instrText>
      </w:r>
      <w:r w:rsidR="00F00D2C" w:rsidRPr="00333F08">
        <w:rPr>
          <w:rFonts w:ascii="Times New Roman" w:hAnsi="Times New Roman"/>
        </w:rPr>
        <w:instrText>","URL":"https://doi.org/10.27005/d.cnki.gdzku.2021.003741","author":[{"literal":"</w:instrText>
      </w:r>
      <w:r w:rsidR="00F00D2C" w:rsidRPr="00333F08">
        <w:rPr>
          <w:rFonts w:ascii="Times New Roman" w:hAnsi="Times New Roman"/>
        </w:rPr>
        <w:instrText>张羽西</w:instrText>
      </w:r>
      <w:r w:rsidR="00F00D2C" w:rsidRPr="00333F08">
        <w:rPr>
          <w:rFonts w:ascii="Times New Roman" w:hAnsi="Times New Roman"/>
        </w:rPr>
        <w:instrText>"}],"contributor":[{"literal":"</w:instrText>
      </w:r>
      <w:r w:rsidR="00F00D2C" w:rsidRPr="00333F08">
        <w:rPr>
          <w:rFonts w:ascii="Times New Roman" w:hAnsi="Times New Roman"/>
        </w:rPr>
        <w:instrText>李绍荣</w:instrText>
      </w:r>
      <w:r w:rsidR="00F00D2C" w:rsidRPr="00333F08">
        <w:rPr>
          <w:rFonts w:ascii="Times New Roman" w:hAnsi="Times New Roman"/>
        </w:rPr>
        <w:instrText>"}],"accessed":{"date-parts":[["2025",2,25]]},"issued":{"date-parts":[["2022"]]}}},{"id":124,"uris":["http://zotero.org/users/local/8clMLtyf/items/68NSMY9E"],"itemData":{"id":124,"type":"article-journal","abstract":"</w:instrText>
      </w:r>
      <w:r w:rsidR="00F00D2C" w:rsidRPr="00333F08">
        <w:rPr>
          <w:rFonts w:ascii="Times New Roman" w:hAnsi="Times New Roman"/>
        </w:rPr>
        <w:instrText>针对目前水利工程施工阶段工程建管平台功能设置与行业联系不紧密、工程参建各方业务彼此孤立、三维可视化场景功能单一及加载速度慢、</w:instrText>
      </w:r>
      <w:r w:rsidR="00F00D2C" w:rsidRPr="00333F08">
        <w:rPr>
          <w:rFonts w:ascii="Times New Roman" w:hAnsi="Times New Roman"/>
        </w:rPr>
        <w:instrText xml:space="preserve"> BIM</w:instrText>
      </w:r>
      <w:r w:rsidR="00F00D2C" w:rsidRPr="00333F08">
        <w:rPr>
          <w:rFonts w:ascii="Times New Roman" w:hAnsi="Times New Roman"/>
        </w:rPr>
        <w:instrText>与其他技术手段结合较弱等问题，提出了以</w:instrText>
      </w:r>
      <w:r w:rsidR="00F00D2C" w:rsidRPr="00333F08">
        <w:rPr>
          <w:rFonts w:ascii="Times New Roman" w:hAnsi="Times New Roman"/>
        </w:rPr>
        <w:instrText>Cesium.js+Three.js</w:instrText>
      </w:r>
      <w:r w:rsidR="00F00D2C" w:rsidRPr="00333F08">
        <w:rPr>
          <w:rFonts w:ascii="Times New Roman" w:hAnsi="Times New Roman"/>
        </w:rPr>
        <w:instrText>前端融合框架为基础，以任务流程为主线，采用</w:instrText>
      </w:r>
      <w:r w:rsidR="00F00D2C" w:rsidRPr="00333F08">
        <w:rPr>
          <w:rFonts w:ascii="Times New Roman" w:hAnsi="Times New Roman"/>
        </w:rPr>
        <w:instrText>BIM+GIS+IoT</w:instrText>
      </w:r>
      <w:r w:rsidR="00F00D2C" w:rsidRPr="00333F08">
        <w:rPr>
          <w:rFonts w:ascii="Times New Roman" w:hAnsi="Times New Roman"/>
        </w:rPr>
        <w:instrText>技术搭建符合行业内功能特色的建</w:instrText>
      </w:r>
      <w:r w:rsidR="00F00D2C" w:rsidRPr="00333F08">
        <w:rPr>
          <w:rFonts w:ascii="Times New Roman" w:hAnsi="Times New Roman" w:hint="eastAsia"/>
        </w:rPr>
        <w:instrText>管平台开发技术路线。以北京市密云水库改造消隐工程为实施点，自主研发了包含四级架构、三大模块、</w:instrText>
      </w:r>
      <w:r w:rsidR="00F00D2C" w:rsidRPr="00333F08">
        <w:rPr>
          <w:rFonts w:ascii="Times New Roman" w:hAnsi="Times New Roman"/>
        </w:rPr>
        <w:instrText>12</w:instrText>
      </w:r>
      <w:r w:rsidR="00F00D2C" w:rsidRPr="00333F08">
        <w:rPr>
          <w:rFonts w:ascii="Times New Roman" w:hAnsi="Times New Roman"/>
        </w:rPr>
        <w:instrText>大功能点的基于</w:instrText>
      </w:r>
      <w:r w:rsidR="00F00D2C" w:rsidRPr="00333F08">
        <w:rPr>
          <w:rFonts w:ascii="Times New Roman" w:hAnsi="Times New Roman"/>
        </w:rPr>
        <w:instrText>BIM</w:instrText>
      </w:r>
      <w:r w:rsidR="00F00D2C" w:rsidRPr="00333F08">
        <w:rPr>
          <w:rFonts w:ascii="Times New Roman" w:hAnsi="Times New Roman"/>
        </w:rPr>
        <w:instrText>的工程建设管理平台，实现了以工程参建各方协作流程为主线的工程建管模式，充分融合扩展了</w:instrText>
      </w:r>
      <w:r w:rsidR="00F00D2C" w:rsidRPr="00333F08">
        <w:rPr>
          <w:rFonts w:ascii="Times New Roman" w:hAnsi="Times New Roman"/>
        </w:rPr>
        <w:instrText>BIM+GIS+IoT</w:instrText>
      </w:r>
      <w:r w:rsidR="00F00D2C" w:rsidRPr="00333F08">
        <w:rPr>
          <w:rFonts w:ascii="Times New Roman" w:hAnsi="Times New Roman"/>
        </w:rPr>
        <w:instrText>的核心技术应用。该平台目前已经上线使用，通过各参建方协同、工程资料档案管理、进度</w:instrText>
      </w:r>
      <w:r w:rsidR="00F00D2C" w:rsidRPr="00333F08">
        <w:rPr>
          <w:rFonts w:ascii="Times New Roman" w:hAnsi="Times New Roman"/>
        </w:rPr>
        <w:instrText>/</w:instrText>
      </w:r>
      <w:r w:rsidR="00F00D2C" w:rsidRPr="00333F08">
        <w:rPr>
          <w:rFonts w:ascii="Times New Roman" w:hAnsi="Times New Roman"/>
        </w:rPr>
        <w:instrText>质量管理及物资码、智慧工地、</w:instrText>
      </w:r>
      <w:r w:rsidR="00F00D2C" w:rsidRPr="00333F08">
        <w:rPr>
          <w:rFonts w:ascii="Times New Roman" w:hAnsi="Times New Roman"/>
        </w:rPr>
        <w:instrText>VR</w:instrText>
      </w:r>
      <w:r w:rsidR="00F00D2C" w:rsidRPr="00333F08">
        <w:rPr>
          <w:rFonts w:ascii="Times New Roman" w:hAnsi="Times New Roman"/>
        </w:rPr>
        <w:instrText>等可视化应用，提升了工程建设管理效率，确保了工程按时按质完成，降低了</w:instrText>
      </w:r>
      <w:r w:rsidR="00F00D2C" w:rsidRPr="00333F08">
        <w:rPr>
          <w:rFonts w:ascii="Times New Roman" w:hAnsi="Times New Roman"/>
        </w:rPr>
        <w:instrText>20%</w:instrText>
      </w:r>
      <w:r w:rsidR="00F00D2C" w:rsidRPr="00333F08">
        <w:rPr>
          <w:rFonts w:ascii="Times New Roman" w:hAnsi="Times New Roman"/>
        </w:rPr>
        <w:instrText>的人力成本。相对于其他平台，</w:instrText>
      </w:r>
      <w:r w:rsidR="00F00D2C" w:rsidRPr="00333F08">
        <w:rPr>
          <w:rFonts w:ascii="Times New Roman" w:hAnsi="Times New Roman"/>
        </w:rPr>
        <w:instrText>BIM+GIS+IoT+VR</w:instrText>
      </w:r>
      <w:r w:rsidR="00F00D2C" w:rsidRPr="00333F08">
        <w:rPr>
          <w:rFonts w:ascii="Times New Roman" w:hAnsi="Times New Roman"/>
        </w:rPr>
        <w:instrText>融合度高，可视化场景应用点及交互效果丰富，在</w:instrText>
      </w:r>
      <w:r w:rsidR="00F00D2C" w:rsidRPr="00333F08">
        <w:rPr>
          <w:rFonts w:ascii="Times New Roman" w:hAnsi="Times New Roman" w:hint="eastAsia"/>
        </w:rPr>
        <w:instrText>采用</w:instrText>
      </w:r>
      <w:r w:rsidR="00F00D2C" w:rsidRPr="00333F08">
        <w:rPr>
          <w:rFonts w:ascii="Times New Roman" w:hAnsi="Times New Roman"/>
        </w:rPr>
        <w:instrText>Cesium.js</w:instrText>
      </w:r>
      <w:r w:rsidR="00F00D2C" w:rsidRPr="00333F08">
        <w:rPr>
          <w:rFonts w:ascii="Times New Roman" w:hAnsi="Times New Roman"/>
        </w:rPr>
        <w:instrText>与</w:instrText>
      </w:r>
      <w:r w:rsidR="00F00D2C" w:rsidRPr="00333F08">
        <w:rPr>
          <w:rFonts w:ascii="Times New Roman" w:hAnsi="Times New Roman"/>
        </w:rPr>
        <w:instrText>Three.js</w:instrText>
      </w:r>
      <w:r w:rsidR="00F00D2C" w:rsidRPr="00333F08">
        <w:rPr>
          <w:rFonts w:ascii="Times New Roman" w:hAnsi="Times New Roman"/>
        </w:rPr>
        <w:instrText>融合的前端框架下，加载速度提高了</w:instrText>
      </w:r>
      <w:r w:rsidR="00F00D2C" w:rsidRPr="00333F08">
        <w:rPr>
          <w:rFonts w:ascii="Times New Roman" w:hAnsi="Times New Roman"/>
        </w:rPr>
        <w:instrText>50%</w:instrText>
      </w:r>
      <w:r w:rsidR="00F00D2C" w:rsidRPr="00333F08">
        <w:rPr>
          <w:rFonts w:ascii="Times New Roman" w:hAnsi="Times New Roman"/>
        </w:rPr>
        <w:instrText>以上，在实际工程中发挥了巨大的实用作用。</w:instrText>
      </w:r>
      <w:r w:rsidR="00F00D2C" w:rsidRPr="00333F08">
        <w:rPr>
          <w:rFonts w:ascii="Times New Roman" w:hAnsi="Times New Roman"/>
        </w:rPr>
        <w:instrText>","container-title":"</w:instrText>
      </w:r>
      <w:r w:rsidR="00F00D2C" w:rsidRPr="00333F08">
        <w:rPr>
          <w:rFonts w:ascii="Times New Roman" w:hAnsi="Times New Roman"/>
        </w:rPr>
        <w:instrText>水利水电技术（中英文）</w:instrText>
      </w:r>
      <w:r w:rsidR="00F00D2C" w:rsidRPr="00333F08">
        <w:rPr>
          <w:rFonts w:ascii="Times New Roman" w:hAnsi="Times New Roman"/>
        </w:rPr>
        <w:instrText xml:space="preserve">","DOI":"10.13928/j.cnki.wrahe.2022.11.004","issue":"11","language":"zh-CN","note":"foundation: </w:instrText>
      </w:r>
      <w:r w:rsidR="00F00D2C" w:rsidRPr="00333F08">
        <w:rPr>
          <w:rFonts w:ascii="Times New Roman" w:hAnsi="Times New Roman"/>
        </w:rPr>
        <w:instrText>国家重点研发计划项目</w:instrText>
      </w:r>
      <w:r w:rsidR="00F00D2C" w:rsidRPr="00333F08">
        <w:rPr>
          <w:rFonts w:ascii="Times New Roman" w:hAnsi="Times New Roman"/>
        </w:rPr>
        <w:instrText>(2016YFC0401404)</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北京市科技计划项目</w:instrText>
      </w:r>
      <w:r w:rsidR="00F00D2C" w:rsidRPr="00333F08">
        <w:rPr>
          <w:rFonts w:ascii="Times New Roman" w:hAnsi="Times New Roman"/>
        </w:rPr>
        <w:instrText>(Z161100004516015)</w:instrText>
      </w:r>
      <w:r w:rsidR="00F00D2C" w:rsidRPr="00333F08">
        <w:rPr>
          <w:rFonts w:ascii="Times New Roman" w:hAnsi="Times New Roman"/>
        </w:rPr>
        <w:instrText>；</w:instrText>
      </w:r>
      <w:r w:rsidR="00F00D2C" w:rsidRPr="00333F08">
        <w:rPr>
          <w:rFonts w:ascii="Times New Roman" w:hAnsi="Times New Roman"/>
        </w:rPr>
        <w:instrText xml:space="preserve">\ndownload: 1525\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TV51\ndbcode: CJFQ\ndbname: CJFDLAST2023\nfilename: SJWJ202211004","page":"37-49","source":"CNKI","title":"</w:instrText>
      </w:r>
      <w:r w:rsidR="00F00D2C" w:rsidRPr="00333F08">
        <w:rPr>
          <w:rFonts w:ascii="Times New Roman" w:hAnsi="Times New Roman"/>
        </w:rPr>
        <w:instrText>基于</w:instrText>
      </w:r>
      <w:r w:rsidR="00F00D2C" w:rsidRPr="00333F08">
        <w:rPr>
          <w:rFonts w:ascii="Times New Roman" w:hAnsi="Times New Roman"/>
        </w:rPr>
        <w:instrText>BIM</w:instrText>
      </w:r>
      <w:r w:rsidR="00F00D2C" w:rsidRPr="00333F08">
        <w:rPr>
          <w:rFonts w:ascii="Times New Roman" w:hAnsi="Times New Roman"/>
        </w:rPr>
        <w:instrText>的水利工程建设管理平台研究及应用</w:instrText>
      </w:r>
      <w:r w:rsidR="00F00D2C" w:rsidRPr="00333F08">
        <w:rPr>
          <w:rFonts w:ascii="Times New Roman" w:hAnsi="Times New Roman"/>
        </w:rPr>
        <w:instrText>","volume":"53","author":[{"literal":"</w:instrText>
      </w:r>
      <w:r w:rsidR="00F00D2C" w:rsidRPr="00333F08">
        <w:rPr>
          <w:rFonts w:ascii="Times New Roman" w:hAnsi="Times New Roman"/>
        </w:rPr>
        <w:instrText>代进雄</w:instrText>
      </w:r>
      <w:r w:rsidR="00F00D2C" w:rsidRPr="00333F08">
        <w:rPr>
          <w:rFonts w:ascii="Times New Roman" w:hAnsi="Times New Roman"/>
        </w:rPr>
        <w:instrText>"},{"literal":"</w:instrText>
      </w:r>
      <w:r w:rsidR="00F00D2C" w:rsidRPr="00333F08">
        <w:rPr>
          <w:rFonts w:ascii="Times New Roman" w:hAnsi="Times New Roman"/>
        </w:rPr>
        <w:instrText>蒋奇</w:instrText>
      </w:r>
      <w:r w:rsidR="00F00D2C" w:rsidRPr="00333F08">
        <w:rPr>
          <w:rFonts w:ascii="Times New Roman" w:hAnsi="Times New Roman"/>
        </w:rPr>
        <w:instrText>"},{"literal":"</w:instrText>
      </w:r>
      <w:r w:rsidR="00F00D2C" w:rsidRPr="00333F08">
        <w:rPr>
          <w:rFonts w:ascii="Times New Roman" w:hAnsi="Times New Roman"/>
        </w:rPr>
        <w:instrText>俞锋</w:instrText>
      </w:r>
      <w:r w:rsidR="00F00D2C" w:rsidRPr="00333F08">
        <w:rPr>
          <w:rFonts w:ascii="Times New Roman" w:hAnsi="Times New Roman"/>
        </w:rPr>
        <w:instrText>"},{"literal":"</w:instrText>
      </w:r>
      <w:r w:rsidR="00F00D2C" w:rsidRPr="00333F08">
        <w:rPr>
          <w:rFonts w:ascii="Times New Roman" w:hAnsi="Times New Roman"/>
        </w:rPr>
        <w:instrText>杨晓蕾</w:instrText>
      </w:r>
      <w:r w:rsidR="00F00D2C" w:rsidRPr="00333F08">
        <w:rPr>
          <w:rFonts w:ascii="Times New Roman" w:hAnsi="Times New Roman"/>
        </w:rPr>
        <w:instrText>"},{"literal":"</w:instrText>
      </w:r>
      <w:r w:rsidR="00F00D2C" w:rsidRPr="00333F08">
        <w:rPr>
          <w:rFonts w:ascii="Times New Roman" w:hAnsi="Times New Roman"/>
        </w:rPr>
        <w:instrText>张秋建</w:instrText>
      </w:r>
      <w:r w:rsidR="00F00D2C" w:rsidRPr="00333F08">
        <w:rPr>
          <w:rFonts w:ascii="Times New Roman" w:hAnsi="Times New Roman"/>
        </w:rPr>
        <w:instrText>"},{"literal":"</w:instrText>
      </w:r>
      <w:r w:rsidR="00F00D2C" w:rsidRPr="00333F08">
        <w:rPr>
          <w:rFonts w:ascii="Times New Roman" w:hAnsi="Times New Roman"/>
        </w:rPr>
        <w:instrText>仇彬逻</w:instrText>
      </w:r>
      <w:r w:rsidR="00F00D2C" w:rsidRPr="00333F08">
        <w:rPr>
          <w:rFonts w:ascii="Times New Roman" w:hAnsi="Times New Roman"/>
        </w:rPr>
        <w:instrText>"},{"literal":"</w:instrText>
      </w:r>
      <w:r w:rsidR="00F00D2C" w:rsidRPr="00333F08">
        <w:rPr>
          <w:rFonts w:ascii="Times New Roman" w:hAnsi="Times New Roman"/>
        </w:rPr>
        <w:instrText>刘燕</w:instrText>
      </w:r>
      <w:r w:rsidR="00F00D2C" w:rsidRPr="00333F08">
        <w:rPr>
          <w:rFonts w:ascii="Times New Roman" w:hAnsi="Times New Roman"/>
        </w:rPr>
        <w:instrText>"}],"issued":{"date-parts":[["2022"]]}}},{"id":123,"uris":["http://zotero.org/users/local/8clMLtyf/items/FQPELI5W"],"itemData":{"id":123,"type":"thesis","abstract":"</w:instrText>
      </w:r>
      <w:r w:rsidR="00F00D2C" w:rsidRPr="00333F08">
        <w:rPr>
          <w:rFonts w:ascii="Times New Roman" w:hAnsi="Times New Roman"/>
        </w:rPr>
        <w:instrText>制造业作为国民经济的主体</w:instrText>
      </w:r>
      <w:r w:rsidR="00F00D2C" w:rsidRPr="00333F08">
        <w:rPr>
          <w:rFonts w:ascii="Times New Roman" w:hAnsi="Times New Roman"/>
        </w:rPr>
        <w:instrText>,</w:instrText>
      </w:r>
      <w:r w:rsidR="00F00D2C" w:rsidRPr="00333F08">
        <w:rPr>
          <w:rFonts w:ascii="Times New Roman" w:hAnsi="Times New Roman"/>
        </w:rPr>
        <w:instrText>在国家发展规划中占有极其重要的地位。智能制造作为</w:instrText>
      </w:r>
      <w:r w:rsidR="00F00D2C" w:rsidRPr="00333F08">
        <w:rPr>
          <w:rFonts w:ascii="Times New Roman" w:hAnsi="Times New Roman"/>
        </w:rPr>
        <w:instrText>“</w:instrText>
      </w:r>
      <w:r w:rsidR="00F00D2C" w:rsidRPr="00333F08">
        <w:rPr>
          <w:rFonts w:ascii="Times New Roman" w:hAnsi="Times New Roman"/>
        </w:rPr>
        <w:instrText>中国制造</w:instrText>
      </w:r>
      <w:r w:rsidR="00F00D2C" w:rsidRPr="00333F08">
        <w:rPr>
          <w:rFonts w:ascii="Times New Roman" w:hAnsi="Times New Roman"/>
        </w:rPr>
        <w:instrText>2025”</w:instrText>
      </w:r>
      <w:r w:rsidR="00F00D2C" w:rsidRPr="00333F08">
        <w:rPr>
          <w:rFonts w:ascii="Times New Roman" w:hAnsi="Times New Roman"/>
        </w:rPr>
        <w:instrText>的核心战略目标之一更是受到了国内外学术界和企业的广泛关注。数字孪生技术作为实现智能制造的重要技术手段之一</w:instrText>
      </w:r>
      <w:r w:rsidR="00F00D2C" w:rsidRPr="00333F08">
        <w:rPr>
          <w:rFonts w:ascii="Times New Roman" w:hAnsi="Times New Roman"/>
        </w:rPr>
        <w:instrText>,</w:instrText>
      </w:r>
      <w:r w:rsidR="00F00D2C" w:rsidRPr="00333F08">
        <w:rPr>
          <w:rFonts w:ascii="Times New Roman" w:hAnsi="Times New Roman"/>
        </w:rPr>
        <w:instrText>主要依托于物理工厂和数字化虚拟工厂信息交互融合达到车间生产智能化的目标</w:instrText>
      </w:r>
      <w:r w:rsidR="00F00D2C" w:rsidRPr="00333F08">
        <w:rPr>
          <w:rFonts w:ascii="Times New Roman" w:hAnsi="Times New Roman"/>
        </w:rPr>
        <w:instrText>,</w:instrText>
      </w:r>
      <w:r w:rsidR="00F00D2C" w:rsidRPr="00333F08">
        <w:rPr>
          <w:rFonts w:ascii="Times New Roman" w:hAnsi="Times New Roman"/>
        </w:rPr>
        <w:instrText>数字孪生的本质是数据在物理空间和信息空间的双向映射。自数字孪生车间概念提出以来</w:instrText>
      </w:r>
      <w:r w:rsidR="00F00D2C" w:rsidRPr="00333F08">
        <w:rPr>
          <w:rFonts w:ascii="Times New Roman" w:hAnsi="Times New Roman"/>
        </w:rPr>
        <w:instrText>,</w:instrText>
      </w:r>
      <w:r w:rsidR="00F00D2C" w:rsidRPr="00333F08">
        <w:rPr>
          <w:rFonts w:ascii="Times New Roman" w:hAnsi="Times New Roman"/>
        </w:rPr>
        <w:instrText>以数字孪生为主要技术手段开发的智能制造系统研究的数量近些年来呈爆发式增长</w:instrText>
      </w:r>
      <w:r w:rsidR="00F00D2C" w:rsidRPr="00333F08">
        <w:rPr>
          <w:rFonts w:ascii="Times New Roman" w:hAnsi="Times New Roman"/>
        </w:rPr>
        <w:instrText>,</w:instrText>
      </w:r>
      <w:r w:rsidR="00F00D2C" w:rsidRPr="00333F08">
        <w:rPr>
          <w:rFonts w:ascii="Times New Roman" w:hAnsi="Times New Roman"/>
        </w:rPr>
        <w:instrText>但投入产线实际应用的却寥寥无几</w:instrText>
      </w:r>
      <w:r w:rsidR="00F00D2C" w:rsidRPr="00333F08">
        <w:rPr>
          <w:rFonts w:ascii="Times New Roman" w:hAnsi="Times New Roman"/>
        </w:rPr>
        <w:instrText>,</w:instrText>
      </w:r>
      <w:r w:rsidR="00F00D2C" w:rsidRPr="00333F08">
        <w:rPr>
          <w:rFonts w:ascii="Times New Roman" w:hAnsi="Times New Roman"/>
        </w:rPr>
        <w:instrText>主要归因于系统开发流程长、维护困难、泛用性差以及实际使用中受到时间空间上的各项限制。因此如何在智能制造推进过程中向广大物联网企业推行普及车间数</w:instrText>
      </w:r>
      <w:r w:rsidR="00F00D2C" w:rsidRPr="00333F08">
        <w:rPr>
          <w:rFonts w:ascii="Times New Roman" w:hAnsi="Times New Roman" w:hint="eastAsia"/>
        </w:rPr>
        <w:instrText>字孪生系统成为一个具有挑战性的问题。本文对基于云平台的车间数字孪生系统的关键技术进行了研究</w:instrText>
      </w:r>
      <w:r w:rsidR="00F00D2C" w:rsidRPr="00333F08">
        <w:rPr>
          <w:rFonts w:ascii="Times New Roman" w:hAnsi="Times New Roman"/>
        </w:rPr>
        <w:instrText>,</w:instrText>
      </w:r>
      <w:r w:rsidR="00F00D2C" w:rsidRPr="00333F08">
        <w:rPr>
          <w:rFonts w:ascii="Times New Roman" w:hAnsi="Times New Roman"/>
        </w:rPr>
        <w:instrText>针对当前数字孪生系统仅在大型企业和高精尖技术研究中使用广泛</w:instrText>
      </w:r>
      <w:r w:rsidR="00F00D2C" w:rsidRPr="00333F08">
        <w:rPr>
          <w:rFonts w:ascii="Times New Roman" w:hAnsi="Times New Roman"/>
        </w:rPr>
        <w:instrText>,</w:instrText>
      </w:r>
      <w:r w:rsidR="00F00D2C" w:rsidRPr="00333F08">
        <w:rPr>
          <w:rFonts w:ascii="Times New Roman" w:hAnsi="Times New Roman"/>
        </w:rPr>
        <w:instrText>在中小型企业中无法快速普及的现状</w:instrText>
      </w:r>
      <w:r w:rsidR="00F00D2C" w:rsidRPr="00333F08">
        <w:rPr>
          <w:rFonts w:ascii="Times New Roman" w:hAnsi="Times New Roman"/>
        </w:rPr>
        <w:instrText>,</w:instrText>
      </w:r>
      <w:r w:rsidR="00F00D2C" w:rsidRPr="00333F08">
        <w:rPr>
          <w:rFonts w:ascii="Times New Roman" w:hAnsi="Times New Roman"/>
        </w:rPr>
        <w:instrText>本文提出了云平台下以服务租赁方式应用推广车间数字孪生系统的方案。设计了部署在云平台上的车间数字孪生系统结构</w:instrText>
      </w:r>
      <w:r w:rsidR="00F00D2C" w:rsidRPr="00333F08">
        <w:rPr>
          <w:rFonts w:ascii="Times New Roman" w:hAnsi="Times New Roman"/>
        </w:rPr>
        <w:instrText>,</w:instrText>
      </w:r>
      <w:r w:rsidR="00F00D2C" w:rsidRPr="00333F08">
        <w:rPr>
          <w:rFonts w:ascii="Times New Roman" w:hAnsi="Times New Roman"/>
        </w:rPr>
        <w:instrText>提出了云平台下多源异构的数据采集、传输及管理方法和模型动态加载配置方法</w:instrText>
      </w:r>
      <w:r w:rsidR="00F00D2C" w:rsidRPr="00333F08">
        <w:rPr>
          <w:rFonts w:ascii="Times New Roman" w:hAnsi="Times New Roman"/>
        </w:rPr>
        <w:instrText>,</w:instrText>
      </w:r>
      <w:r w:rsidR="00F00D2C" w:rsidRPr="00333F08">
        <w:rPr>
          <w:rFonts w:ascii="Times New Roman" w:hAnsi="Times New Roman"/>
        </w:rPr>
        <w:instrText>为未来的车间数字孪生系统开发维护管理模式提供了一些新的思考。针对工业车间数据采集传输方面的问题</w:instrText>
      </w:r>
      <w:r w:rsidR="00F00D2C" w:rsidRPr="00333F08">
        <w:rPr>
          <w:rFonts w:ascii="Times New Roman" w:hAnsi="Times New Roman"/>
        </w:rPr>
        <w:instrText>,</w:instrText>
      </w:r>
      <w:r w:rsidR="00F00D2C" w:rsidRPr="00333F08">
        <w:rPr>
          <w:rFonts w:ascii="Times New Roman" w:hAnsi="Times New Roman"/>
        </w:rPr>
        <w:instrText>本文建立了结合</w:instrText>
      </w:r>
      <w:r w:rsidR="00F00D2C" w:rsidRPr="00333F08">
        <w:rPr>
          <w:rFonts w:ascii="Times New Roman" w:hAnsi="Times New Roman"/>
        </w:rPr>
        <w:instrText>MQTT</w:instrText>
      </w:r>
      <w:r w:rsidR="00F00D2C" w:rsidRPr="00333F08">
        <w:rPr>
          <w:rFonts w:ascii="Times New Roman" w:hAnsi="Times New Roman"/>
        </w:rPr>
        <w:instrText>代理的</w:instrText>
      </w:r>
      <w:r w:rsidR="00F00D2C" w:rsidRPr="00333F08">
        <w:rPr>
          <w:rFonts w:ascii="Times New Roman" w:hAnsi="Times New Roman"/>
        </w:rPr>
        <w:instrText>OPC UA</w:instrText>
      </w:r>
      <w:r w:rsidR="00F00D2C" w:rsidRPr="00333F08">
        <w:rPr>
          <w:rFonts w:ascii="Times New Roman" w:hAnsi="Times New Roman"/>
        </w:rPr>
        <w:instrText>订阅发布</w:instrText>
      </w:r>
      <w:r w:rsidR="00F00D2C" w:rsidRPr="00333F08">
        <w:rPr>
          <w:rFonts w:ascii="Times New Roman" w:hAnsi="Times New Roman" w:hint="eastAsia"/>
        </w:rPr>
        <w:instrText>模式的数据采集传输方案</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My SQL</w:instrText>
      </w:r>
      <w:r w:rsidR="00F00D2C" w:rsidRPr="00333F08">
        <w:rPr>
          <w:rFonts w:ascii="Times New Roman" w:hAnsi="Times New Roman"/>
        </w:rPr>
        <w:instrText>作为共享数据库存储管理数据。结合了</w:instrText>
      </w:r>
      <w:r w:rsidR="00F00D2C" w:rsidRPr="00333F08">
        <w:rPr>
          <w:rFonts w:ascii="Times New Roman" w:hAnsi="Times New Roman"/>
        </w:rPr>
        <w:instrText>OPC UA</w:instrText>
      </w:r>
      <w:r w:rsidR="00F00D2C" w:rsidRPr="00333F08">
        <w:rPr>
          <w:rFonts w:ascii="Times New Roman" w:hAnsi="Times New Roman"/>
        </w:rPr>
        <w:instrText>协议更快速、更安全和更灵活的优势以及</w:instrText>
      </w:r>
      <w:r w:rsidR="00F00D2C" w:rsidRPr="00333F08">
        <w:rPr>
          <w:rFonts w:ascii="Times New Roman" w:hAnsi="Times New Roman"/>
        </w:rPr>
        <w:instrText>MQTT</w:instrText>
      </w:r>
      <w:r w:rsidR="00F00D2C" w:rsidRPr="00333F08">
        <w:rPr>
          <w:rFonts w:ascii="Times New Roman" w:hAnsi="Times New Roman"/>
        </w:rPr>
        <w:instrText>协议扁平化的数据传输管理以及按主题的订阅发布模式</w:instrText>
      </w:r>
      <w:r w:rsidR="00F00D2C" w:rsidRPr="00333F08">
        <w:rPr>
          <w:rFonts w:ascii="Times New Roman" w:hAnsi="Times New Roman"/>
        </w:rPr>
        <w:instrText>,</w:instrText>
      </w:r>
      <w:r w:rsidR="00F00D2C" w:rsidRPr="00333F08">
        <w:rPr>
          <w:rFonts w:ascii="Times New Roman" w:hAnsi="Times New Roman"/>
        </w:rPr>
        <w:instrText>在物理车间与虚拟车间融合交互过程中</w:instrText>
      </w:r>
      <w:r w:rsidR="00F00D2C" w:rsidRPr="00333F08">
        <w:rPr>
          <w:rFonts w:ascii="Times New Roman" w:hAnsi="Times New Roman"/>
        </w:rPr>
        <w:instrText>,</w:instrText>
      </w:r>
      <w:r w:rsidR="00F00D2C" w:rsidRPr="00333F08">
        <w:rPr>
          <w:rFonts w:ascii="Times New Roman" w:hAnsi="Times New Roman"/>
        </w:rPr>
        <w:instrText>保障了孪生数据传输的稳定性和可靠性。为了对云化的车间数字孪生系统提供通用的监控仿真服务</w:instrText>
      </w:r>
      <w:r w:rsidR="00F00D2C" w:rsidRPr="00333F08">
        <w:rPr>
          <w:rFonts w:ascii="Times New Roman" w:hAnsi="Times New Roman"/>
        </w:rPr>
        <w:instrText>,</w:instrText>
      </w:r>
      <w:r w:rsidR="00F00D2C" w:rsidRPr="00333F08">
        <w:rPr>
          <w:rFonts w:ascii="Times New Roman" w:hAnsi="Times New Roman"/>
        </w:rPr>
        <w:instrText>本文为车间数字孪生系统的云化提出了数字孪生模型在云平台下的存储管理和动态加载方法</w:instrText>
      </w:r>
      <w:r w:rsidR="00F00D2C" w:rsidRPr="00333F08">
        <w:rPr>
          <w:rFonts w:ascii="Times New Roman" w:hAnsi="Times New Roman"/>
        </w:rPr>
        <w:instrText>,</w:instrText>
      </w:r>
      <w:r w:rsidR="00F00D2C" w:rsidRPr="00333F08">
        <w:rPr>
          <w:rFonts w:ascii="Times New Roman" w:hAnsi="Times New Roman"/>
        </w:rPr>
        <w:instrText>通过</w:instrText>
      </w:r>
      <w:r w:rsidR="00F00D2C" w:rsidRPr="00333F08">
        <w:rPr>
          <w:rFonts w:ascii="Times New Roman" w:hAnsi="Times New Roman"/>
        </w:rPr>
        <w:instrText>3Dmax</w:instrText>
      </w:r>
      <w:r w:rsidR="00F00D2C" w:rsidRPr="00333F08">
        <w:rPr>
          <w:rFonts w:ascii="Times New Roman" w:hAnsi="Times New Roman"/>
        </w:rPr>
        <w:instrText>和</w:instrText>
      </w:r>
      <w:r w:rsidR="00F00D2C" w:rsidRPr="00333F08">
        <w:rPr>
          <w:rFonts w:ascii="Times New Roman" w:hAnsi="Times New Roman"/>
        </w:rPr>
        <w:instrText>parts4cad</w:instrText>
      </w:r>
      <w:r w:rsidR="00F00D2C" w:rsidRPr="00333F08">
        <w:rPr>
          <w:rFonts w:ascii="Times New Roman" w:hAnsi="Times New Roman"/>
        </w:rPr>
        <w:instrText>快速建立车间设备模型</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Lz4</w:instrText>
      </w:r>
      <w:r w:rsidR="00F00D2C" w:rsidRPr="00333F08">
        <w:rPr>
          <w:rFonts w:ascii="Times New Roman" w:hAnsi="Times New Roman"/>
        </w:rPr>
        <w:instrText>压缩算法存储管理</w:instrText>
      </w:r>
      <w:r w:rsidR="00F00D2C" w:rsidRPr="00333F08">
        <w:rPr>
          <w:rFonts w:ascii="Times New Roman" w:hAnsi="Times New Roman"/>
        </w:rPr>
        <w:instrText>,</w:instrText>
      </w:r>
      <w:r w:rsidR="00F00D2C" w:rsidRPr="00333F08">
        <w:rPr>
          <w:rFonts w:ascii="Times New Roman" w:hAnsi="Times New Roman"/>
        </w:rPr>
        <w:instrText>针对数据驱动数字孪生模型的需求</w:instrText>
      </w:r>
      <w:r w:rsidR="00F00D2C" w:rsidRPr="00333F08">
        <w:rPr>
          <w:rFonts w:ascii="Times New Roman" w:hAnsi="Times New Roman"/>
        </w:rPr>
        <w:instrText>,</w:instrText>
      </w:r>
      <w:r w:rsidR="00F00D2C" w:rsidRPr="00333F08">
        <w:rPr>
          <w:rFonts w:ascii="Times New Roman" w:hAnsi="Times New Roman"/>
        </w:rPr>
        <w:instrText>设计了云</w:instrText>
      </w:r>
      <w:r w:rsidR="00F00D2C" w:rsidRPr="00333F08">
        <w:rPr>
          <w:rFonts w:ascii="Times New Roman" w:hAnsi="Times New Roman" w:hint="eastAsia"/>
        </w:rPr>
        <w:instrText>平台下数字孪生模型的动态加载更新方案以及数字孪生模型与物理设备动态建立连接映射的方法</w:instrText>
      </w:r>
      <w:r w:rsidR="00F00D2C" w:rsidRPr="00333F08">
        <w:rPr>
          <w:rFonts w:ascii="Times New Roman" w:hAnsi="Times New Roman"/>
        </w:rPr>
        <w:instrText>,</w:instrText>
      </w:r>
      <w:r w:rsidR="00F00D2C" w:rsidRPr="00333F08">
        <w:rPr>
          <w:rFonts w:ascii="Times New Roman" w:hAnsi="Times New Roman"/>
        </w:rPr>
        <w:instrText>增强了系统的灵活性和扩展性。</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587/d.cnki.gksjs.2022.000022\nmajor: </w:instrText>
      </w:r>
      <w:r w:rsidR="00F00D2C" w:rsidRPr="00333F08">
        <w:rPr>
          <w:rFonts w:ascii="Times New Roman" w:hAnsi="Times New Roman"/>
        </w:rPr>
        <w:instrText>计算机应用技术</w:instrText>
      </w:r>
      <w:r w:rsidR="00F00D2C" w:rsidRPr="00333F08">
        <w:rPr>
          <w:rFonts w:ascii="Times New Roman" w:hAnsi="Times New Roman"/>
        </w:rPr>
        <w:instrText xml:space="preserve">\ndownload: 2613\nalbum: </w:instrText>
      </w:r>
      <w:r w:rsidR="00F00D2C" w:rsidRPr="00333F08">
        <w:rPr>
          <w:rFonts w:ascii="Times New Roman" w:hAnsi="Times New Roman"/>
        </w:rPr>
        <w:instrText>信息科技</w:instrText>
      </w:r>
      <w:r w:rsidR="00F00D2C" w:rsidRPr="00333F08">
        <w:rPr>
          <w:rFonts w:ascii="Times New Roman" w:hAnsi="Times New Roman"/>
        </w:rPr>
        <w:instrText>\nCLC: TP393.09\ndbcode: CMFD\ndbname: CMFD202202\nfilename: 1022718232.nh","number-of-pages":"90","publisher":"</w:instrText>
      </w:r>
      <w:r w:rsidR="00F00D2C" w:rsidRPr="00333F08">
        <w:rPr>
          <w:rFonts w:ascii="Times New Roman" w:hAnsi="Times New Roman"/>
        </w:rPr>
        <w:instrText>中国科学院大学（中国科学院沈阳计算技术研究所）</w:instrText>
      </w:r>
      <w:r w:rsidR="00F00D2C" w:rsidRPr="00333F08">
        <w:rPr>
          <w:rFonts w:ascii="Times New Roman" w:hAnsi="Times New Roman"/>
        </w:rPr>
        <w:instrText>","source":"CNKI","title":"</w:instrText>
      </w:r>
      <w:r w:rsidR="00F00D2C" w:rsidRPr="00333F08">
        <w:rPr>
          <w:rFonts w:ascii="Times New Roman" w:hAnsi="Times New Roman"/>
        </w:rPr>
        <w:instrText>基于云平台的车间数字孪生系统的设计与实现</w:instrText>
      </w:r>
      <w:r w:rsidR="00F00D2C" w:rsidRPr="00333F08">
        <w:rPr>
          <w:rFonts w:ascii="Times New Roman" w:hAnsi="Times New Roman"/>
        </w:rPr>
        <w:instrText>","URL":"https://doi.org/10.27587/d.cnki.gksjs.2022.000022","author":[{"literal":"</w:instrText>
      </w:r>
      <w:r w:rsidR="00F00D2C" w:rsidRPr="00333F08">
        <w:rPr>
          <w:rFonts w:ascii="Times New Roman" w:hAnsi="Times New Roman"/>
        </w:rPr>
        <w:instrText>金国梁</w:instrText>
      </w:r>
      <w:r w:rsidR="00F00D2C" w:rsidRPr="00333F08">
        <w:rPr>
          <w:rFonts w:ascii="Times New Roman" w:hAnsi="Times New Roman"/>
        </w:rPr>
        <w:instrText>"}],"contributor":[{"literal":"</w:instrText>
      </w:r>
      <w:r w:rsidR="00F00D2C" w:rsidRPr="00333F08">
        <w:rPr>
          <w:rFonts w:ascii="Times New Roman" w:hAnsi="Times New Roman"/>
        </w:rPr>
        <w:instrText>王鸿亮</w:instrText>
      </w:r>
      <w:r w:rsidR="00F00D2C" w:rsidRPr="00333F08">
        <w:rPr>
          <w:rFonts w:ascii="Times New Roman" w:hAnsi="Times New Roman"/>
        </w:rPr>
        <w:instrText xml:space="preserve">"}],"accessed":{"date-parts":[["2025",2,25]]},"issued":{"date-parts":[["2022"]]}}}],"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9-81]</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J6kW8JMl","properties":{"formattedCitation":"\\super [82-84]\\nosupersub{}","plainCitation":"[82-84]","noteIndex":0},"citationItems":[{"id":128,"uris":["http://zotero.org/users/local/8clMLtyf/items/XDUKEPIY"],"itemData":{"id":128,"type":"thesis","abstract":"</w:instrText>
      </w:r>
      <w:r w:rsidR="00F00D2C" w:rsidRPr="00333F08">
        <w:rPr>
          <w:rFonts w:ascii="Times New Roman" w:hAnsi="Times New Roman"/>
        </w:rPr>
        <w:instrText>云计算作为一种全新的服务模式</w:instrText>
      </w:r>
      <w:r w:rsidR="00F00D2C" w:rsidRPr="00333F08">
        <w:rPr>
          <w:rFonts w:ascii="Times New Roman" w:hAnsi="Times New Roman"/>
        </w:rPr>
        <w:instrText>,</w:instrText>
      </w:r>
      <w:r w:rsidR="00F00D2C" w:rsidRPr="00333F08">
        <w:rPr>
          <w:rFonts w:ascii="Times New Roman" w:hAnsi="Times New Roman"/>
        </w:rPr>
        <w:instrText>为地质数据服务系统建设提供了一个新的思路和机遇。地质科学的研究主体是数据</w:instrText>
      </w:r>
      <w:r w:rsidR="00F00D2C" w:rsidRPr="00333F08">
        <w:rPr>
          <w:rFonts w:ascii="Times New Roman" w:hAnsi="Times New Roman"/>
        </w:rPr>
        <w:instrText>,</w:instrText>
      </w:r>
      <w:r w:rsidR="00F00D2C" w:rsidRPr="00333F08">
        <w:rPr>
          <w:rFonts w:ascii="Times New Roman" w:hAnsi="Times New Roman"/>
        </w:rPr>
        <w:instrText>而地质信息化建设在一定程度上就是数据的建设。因此</w:instrText>
      </w:r>
      <w:r w:rsidR="00F00D2C" w:rsidRPr="00333F08">
        <w:rPr>
          <w:rFonts w:ascii="Times New Roman" w:hAnsi="Times New Roman"/>
        </w:rPr>
        <w:instrText>,</w:instrText>
      </w:r>
      <w:r w:rsidR="00F00D2C" w:rsidRPr="00333F08">
        <w:rPr>
          <w:rFonts w:ascii="Times New Roman" w:hAnsi="Times New Roman"/>
        </w:rPr>
        <w:instrText>依托于云计算技术</w:instrText>
      </w:r>
      <w:r w:rsidR="00F00D2C" w:rsidRPr="00333F08">
        <w:rPr>
          <w:rFonts w:ascii="Times New Roman" w:hAnsi="Times New Roman"/>
        </w:rPr>
        <w:instrText>,</w:instrText>
      </w:r>
      <w:r w:rsidR="00F00D2C" w:rsidRPr="00333F08">
        <w:rPr>
          <w:rFonts w:ascii="Times New Roman" w:hAnsi="Times New Roman"/>
        </w:rPr>
        <w:instrText>构建一个面向多地质主题的一体化的数据云服务平台</w:instrText>
      </w:r>
      <w:r w:rsidR="00F00D2C" w:rsidRPr="00333F08">
        <w:rPr>
          <w:rFonts w:ascii="Times New Roman" w:hAnsi="Times New Roman"/>
        </w:rPr>
        <w:instrText>,</w:instrText>
      </w:r>
      <w:r w:rsidR="00F00D2C" w:rsidRPr="00333F08">
        <w:rPr>
          <w:rFonts w:ascii="Times New Roman" w:hAnsi="Times New Roman"/>
        </w:rPr>
        <w:instrText>提供统一的标准的数据服务</w:instrText>
      </w:r>
      <w:r w:rsidR="00F00D2C" w:rsidRPr="00333F08">
        <w:rPr>
          <w:rFonts w:ascii="Times New Roman" w:hAnsi="Times New Roman"/>
        </w:rPr>
        <w:instrText>,</w:instrText>
      </w:r>
      <w:r w:rsidR="00F00D2C" w:rsidRPr="00333F08">
        <w:rPr>
          <w:rFonts w:ascii="Times New Roman" w:hAnsi="Times New Roman"/>
        </w:rPr>
        <w:instrText>已成为地质信息化发展的主流方向之一。本文以云计算理论框架中微服务体系结构和容器虚拟化为基础</w:instrText>
      </w:r>
      <w:r w:rsidR="00F00D2C" w:rsidRPr="00333F08">
        <w:rPr>
          <w:rFonts w:ascii="Times New Roman" w:hAnsi="Times New Roman"/>
        </w:rPr>
        <w:instrText>,</w:instrText>
      </w:r>
      <w:r w:rsidR="00F00D2C" w:rsidRPr="00333F08">
        <w:rPr>
          <w:rFonts w:ascii="Times New Roman" w:hAnsi="Times New Roman"/>
        </w:rPr>
        <w:instrText>针对地质行业中的</w:instrText>
      </w:r>
      <w:r w:rsidR="00F00D2C" w:rsidRPr="00333F08">
        <w:rPr>
          <w:rFonts w:ascii="Times New Roman" w:hAnsi="Times New Roman"/>
        </w:rPr>
        <w:instrText>“</w:instrText>
      </w:r>
      <w:r w:rsidR="00F00D2C" w:rsidRPr="00333F08">
        <w:rPr>
          <w:rFonts w:ascii="Times New Roman" w:hAnsi="Times New Roman"/>
        </w:rPr>
        <w:instrText>服务孤岛</w:instrText>
      </w:r>
      <w:r w:rsidR="00F00D2C" w:rsidRPr="00333F08">
        <w:rPr>
          <w:rFonts w:ascii="Times New Roman" w:hAnsi="Times New Roman"/>
        </w:rPr>
        <w:instrText>”</w:instrText>
      </w:r>
      <w:r w:rsidR="00F00D2C" w:rsidRPr="00333F08">
        <w:rPr>
          <w:rFonts w:ascii="Times New Roman" w:hAnsi="Times New Roman"/>
        </w:rPr>
        <w:instrText>、数据中心建设中存在的分散重复建设、只注重基</w:instrText>
      </w:r>
      <w:r w:rsidR="00F00D2C" w:rsidRPr="00333F08">
        <w:rPr>
          <w:rFonts w:ascii="Times New Roman" w:hAnsi="Times New Roman" w:hint="eastAsia"/>
        </w:rPr>
        <w:instrText>础设施</w:instrText>
      </w:r>
      <w:r w:rsidR="00F00D2C" w:rsidRPr="00333F08">
        <w:rPr>
          <w:rFonts w:ascii="Times New Roman" w:hAnsi="Times New Roman"/>
        </w:rPr>
        <w:instrText>(IaaS)</w:instrText>
      </w:r>
      <w:r w:rsidR="00F00D2C" w:rsidRPr="00333F08">
        <w:rPr>
          <w:rFonts w:ascii="Times New Roman" w:hAnsi="Times New Roman"/>
        </w:rPr>
        <w:instrText>建设以及系统扩展性差等主要问题</w:instrText>
      </w:r>
      <w:r w:rsidR="00F00D2C" w:rsidRPr="00333F08">
        <w:rPr>
          <w:rFonts w:ascii="Times New Roman" w:hAnsi="Times New Roman"/>
        </w:rPr>
        <w:instrText>,</w:instrText>
      </w:r>
      <w:r w:rsidR="00F00D2C" w:rsidRPr="00333F08">
        <w:rPr>
          <w:rFonts w:ascii="Times New Roman" w:hAnsi="Times New Roman"/>
        </w:rPr>
        <w:instrText>提出了基于微服务体系结构和面向多地质主题的数据云服务平台建设的解决方案</w:instrText>
      </w:r>
      <w:r w:rsidR="00F00D2C" w:rsidRPr="00333F08">
        <w:rPr>
          <w:rFonts w:ascii="Times New Roman" w:hAnsi="Times New Roman"/>
        </w:rPr>
        <w:instrText>,</w:instrText>
      </w:r>
      <w:r w:rsidR="00F00D2C" w:rsidRPr="00333F08">
        <w:rPr>
          <w:rFonts w:ascii="Times New Roman" w:hAnsi="Times New Roman"/>
        </w:rPr>
        <w:instrText>较好地解决了微服务体系下地质数据模型分类方法问题</w:instrText>
      </w:r>
      <w:r w:rsidR="00F00D2C" w:rsidRPr="00333F08">
        <w:rPr>
          <w:rFonts w:ascii="Times New Roman" w:hAnsi="Times New Roman"/>
        </w:rPr>
        <w:instrText>,</w:instrText>
      </w:r>
      <w:r w:rsidR="00F00D2C" w:rsidRPr="00333F08">
        <w:rPr>
          <w:rFonts w:ascii="Times New Roman" w:hAnsi="Times New Roman"/>
        </w:rPr>
        <w:instrText>以及合理的服务粒度划分和地质数据服务在微服务体系下的可扩展性</w:instrText>
      </w:r>
      <w:r w:rsidR="00F00D2C" w:rsidRPr="00333F08">
        <w:rPr>
          <w:rFonts w:ascii="Times New Roman" w:hAnsi="Times New Roman"/>
        </w:rPr>
        <w:instrText>(</w:instrText>
      </w:r>
      <w:r w:rsidR="00F00D2C" w:rsidRPr="00333F08">
        <w:rPr>
          <w:rFonts w:ascii="Times New Roman" w:hAnsi="Times New Roman"/>
        </w:rPr>
        <w:instrText>横向和纵向维度</w:instrText>
      </w:r>
      <w:r w:rsidR="00F00D2C" w:rsidRPr="00333F08">
        <w:rPr>
          <w:rFonts w:ascii="Times New Roman" w:hAnsi="Times New Roman"/>
        </w:rPr>
        <w:instrText>)</w:instrText>
      </w:r>
      <w:r w:rsidR="00F00D2C" w:rsidRPr="00333F08">
        <w:rPr>
          <w:rFonts w:ascii="Times New Roman" w:hAnsi="Times New Roman"/>
        </w:rPr>
        <w:instrText>问题</w:instrText>
      </w:r>
      <w:r w:rsidR="00F00D2C" w:rsidRPr="00333F08">
        <w:rPr>
          <w:rFonts w:ascii="Times New Roman" w:hAnsi="Times New Roman"/>
        </w:rPr>
        <w:instrText>,</w:instrText>
      </w:r>
      <w:r w:rsidR="00F00D2C" w:rsidRPr="00333F08">
        <w:rPr>
          <w:rFonts w:ascii="Times New Roman" w:hAnsi="Times New Roman"/>
        </w:rPr>
        <w:instrText>并基于</w:instrText>
      </w:r>
      <w:r w:rsidR="00F00D2C" w:rsidRPr="00333F08">
        <w:rPr>
          <w:rFonts w:ascii="Times New Roman" w:hAnsi="Times New Roman"/>
        </w:rPr>
        <w:instrText>Docker</w:instrText>
      </w:r>
      <w:r w:rsidR="00F00D2C" w:rsidRPr="00333F08">
        <w:rPr>
          <w:rFonts w:ascii="Times New Roman" w:hAnsi="Times New Roman"/>
        </w:rPr>
        <w:instrText>容器引擎实现了数据云服务平台的原型研发。最后以胜利油田的勘探模型系统和武警黄金部队的某些地质调查信息系统为例</w:instrText>
      </w:r>
      <w:r w:rsidR="00F00D2C" w:rsidRPr="00333F08">
        <w:rPr>
          <w:rFonts w:ascii="Times New Roman" w:hAnsi="Times New Roman"/>
        </w:rPr>
        <w:instrText>,</w:instrText>
      </w:r>
      <w:r w:rsidR="00F00D2C" w:rsidRPr="00333F08">
        <w:rPr>
          <w:rFonts w:ascii="Times New Roman" w:hAnsi="Times New Roman"/>
        </w:rPr>
        <w:instrText>对基于微服务体系结构和面向多地质主题数据云服务原型平台的应用效果</w:instrText>
      </w:r>
      <w:r w:rsidR="00F00D2C" w:rsidRPr="00333F08">
        <w:rPr>
          <w:rFonts w:ascii="Times New Roman" w:hAnsi="Times New Roman"/>
        </w:rPr>
        <w:instrText>,</w:instrText>
      </w:r>
      <w:r w:rsidR="00F00D2C" w:rsidRPr="00333F08">
        <w:rPr>
          <w:rFonts w:ascii="Times New Roman" w:hAnsi="Times New Roman"/>
        </w:rPr>
        <w:instrText>进行展示与分析。具体来说</w:instrText>
      </w:r>
      <w:r w:rsidR="00F00D2C" w:rsidRPr="00333F08">
        <w:rPr>
          <w:rFonts w:ascii="Times New Roman" w:hAnsi="Times New Roman"/>
        </w:rPr>
        <w:instrText>,</w:instrText>
      </w:r>
      <w:r w:rsidR="00F00D2C" w:rsidRPr="00333F08">
        <w:rPr>
          <w:rFonts w:ascii="Times New Roman" w:hAnsi="Times New Roman"/>
        </w:rPr>
        <w:instrText>论文的主要研究内容包括</w:instrText>
      </w:r>
      <w:r w:rsidR="00F00D2C" w:rsidRPr="00333F08">
        <w:rPr>
          <w:rFonts w:ascii="Times New Roman" w:hAnsi="Times New Roman"/>
        </w:rPr>
        <w:instrText>:1.</w:instrText>
      </w:r>
      <w:r w:rsidR="00F00D2C" w:rsidRPr="00333F08">
        <w:rPr>
          <w:rFonts w:ascii="Times New Roman" w:hAnsi="Times New Roman"/>
        </w:rPr>
        <w:instrText>研究基</w:instrText>
      </w:r>
      <w:r w:rsidR="00F00D2C" w:rsidRPr="00333F08">
        <w:rPr>
          <w:rFonts w:ascii="Times New Roman" w:hAnsi="Times New Roman" w:hint="eastAsia"/>
        </w:rPr>
        <w:instrText>于微服务体系的地质业务数据模型分类以及服务粒度划分机理、方式和方法</w:instrText>
      </w:r>
      <w:r w:rsidR="00F00D2C" w:rsidRPr="00333F08">
        <w:rPr>
          <w:rFonts w:ascii="Times New Roman" w:hAnsi="Times New Roman"/>
        </w:rPr>
        <w:instrText>;2.</w:instrText>
      </w:r>
      <w:r w:rsidR="00F00D2C" w:rsidRPr="00333F08">
        <w:rPr>
          <w:rFonts w:ascii="Times New Roman" w:hAnsi="Times New Roman"/>
        </w:rPr>
        <w:instrText>研究基于</w:instrText>
      </w:r>
      <w:r w:rsidR="00F00D2C" w:rsidRPr="00333F08">
        <w:rPr>
          <w:rFonts w:ascii="Times New Roman" w:hAnsi="Times New Roman"/>
        </w:rPr>
        <w:instrText>RESTFul HATEOAS(</w:instrText>
      </w:r>
      <w:r w:rsidR="00F00D2C" w:rsidRPr="00333F08">
        <w:rPr>
          <w:rFonts w:ascii="Times New Roman" w:hAnsi="Times New Roman"/>
        </w:rPr>
        <w:instrText>语义性接口</w:instrText>
      </w:r>
      <w:r w:rsidR="00F00D2C" w:rsidRPr="00333F08">
        <w:rPr>
          <w:rFonts w:ascii="Times New Roman" w:hAnsi="Times New Roman"/>
        </w:rPr>
        <w:instrText>)</w:instrText>
      </w:r>
      <w:r w:rsidR="00F00D2C" w:rsidRPr="00333F08">
        <w:rPr>
          <w:rFonts w:ascii="Times New Roman" w:hAnsi="Times New Roman"/>
        </w:rPr>
        <w:instrText>的地质数据</w:instrText>
      </w:r>
      <w:r w:rsidR="00F00D2C" w:rsidRPr="00333F08">
        <w:rPr>
          <w:rFonts w:ascii="Times New Roman" w:hAnsi="Times New Roman"/>
        </w:rPr>
        <w:instrText>web</w:instrText>
      </w:r>
      <w:r w:rsidR="00F00D2C" w:rsidRPr="00333F08">
        <w:rPr>
          <w:rFonts w:ascii="Times New Roman" w:hAnsi="Times New Roman"/>
        </w:rPr>
        <w:instrText>服务和资源自描述规范</w:instrText>
      </w:r>
      <w:r w:rsidR="00F00D2C" w:rsidRPr="00333F08">
        <w:rPr>
          <w:rFonts w:ascii="Times New Roman" w:hAnsi="Times New Roman"/>
        </w:rPr>
        <w:instrText>,</w:instrText>
      </w:r>
      <w:r w:rsidR="00F00D2C" w:rsidRPr="00333F08">
        <w:rPr>
          <w:rFonts w:ascii="Times New Roman" w:hAnsi="Times New Roman"/>
        </w:rPr>
        <w:instrText>实现具有自描述功能的统一的地质数据服务接口</w:instrText>
      </w:r>
      <w:r w:rsidR="00F00D2C" w:rsidRPr="00333F08">
        <w:rPr>
          <w:rFonts w:ascii="Times New Roman" w:hAnsi="Times New Roman"/>
        </w:rPr>
        <w:instrText>;3.</w:instrText>
      </w:r>
      <w:r w:rsidR="00F00D2C" w:rsidRPr="00333F08">
        <w:rPr>
          <w:rFonts w:ascii="Times New Roman" w:hAnsi="Times New Roman"/>
        </w:rPr>
        <w:instrText>研究以地质数据服务为接口</w:instrText>
      </w:r>
      <w:r w:rsidR="00F00D2C" w:rsidRPr="00333F08">
        <w:rPr>
          <w:rFonts w:ascii="Times New Roman" w:hAnsi="Times New Roman"/>
        </w:rPr>
        <w:instrText>,</w:instrText>
      </w:r>
      <w:r w:rsidR="00F00D2C" w:rsidRPr="00333F08">
        <w:rPr>
          <w:rFonts w:ascii="Times New Roman" w:hAnsi="Times New Roman"/>
        </w:rPr>
        <w:instrText>面向地质主题的服务通用构建方法与范式</w:instrText>
      </w:r>
      <w:r w:rsidR="00F00D2C" w:rsidRPr="00333F08">
        <w:rPr>
          <w:rFonts w:ascii="Times New Roman" w:hAnsi="Times New Roman"/>
        </w:rPr>
        <w:instrText>,</w:instrText>
      </w:r>
      <w:r w:rsidR="00F00D2C" w:rsidRPr="00333F08">
        <w:rPr>
          <w:rFonts w:ascii="Times New Roman" w:hAnsi="Times New Roman"/>
        </w:rPr>
        <w:instrText>提供可横向、纵向扩展、可编排的地质数据主题服务</w:instrText>
      </w:r>
      <w:r w:rsidR="00F00D2C" w:rsidRPr="00333F08">
        <w:rPr>
          <w:rFonts w:ascii="Times New Roman" w:hAnsi="Times New Roman"/>
        </w:rPr>
        <w:instrText>;4.</w:instrText>
      </w:r>
      <w:r w:rsidR="00F00D2C" w:rsidRPr="00333F08">
        <w:rPr>
          <w:rFonts w:ascii="Times New Roman" w:hAnsi="Times New Roman"/>
        </w:rPr>
        <w:instrText>研究基于分布式消息队列的地质主题数据服务体系与缓存机制。根据对基于微服务体系结构和面向多地质主题数据云服务关键技术研究和实践</w:instrText>
      </w:r>
      <w:r w:rsidR="00F00D2C" w:rsidRPr="00333F08">
        <w:rPr>
          <w:rFonts w:ascii="Times New Roman" w:hAnsi="Times New Roman"/>
        </w:rPr>
        <w:instrText>,</w:instrText>
      </w:r>
      <w:r w:rsidR="00F00D2C" w:rsidRPr="00333F08">
        <w:rPr>
          <w:rFonts w:ascii="Times New Roman" w:hAnsi="Times New Roman"/>
        </w:rPr>
        <w:instrText>取得了如下成果</w:instrText>
      </w:r>
      <w:r w:rsidR="00F00D2C" w:rsidRPr="00333F08">
        <w:rPr>
          <w:rFonts w:ascii="Times New Roman" w:hAnsi="Times New Roman"/>
        </w:rPr>
        <w:instrText>:(1)</w:instrText>
      </w:r>
      <w:r w:rsidR="00F00D2C" w:rsidRPr="00333F08">
        <w:rPr>
          <w:rFonts w:ascii="Times New Roman" w:hAnsi="Times New Roman"/>
        </w:rPr>
        <w:instrText>针对云计算时代的地质领域信息化建设</w:instrText>
      </w:r>
      <w:r w:rsidR="00F00D2C" w:rsidRPr="00333F08">
        <w:rPr>
          <w:rFonts w:ascii="Times New Roman" w:hAnsi="Times New Roman"/>
        </w:rPr>
        <w:instrText>,</w:instrText>
      </w:r>
      <w:r w:rsidR="00F00D2C" w:rsidRPr="00333F08">
        <w:rPr>
          <w:rFonts w:ascii="Times New Roman" w:hAnsi="Times New Roman" w:hint="eastAsia"/>
        </w:rPr>
        <w:instrText>提出了一种基于微服务体系结构与容器引擎的地质云平台构建方法</w:instrText>
      </w:r>
      <w:r w:rsidR="00F00D2C" w:rsidRPr="00333F08">
        <w:rPr>
          <w:rFonts w:ascii="Times New Roman" w:hAnsi="Times New Roman"/>
        </w:rPr>
        <w:instrText>;(2)</w:instrText>
      </w:r>
      <w:r w:rsidR="00F00D2C" w:rsidRPr="00333F08">
        <w:rPr>
          <w:rFonts w:ascii="Times New Roman" w:hAnsi="Times New Roman"/>
        </w:rPr>
        <w:instrText>提出了基于微服务体系结构和面向多地质主题数据云服务平台的系统架构</w:instrText>
      </w:r>
      <w:r w:rsidR="00F00D2C" w:rsidRPr="00333F08">
        <w:rPr>
          <w:rFonts w:ascii="Times New Roman" w:hAnsi="Times New Roman"/>
        </w:rPr>
        <w:instrText>,</w:instrText>
      </w:r>
      <w:r w:rsidR="00F00D2C" w:rsidRPr="00333F08">
        <w:rPr>
          <w:rFonts w:ascii="Times New Roman" w:hAnsi="Times New Roman"/>
        </w:rPr>
        <w:instrText>对其涉及的理论进行了阐述</w:instrText>
      </w:r>
      <w:r w:rsidR="00F00D2C" w:rsidRPr="00333F08">
        <w:rPr>
          <w:rFonts w:ascii="Times New Roman" w:hAnsi="Times New Roman"/>
        </w:rPr>
        <w:instrText>,</w:instrText>
      </w:r>
      <w:r w:rsidR="00F00D2C" w:rsidRPr="00333F08">
        <w:rPr>
          <w:rFonts w:ascii="Times New Roman" w:hAnsi="Times New Roman"/>
        </w:rPr>
        <w:instrText>并且对要解决的关键技术进行了详细分析</w:instrText>
      </w:r>
      <w:r w:rsidR="00F00D2C" w:rsidRPr="00333F08">
        <w:rPr>
          <w:rFonts w:ascii="Times New Roman" w:hAnsi="Times New Roman"/>
        </w:rPr>
        <w:instrText>,</w:instrText>
      </w:r>
      <w:r w:rsidR="00F00D2C" w:rsidRPr="00333F08">
        <w:rPr>
          <w:rFonts w:ascii="Times New Roman" w:hAnsi="Times New Roman"/>
        </w:rPr>
        <w:instrText>提出了基于</w:instrText>
      </w:r>
      <w:r w:rsidR="00F00D2C" w:rsidRPr="00333F08">
        <w:rPr>
          <w:rFonts w:ascii="Times New Roman" w:hAnsi="Times New Roman"/>
        </w:rPr>
        <w:instrText>HATEOUS</w:instrText>
      </w:r>
      <w:r w:rsidR="00F00D2C" w:rsidRPr="00333F08">
        <w:rPr>
          <w:rFonts w:ascii="Times New Roman" w:hAnsi="Times New Roman"/>
        </w:rPr>
        <w:instrText>约束的地质主题微服务契约构建方法</w:instrText>
      </w:r>
      <w:r w:rsidR="00F00D2C" w:rsidRPr="00333F08">
        <w:rPr>
          <w:rFonts w:ascii="Times New Roman" w:hAnsi="Times New Roman"/>
        </w:rPr>
        <w:instrText>;(3)</w:instrText>
      </w:r>
      <w:r w:rsidR="00F00D2C" w:rsidRPr="00333F08">
        <w:rPr>
          <w:rFonts w:ascii="Times New Roman" w:hAnsi="Times New Roman"/>
        </w:rPr>
        <w:instrText>研究了微服务接口网关与分布式消息队列机制</w:instrText>
      </w:r>
      <w:r w:rsidR="00F00D2C" w:rsidRPr="00333F08">
        <w:rPr>
          <w:rFonts w:ascii="Times New Roman" w:hAnsi="Times New Roman"/>
        </w:rPr>
        <w:instrText>,</w:instrText>
      </w:r>
      <w:r w:rsidR="00F00D2C" w:rsidRPr="00333F08">
        <w:rPr>
          <w:rFonts w:ascii="Times New Roman" w:hAnsi="Times New Roman"/>
        </w:rPr>
        <w:instrText>设计出以微服务单元为基础的本地缓存与集中分布式缓存相结合的二级混合缓存模型</w:instrText>
      </w:r>
      <w:r w:rsidR="00F00D2C" w:rsidRPr="00333F08">
        <w:rPr>
          <w:rFonts w:ascii="Times New Roman" w:hAnsi="Times New Roman"/>
        </w:rPr>
        <w:instrText>;(4)</w:instrText>
      </w:r>
      <w:r w:rsidR="00F00D2C" w:rsidRPr="00333F08">
        <w:rPr>
          <w:rFonts w:ascii="Times New Roman" w:hAnsi="Times New Roman"/>
        </w:rPr>
        <w:instrText>对微服务架构以及面向多地质主题数据云服务所涉及的关键问题</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1)</w:instrText>
      </w:r>
      <w:r w:rsidR="00F00D2C" w:rsidRPr="00333F08">
        <w:rPr>
          <w:rFonts w:ascii="Times New Roman" w:hAnsi="Times New Roman"/>
        </w:rPr>
        <w:instrText>微服务单元的划分原则</w:instrText>
      </w:r>
      <w:r w:rsidR="00F00D2C" w:rsidRPr="00333F08">
        <w:rPr>
          <w:rFonts w:ascii="Times New Roman" w:hAnsi="Times New Roman"/>
        </w:rPr>
        <w:instrText>,(2)</w:instrText>
      </w:r>
      <w:r w:rsidR="00F00D2C" w:rsidRPr="00333F08">
        <w:rPr>
          <w:rFonts w:ascii="Times New Roman" w:hAnsi="Times New Roman"/>
        </w:rPr>
        <w:instrText>基于基础业务实体的横向扩展机制</w:instrText>
      </w:r>
      <w:r w:rsidR="00F00D2C" w:rsidRPr="00333F08">
        <w:rPr>
          <w:rFonts w:ascii="Times New Roman" w:hAnsi="Times New Roman"/>
        </w:rPr>
        <w:instrText>,(3)</w:instrText>
      </w:r>
      <w:r w:rsidR="00F00D2C" w:rsidRPr="00333F08">
        <w:rPr>
          <w:rFonts w:ascii="Times New Roman" w:hAnsi="Times New Roman"/>
        </w:rPr>
        <w:instrText>基于地质主题纵向扩展机制</w:instrText>
      </w:r>
      <w:r w:rsidR="00F00D2C" w:rsidRPr="00333F08">
        <w:rPr>
          <w:rFonts w:ascii="Times New Roman" w:hAnsi="Times New Roman"/>
        </w:rPr>
        <w:instrText>,</w:instrText>
      </w:r>
      <w:r w:rsidR="00F00D2C" w:rsidRPr="00333F08">
        <w:rPr>
          <w:rFonts w:ascii="Times New Roman" w:hAnsi="Times New Roman"/>
        </w:rPr>
        <w:instrText>提出了解决方案并阐述了实现原理及方法</w:instrText>
      </w:r>
      <w:r w:rsidR="00F00D2C" w:rsidRPr="00333F08">
        <w:rPr>
          <w:rFonts w:ascii="Times New Roman" w:hAnsi="Times New Roman"/>
        </w:rPr>
        <w:instrText>;(5)</w:instrText>
      </w:r>
      <w:r w:rsidR="00F00D2C" w:rsidRPr="00333F08">
        <w:rPr>
          <w:rFonts w:ascii="Times New Roman" w:hAnsi="Times New Roman"/>
        </w:rPr>
        <w:instrText>实现了地质矿产点源信息系统和相关云计算技术的融合</w:instrText>
      </w:r>
      <w:r w:rsidR="00F00D2C" w:rsidRPr="00333F08">
        <w:rPr>
          <w:rFonts w:ascii="Times New Roman" w:hAnsi="Times New Roman"/>
        </w:rPr>
        <w:instrText>,</w:instrText>
      </w:r>
      <w:r w:rsidR="00F00D2C" w:rsidRPr="00333F08">
        <w:rPr>
          <w:rFonts w:ascii="Times New Roman" w:hAnsi="Times New Roman"/>
        </w:rPr>
        <w:instrText>提升了其概念和模式。</w:instrText>
      </w:r>
      <w:r w:rsidR="00F00D2C" w:rsidRPr="00333F08">
        <w:rPr>
          <w:rFonts w:ascii="Times New Roman" w:hAnsi="Times New Roman"/>
        </w:rPr>
        <w:instrText>(6)</w:instrText>
      </w:r>
      <w:r w:rsidR="00F00D2C" w:rsidRPr="00333F08">
        <w:rPr>
          <w:rFonts w:ascii="Times New Roman" w:hAnsi="Times New Roman"/>
        </w:rPr>
        <w:instrText>从油气勘探开信息化建设出发</w:instrText>
      </w:r>
      <w:r w:rsidR="00F00D2C" w:rsidRPr="00333F08">
        <w:rPr>
          <w:rFonts w:ascii="Times New Roman" w:hAnsi="Times New Roman"/>
        </w:rPr>
        <w:instrText>,</w:instrText>
      </w:r>
      <w:r w:rsidR="00F00D2C" w:rsidRPr="00333F08">
        <w:rPr>
          <w:rFonts w:ascii="Times New Roman" w:hAnsi="Times New Roman"/>
        </w:rPr>
        <w:instrText>通过微服务体系结构和面向多地质主题数据云服务关键技术</w:instrText>
      </w:r>
      <w:r w:rsidR="00F00D2C" w:rsidRPr="00333F08">
        <w:rPr>
          <w:rFonts w:ascii="Times New Roman" w:hAnsi="Times New Roman"/>
        </w:rPr>
        <w:instrText>,</w:instrText>
      </w:r>
      <w:r w:rsidR="00F00D2C" w:rsidRPr="00333F08">
        <w:rPr>
          <w:rFonts w:ascii="Times New Roman" w:hAnsi="Times New Roman"/>
        </w:rPr>
        <w:instrText>设计并编程实现勘探模型</w:instrText>
      </w:r>
      <w:r w:rsidR="00F00D2C" w:rsidRPr="00333F08">
        <w:rPr>
          <w:rFonts w:ascii="Times New Roman" w:hAnsi="Times New Roman"/>
        </w:rPr>
        <w:instrText>Web</w:instrText>
      </w:r>
      <w:r w:rsidR="00F00D2C" w:rsidRPr="00333F08">
        <w:rPr>
          <w:rFonts w:ascii="Times New Roman" w:hAnsi="Times New Roman"/>
        </w:rPr>
        <w:instrText>数据综合系统</w:instrText>
      </w:r>
      <w:r w:rsidR="00F00D2C" w:rsidRPr="00333F08">
        <w:rPr>
          <w:rFonts w:ascii="Times New Roman" w:hAnsi="Times New Roman"/>
        </w:rPr>
        <w:instrText>,</w:instrText>
      </w:r>
      <w:r w:rsidR="00F00D2C" w:rsidRPr="00333F08">
        <w:rPr>
          <w:rFonts w:ascii="Times New Roman" w:hAnsi="Times New Roman"/>
        </w:rPr>
        <w:instrText>实现了对勘探过程中形成的各类数据、研究成果及地质模型</w:instrText>
      </w:r>
      <w:r w:rsidR="00F00D2C" w:rsidRPr="00333F08">
        <w:rPr>
          <w:rFonts w:ascii="Times New Roman" w:hAnsi="Times New Roman"/>
        </w:rPr>
        <w:instrText>,</w:instrText>
      </w:r>
      <w:r w:rsidR="00F00D2C" w:rsidRPr="00333F08">
        <w:rPr>
          <w:rFonts w:ascii="Times New Roman" w:hAnsi="Times New Roman"/>
        </w:rPr>
        <w:instrText>进行多源信息联动查询和勘探开发业务分析</w:instrText>
      </w:r>
      <w:r w:rsidR="00F00D2C" w:rsidRPr="00333F08">
        <w:rPr>
          <w:rFonts w:ascii="Times New Roman" w:hAnsi="Times New Roman"/>
        </w:rPr>
        <w:instrText>,</w:instrText>
      </w:r>
      <w:r w:rsidR="00F00D2C" w:rsidRPr="00333F08">
        <w:rPr>
          <w:rFonts w:ascii="Times New Roman" w:hAnsi="Times New Roman"/>
        </w:rPr>
        <w:instrText>可支持勘探开发一体化研讨与决策支持</w:instrText>
      </w:r>
      <w:r w:rsidR="00F00D2C" w:rsidRPr="00333F08">
        <w:rPr>
          <w:rFonts w:ascii="Times New Roman" w:hAnsi="Times New Roman"/>
        </w:rPr>
        <w:instrText>;(7)</w:instrText>
      </w:r>
      <w:r w:rsidR="00F00D2C" w:rsidRPr="00333F08">
        <w:rPr>
          <w:rFonts w:ascii="Times New Roman" w:hAnsi="Times New Roman"/>
        </w:rPr>
        <w:instrText>针对某些地质数据共享和高效应用需求</w:instrText>
      </w:r>
      <w:r w:rsidR="00F00D2C" w:rsidRPr="00333F08">
        <w:rPr>
          <w:rFonts w:ascii="Times New Roman" w:hAnsi="Times New Roman"/>
        </w:rPr>
        <w:instrText>,</w:instrText>
      </w:r>
      <w:r w:rsidR="00F00D2C" w:rsidRPr="00333F08">
        <w:rPr>
          <w:rFonts w:ascii="Times New Roman" w:hAnsi="Times New Roman"/>
        </w:rPr>
        <w:instrText>同样将微服务体系结构和多地质主题关键技术融合到某些地质调查信</w:instrText>
      </w:r>
      <w:r w:rsidR="00F00D2C" w:rsidRPr="00333F08">
        <w:rPr>
          <w:rFonts w:ascii="Times New Roman" w:hAnsi="Times New Roman" w:hint="eastAsia"/>
        </w:rPr>
        <w:instrText>息系统建设中去</w:instrText>
      </w:r>
      <w:r w:rsidR="00F00D2C" w:rsidRPr="00333F08">
        <w:rPr>
          <w:rFonts w:ascii="Times New Roman" w:hAnsi="Times New Roman"/>
        </w:rPr>
        <w:instrText>,</w:instrText>
      </w:r>
      <w:r w:rsidR="00F00D2C" w:rsidRPr="00333F08">
        <w:rPr>
          <w:rFonts w:ascii="Times New Roman" w:hAnsi="Times New Roman"/>
        </w:rPr>
        <w:instrText>建立了多尺度、多图幅</w:instrText>
      </w:r>
      <w:r w:rsidR="00F00D2C" w:rsidRPr="00333F08">
        <w:rPr>
          <w:rFonts w:ascii="Times New Roman" w:hAnsi="Times New Roman"/>
        </w:rPr>
        <w:instrText>(</w:instrText>
      </w:r>
      <w:r w:rsidR="00F00D2C" w:rsidRPr="00333F08">
        <w:rPr>
          <w:rFonts w:ascii="Times New Roman" w:hAnsi="Times New Roman"/>
        </w:rPr>
        <w:instrText>调查区</w:instrText>
      </w:r>
      <w:r w:rsidR="00F00D2C" w:rsidRPr="00333F08">
        <w:rPr>
          <w:rFonts w:ascii="Times New Roman" w:hAnsi="Times New Roman"/>
        </w:rPr>
        <w:instrText>)</w:instrText>
      </w:r>
      <w:r w:rsidR="00F00D2C" w:rsidRPr="00333F08">
        <w:rPr>
          <w:rFonts w:ascii="Times New Roman" w:hAnsi="Times New Roman"/>
        </w:rPr>
        <w:instrText>的多元异构某些地质空间数据与属性数据的有效存储、集成、管理、维护的数据库管理体系</w:instrText>
      </w:r>
      <w:r w:rsidR="00F00D2C" w:rsidRPr="00333F08">
        <w:rPr>
          <w:rFonts w:ascii="Times New Roman" w:hAnsi="Times New Roman"/>
        </w:rPr>
        <w:instrText>,</w:instrText>
      </w:r>
      <w:r w:rsidR="00F00D2C" w:rsidRPr="00333F08">
        <w:rPr>
          <w:rFonts w:ascii="Times New Roman" w:hAnsi="Times New Roman"/>
        </w:rPr>
        <w:instrText>为其数据中心提供了后台管理、维护和服务平台。其中</w:instrText>
      </w:r>
      <w:r w:rsidR="00F00D2C" w:rsidRPr="00333F08">
        <w:rPr>
          <w:rFonts w:ascii="Times New Roman" w:hAnsi="Times New Roman"/>
        </w:rPr>
        <w:instrText>,</w:instrText>
      </w:r>
      <w:r w:rsidR="00F00D2C" w:rsidRPr="00333F08">
        <w:rPr>
          <w:rFonts w:ascii="Times New Roman" w:hAnsi="Times New Roman"/>
        </w:rPr>
        <w:instrText>具有创新性体现在</w:instrText>
      </w:r>
      <w:r w:rsidR="00F00D2C" w:rsidRPr="00333F08">
        <w:rPr>
          <w:rFonts w:ascii="Times New Roman" w:hAnsi="Times New Roman"/>
        </w:rPr>
        <w:instrText>:(1)</w:instrText>
      </w:r>
      <w:r w:rsidR="00F00D2C" w:rsidRPr="00333F08">
        <w:rPr>
          <w:rFonts w:ascii="Times New Roman" w:hAnsi="Times New Roman"/>
        </w:rPr>
        <w:instrText>提出一种基于微服务体系的地质数据云服务框架体系。该体系以地质主题和基础业务实体为依据</w:instrText>
      </w:r>
      <w:r w:rsidR="00F00D2C" w:rsidRPr="00333F08">
        <w:rPr>
          <w:rFonts w:ascii="Times New Roman" w:hAnsi="Times New Roman"/>
        </w:rPr>
        <w:instrText>,</w:instrText>
      </w:r>
      <w:r w:rsidR="00F00D2C" w:rsidRPr="00333F08">
        <w:rPr>
          <w:rFonts w:ascii="Times New Roman" w:hAnsi="Times New Roman"/>
        </w:rPr>
        <w:instrText>将系统切分成细粒度的数据服务单元</w:instrText>
      </w:r>
      <w:r w:rsidR="00F00D2C" w:rsidRPr="00333F08">
        <w:rPr>
          <w:rFonts w:ascii="Times New Roman" w:hAnsi="Times New Roman"/>
        </w:rPr>
        <w:instrText>,</w:instrText>
      </w:r>
      <w:r w:rsidR="00F00D2C" w:rsidRPr="00333F08">
        <w:rPr>
          <w:rFonts w:ascii="Times New Roman" w:hAnsi="Times New Roman"/>
        </w:rPr>
        <w:instrText>然后通过内核虚拟化和容器技术标准化单进程</w:instrText>
      </w:r>
      <w:r w:rsidR="00F00D2C" w:rsidRPr="00333F08">
        <w:rPr>
          <w:rFonts w:ascii="Times New Roman" w:hAnsi="Times New Roman"/>
        </w:rPr>
        <w:instrText>,</w:instrText>
      </w:r>
      <w:r w:rsidR="00F00D2C" w:rsidRPr="00333F08">
        <w:rPr>
          <w:rFonts w:ascii="Times New Roman" w:hAnsi="Times New Roman"/>
        </w:rPr>
        <w:instrText>组成带有独立功能模块的地质数据主题服务单元。各服务单元之间可通过复合地质主题</w:instrText>
      </w:r>
      <w:r w:rsidR="00F00D2C" w:rsidRPr="00333F08">
        <w:rPr>
          <w:rFonts w:ascii="Times New Roman" w:hAnsi="Times New Roman"/>
        </w:rPr>
        <w:instrText>,</w:instrText>
      </w:r>
      <w:r w:rsidR="00F00D2C" w:rsidRPr="00333F08">
        <w:rPr>
          <w:rFonts w:ascii="Times New Roman" w:hAnsi="Times New Roman"/>
        </w:rPr>
        <w:instrText>形成更高层级的地质主题数据服务单元。</w:instrText>
      </w:r>
      <w:r w:rsidR="00F00D2C" w:rsidRPr="00333F08">
        <w:rPr>
          <w:rFonts w:ascii="Times New Roman" w:hAnsi="Times New Roman"/>
        </w:rPr>
        <w:instrText>(2)</w:instrText>
      </w:r>
      <w:r w:rsidR="00F00D2C" w:rsidRPr="00333F08">
        <w:rPr>
          <w:rFonts w:ascii="Times New Roman" w:hAnsi="Times New Roman"/>
        </w:rPr>
        <w:instrText>提出一种基于分治法思想构建</w:instrText>
      </w:r>
      <w:r w:rsidR="00F00D2C" w:rsidRPr="00333F08">
        <w:rPr>
          <w:rFonts w:ascii="Times New Roman" w:hAnsi="Times New Roman" w:hint="eastAsia"/>
        </w:rPr>
        <w:instrText>面向地质主题和基础业务实体的云服务系统。该系统通过分而治之的方法</w:instrText>
      </w:r>
      <w:r w:rsidR="00F00D2C" w:rsidRPr="00333F08">
        <w:rPr>
          <w:rFonts w:ascii="Times New Roman" w:hAnsi="Times New Roman"/>
        </w:rPr>
        <w:instrText>,</w:instrText>
      </w:r>
      <w:r w:rsidR="00F00D2C" w:rsidRPr="00333F08">
        <w:rPr>
          <w:rFonts w:ascii="Times New Roman" w:hAnsi="Times New Roman"/>
        </w:rPr>
        <w:instrText>将传统的整体系统拆分为边界明确、接口统一的服务单元</w:instrText>
      </w:r>
      <w:r w:rsidR="00F00D2C" w:rsidRPr="00333F08">
        <w:rPr>
          <w:rFonts w:ascii="Times New Roman" w:hAnsi="Times New Roman"/>
        </w:rPr>
        <w:instrText>,</w:instrText>
      </w:r>
      <w:r w:rsidR="00F00D2C" w:rsidRPr="00333F08">
        <w:rPr>
          <w:rFonts w:ascii="Times New Roman" w:hAnsi="Times New Roman"/>
        </w:rPr>
        <w:instrText>通过各服务单元的组合</w:instrText>
      </w:r>
      <w:r w:rsidR="00F00D2C" w:rsidRPr="00333F08">
        <w:rPr>
          <w:rFonts w:ascii="Times New Roman" w:hAnsi="Times New Roman"/>
        </w:rPr>
        <w:instrText>,</w:instrText>
      </w:r>
      <w:r w:rsidR="00F00D2C" w:rsidRPr="00333F08">
        <w:rPr>
          <w:rFonts w:ascii="Times New Roman" w:hAnsi="Times New Roman"/>
        </w:rPr>
        <w:instrText>来达到实现整个系统服务功能的目的。</w:instrText>
      </w:r>
      <w:r w:rsidR="00F00D2C" w:rsidRPr="00333F08">
        <w:rPr>
          <w:rFonts w:ascii="Times New Roman" w:hAnsi="Times New Roman"/>
        </w:rPr>
        <w:instrText>","genre":"</w:instrText>
      </w:r>
      <w:r w:rsidR="00F00D2C" w:rsidRPr="00333F08">
        <w:rPr>
          <w:rFonts w:ascii="Times New Roman" w:hAnsi="Times New Roman"/>
        </w:rPr>
        <w:instrText>博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学信息工程</w:instrText>
      </w:r>
      <w:r w:rsidR="00F00D2C" w:rsidRPr="00333F08">
        <w:rPr>
          <w:rFonts w:ascii="Times New Roman" w:hAnsi="Times New Roman"/>
        </w:rPr>
        <w:instrText xml:space="preserve">\ndownload: 752\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ndbcode: CDFD\ndbname: CDFDLAST2019\nfilename: 1018714801.nh","number-of-pages":"112","publisher":"</w:instrText>
      </w:r>
      <w:r w:rsidR="00F00D2C" w:rsidRPr="00333F08">
        <w:rPr>
          <w:rFonts w:ascii="Times New Roman" w:hAnsi="Times New Roman"/>
        </w:rPr>
        <w:instrText>中国地质大学</w:instrText>
      </w:r>
      <w:r w:rsidR="00F00D2C" w:rsidRPr="00333F08">
        <w:rPr>
          <w:rFonts w:ascii="Times New Roman" w:hAnsi="Times New Roman"/>
        </w:rPr>
        <w:instrText>","source":"CNKI","title":"</w:instrText>
      </w:r>
      <w:r w:rsidR="00F00D2C" w:rsidRPr="00333F08">
        <w:rPr>
          <w:rFonts w:ascii="Times New Roman" w:hAnsi="Times New Roman"/>
        </w:rPr>
        <w:instrText>基于微服务体系结构和面向多地质主题的数据云服务关键技术研究</w:instrText>
      </w:r>
      <w:r w:rsidR="00F00D2C" w:rsidRPr="00333F08">
        <w:rPr>
          <w:rFonts w:ascii="Times New Roman" w:hAnsi="Times New Roman"/>
        </w:rPr>
        <w:instrText>","URL":"https://kns.cnki.net/KCMS/detail/detail.aspx?dbcode=CDFD&amp;dbname=CDFDLAST2019&amp;filename=1018714801.nh","author":[{"literal":"</w:instrText>
      </w:r>
      <w:r w:rsidR="00F00D2C" w:rsidRPr="00333F08">
        <w:rPr>
          <w:rFonts w:ascii="Times New Roman" w:hAnsi="Times New Roman"/>
        </w:rPr>
        <w:instrText>彭诗杰</w:instrText>
      </w:r>
      <w:r w:rsidR="00F00D2C" w:rsidRPr="00333F08">
        <w:rPr>
          <w:rFonts w:ascii="Times New Roman" w:hAnsi="Times New Roman"/>
        </w:rPr>
        <w:instrText>"}],"contributor":[{"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accessed":{"date-parts":[["2025",2,25]]},"issued":{"date-parts":[["2019"]]}}},{"id":127,"uris":["http://zotero.org/users/local/8clMLtyf/items/4WYN8IS9"],"itemData":{"id":127,"type":"article-journal","abstract":"</w:instrText>
      </w:r>
      <w:r w:rsidR="00F00D2C" w:rsidRPr="00333F08">
        <w:rPr>
          <w:rFonts w:ascii="Times New Roman" w:hAnsi="Times New Roman"/>
        </w:rPr>
        <w:instrText>随着国家管网建设的</w:instrText>
      </w:r>
      <w:r w:rsidR="00F00D2C" w:rsidRPr="00333F08">
        <w:rPr>
          <w:rFonts w:ascii="Times New Roman" w:hAnsi="Times New Roman" w:hint="eastAsia"/>
        </w:rPr>
        <w:instrText>不断发展</w:instrText>
      </w:r>
      <w:r w:rsidR="00F00D2C" w:rsidRPr="00333F08">
        <w:rPr>
          <w:rFonts w:ascii="Times New Roman" w:hAnsi="Times New Roman"/>
        </w:rPr>
        <w:instrText>,</w:instrText>
      </w:r>
      <w:r w:rsidR="00F00D2C" w:rsidRPr="00333F08">
        <w:rPr>
          <w:rFonts w:ascii="Times New Roman" w:hAnsi="Times New Roman"/>
        </w:rPr>
        <w:instrText>系统业务与灾害数据信息规模大幅增长</w:instrText>
      </w:r>
      <w:r w:rsidR="00F00D2C" w:rsidRPr="00333F08">
        <w:rPr>
          <w:rFonts w:ascii="Times New Roman" w:hAnsi="Times New Roman"/>
        </w:rPr>
        <w:instrText>,</w:instrText>
      </w:r>
      <w:r w:rsidR="00F00D2C" w:rsidRPr="00333F08">
        <w:rPr>
          <w:rFonts w:ascii="Times New Roman" w:hAnsi="Times New Roman"/>
        </w:rPr>
        <w:instrText>同时为防范长距离管道运输过程中易受地质灾害影响发生事故的发生</w:instrText>
      </w:r>
      <w:r w:rsidR="00F00D2C" w:rsidRPr="00333F08">
        <w:rPr>
          <w:rFonts w:ascii="Times New Roman" w:hAnsi="Times New Roman"/>
        </w:rPr>
        <w:instrText>,</w:instrText>
      </w:r>
      <w:r w:rsidR="00F00D2C" w:rsidRPr="00333F08">
        <w:rPr>
          <w:rFonts w:ascii="Times New Roman" w:hAnsi="Times New Roman"/>
        </w:rPr>
        <w:instrText>开发基于微服务框架的管道地质灾害监测预警系统</w:instrText>
      </w:r>
      <w:r w:rsidR="00F00D2C" w:rsidRPr="00333F08">
        <w:rPr>
          <w:rFonts w:ascii="Times New Roman" w:hAnsi="Times New Roman"/>
        </w:rPr>
        <w:instrText>.</w:instrText>
      </w:r>
      <w:r w:rsidR="00F00D2C" w:rsidRPr="00333F08">
        <w:rPr>
          <w:rFonts w:ascii="Times New Roman" w:hAnsi="Times New Roman"/>
        </w:rPr>
        <w:instrText>系统采用前后端分离开发模式</w:instrText>
      </w:r>
      <w:r w:rsidR="00F00D2C" w:rsidRPr="00333F08">
        <w:rPr>
          <w:rFonts w:ascii="Times New Roman" w:hAnsi="Times New Roman"/>
        </w:rPr>
        <w:instrText>,</w:instrText>
      </w:r>
      <w:r w:rsidR="00F00D2C" w:rsidRPr="00333F08">
        <w:rPr>
          <w:rFonts w:ascii="Times New Roman" w:hAnsi="Times New Roman"/>
        </w:rPr>
        <w:instrText>具有高并发、低耦合、高可用、易扩展等特点</w:instrText>
      </w:r>
      <w:r w:rsidR="00F00D2C" w:rsidRPr="00333F08">
        <w:rPr>
          <w:rFonts w:ascii="Times New Roman" w:hAnsi="Times New Roman"/>
        </w:rPr>
        <w:instrText>,</w:instrText>
      </w:r>
      <w:r w:rsidR="00F00D2C" w:rsidRPr="00333F08">
        <w:rPr>
          <w:rFonts w:ascii="Times New Roman" w:hAnsi="Times New Roman"/>
        </w:rPr>
        <w:instrText>集观测、上报、研究、风险评估、预报预警功能于一体</w:instrText>
      </w:r>
      <w:r w:rsidR="00F00D2C" w:rsidRPr="00333F08">
        <w:rPr>
          <w:rFonts w:ascii="Times New Roman" w:hAnsi="Times New Roman"/>
        </w:rPr>
        <w:instrText>.</w:instrText>
      </w:r>
      <w:r w:rsidR="00F00D2C" w:rsidRPr="00333F08">
        <w:rPr>
          <w:rFonts w:ascii="Times New Roman" w:hAnsi="Times New Roman"/>
        </w:rPr>
        <w:instrText>目前系统长期稳定运行于国家管网分公司</w:instrText>
      </w:r>
      <w:r w:rsidR="00F00D2C" w:rsidRPr="00333F08">
        <w:rPr>
          <w:rFonts w:ascii="Times New Roman" w:hAnsi="Times New Roman"/>
        </w:rPr>
        <w:instrText>,</w:instrText>
      </w:r>
      <w:r w:rsidR="00F00D2C" w:rsidRPr="00333F08">
        <w:rPr>
          <w:rFonts w:ascii="Times New Roman" w:hAnsi="Times New Roman"/>
        </w:rPr>
        <w:instrText>有效解决灾害预警、灾害处理、灾害信息管理等问题</w:instrText>
      </w:r>
      <w:r w:rsidR="00F00D2C" w:rsidRPr="00333F08">
        <w:rPr>
          <w:rFonts w:ascii="Times New Roman" w:hAnsi="Times New Roman"/>
        </w:rPr>
        <w:instrText>,</w:instrText>
      </w:r>
      <w:r w:rsidR="00F00D2C" w:rsidRPr="00333F08">
        <w:rPr>
          <w:rFonts w:ascii="Times New Roman" w:hAnsi="Times New Roman"/>
        </w:rPr>
        <w:instrText>为长距离运输管道行业提供了有效解决方案</w:instrText>
      </w:r>
      <w:r w:rsidR="00F00D2C" w:rsidRPr="00333F08">
        <w:rPr>
          <w:rFonts w:ascii="Times New Roman" w:hAnsi="Times New Roman"/>
        </w:rPr>
        <w:instrText>.","container-title":"</w:instrText>
      </w:r>
      <w:r w:rsidR="00F00D2C" w:rsidRPr="00333F08">
        <w:rPr>
          <w:rFonts w:ascii="Times New Roman" w:hAnsi="Times New Roman"/>
        </w:rPr>
        <w:instrText>计算机系统应用</w:instrText>
      </w:r>
      <w:r w:rsidR="00F00D2C" w:rsidRPr="00333F08">
        <w:rPr>
          <w:rFonts w:ascii="Times New Roman" w:hAnsi="Times New Roman"/>
        </w:rPr>
        <w:instrText xml:space="preserve">","DOI":"10.15888/j.cnki.csa.008399","issue":"3","language":"zh-CN","note":"download: 645\nalbum: </w:instrText>
      </w:r>
      <w:r w:rsidR="00F00D2C" w:rsidRPr="00333F08">
        <w:rPr>
          <w:rFonts w:ascii="Times New Roman" w:hAnsi="Times New Roman"/>
        </w:rPr>
        <w:instrText>信息科技</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94;TP311.52\ndbcode: CJFQ\ndbname: CJFDLAST2022\nfilename: XTYY202203007","page":"65-74","source":"CNKI","title":"</w:instrText>
      </w:r>
      <w:r w:rsidR="00F00D2C" w:rsidRPr="00333F08">
        <w:rPr>
          <w:rFonts w:ascii="Times New Roman" w:hAnsi="Times New Roman"/>
        </w:rPr>
        <w:instrText>基于微服务架构的管道地质灾害监测预警系统</w:instrText>
      </w:r>
      <w:r w:rsidR="00F00D2C" w:rsidRPr="00333F08">
        <w:rPr>
          <w:rFonts w:ascii="Times New Roman" w:hAnsi="Times New Roman"/>
        </w:rPr>
        <w:instrText>","volume":"31","author":[{"literal":"</w:instrText>
      </w:r>
      <w:r w:rsidR="00F00D2C" w:rsidRPr="00333F08">
        <w:rPr>
          <w:rFonts w:ascii="Times New Roman" w:hAnsi="Times New Roman"/>
        </w:rPr>
        <w:instrText>郇凯</w:instrText>
      </w:r>
      <w:r w:rsidR="00F00D2C" w:rsidRPr="00333F08">
        <w:rPr>
          <w:rFonts w:ascii="Times New Roman" w:hAnsi="Times New Roman"/>
        </w:rPr>
        <w:instrText>"},{"literal":"</w:instrText>
      </w:r>
      <w:r w:rsidR="00F00D2C" w:rsidRPr="00333F08">
        <w:rPr>
          <w:rFonts w:ascii="Times New Roman" w:hAnsi="Times New Roman"/>
        </w:rPr>
        <w:instrText>黄佳为</w:instrText>
      </w:r>
      <w:r w:rsidR="00F00D2C" w:rsidRPr="00333F08">
        <w:rPr>
          <w:rFonts w:ascii="Times New Roman" w:hAnsi="Times New Roman"/>
        </w:rPr>
        <w:instrText>"},{"literal":"</w:instrText>
      </w:r>
      <w:r w:rsidR="00F00D2C" w:rsidRPr="00333F08">
        <w:rPr>
          <w:rFonts w:ascii="Times New Roman" w:hAnsi="Times New Roman"/>
        </w:rPr>
        <w:instrText>王鑫</w:instrText>
      </w:r>
      <w:r w:rsidR="00F00D2C" w:rsidRPr="00333F08">
        <w:rPr>
          <w:rFonts w:ascii="Times New Roman" w:hAnsi="Times New Roman"/>
        </w:rPr>
        <w:instrText>"},{"literal":"</w:instrText>
      </w:r>
      <w:r w:rsidR="00F00D2C" w:rsidRPr="00333F08">
        <w:rPr>
          <w:rFonts w:ascii="Times New Roman" w:hAnsi="Times New Roman"/>
        </w:rPr>
        <w:instrText>凌诚</w:instrText>
      </w:r>
      <w:r w:rsidR="00F00D2C" w:rsidRPr="00333F08">
        <w:rPr>
          <w:rFonts w:ascii="Times New Roman" w:hAnsi="Times New Roman"/>
        </w:rPr>
        <w:instrText>"}],"issued":{"date-parts":[["2022"]]}}},{"id":126,"uris":["http://zotero.org/users/local/8clMLtyf/items/UZ9ZST6Q"],"itemData":{"id":126,"type":"thesis","abstract":"</w:instrText>
      </w:r>
      <w:r w:rsidR="00F00D2C" w:rsidRPr="00333F08">
        <w:rPr>
          <w:rFonts w:ascii="Times New Roman" w:hAnsi="Times New Roman"/>
        </w:rPr>
        <w:instrText>地质遗迹公园有着分布范围广、空间信息数据繁杂、地质遗迹珍贵且</w:instrText>
      </w:r>
      <w:r w:rsidR="00F00D2C" w:rsidRPr="00333F08">
        <w:rPr>
          <w:rFonts w:ascii="Times New Roman" w:hAnsi="Times New Roman" w:hint="eastAsia"/>
        </w:rPr>
        <w:instrText>不可恢复等特点</w:instrText>
      </w:r>
      <w:r w:rsidR="00F00D2C" w:rsidRPr="00333F08">
        <w:rPr>
          <w:rFonts w:ascii="Times New Roman" w:hAnsi="Times New Roman"/>
        </w:rPr>
        <w:instrText>,</w:instrText>
      </w:r>
      <w:r w:rsidR="00F00D2C" w:rsidRPr="00333F08">
        <w:rPr>
          <w:rFonts w:ascii="Times New Roman" w:hAnsi="Times New Roman"/>
        </w:rPr>
        <w:instrText>建立信息化管理平台进而提升管理效率成为地质遗迹公园建设的重要需求。相比传统</w:instrText>
      </w:r>
      <w:r w:rsidR="00F00D2C" w:rsidRPr="00333F08">
        <w:rPr>
          <w:rFonts w:ascii="Times New Roman" w:hAnsi="Times New Roman"/>
        </w:rPr>
        <w:instrText>GIS</w:instrText>
      </w:r>
      <w:r w:rsidR="00F00D2C" w:rsidRPr="00333F08">
        <w:rPr>
          <w:rFonts w:ascii="Times New Roman" w:hAnsi="Times New Roman"/>
        </w:rPr>
        <w:instrText>而言</w:instrText>
      </w:r>
      <w:r w:rsidR="00F00D2C" w:rsidRPr="00333F08">
        <w:rPr>
          <w:rFonts w:ascii="Times New Roman" w:hAnsi="Times New Roman"/>
        </w:rPr>
        <w:instrText>,WebGIS</w:instrText>
      </w:r>
      <w:r w:rsidR="00F00D2C" w:rsidRPr="00333F08">
        <w:rPr>
          <w:rFonts w:ascii="Times New Roman" w:hAnsi="Times New Roman"/>
        </w:rPr>
        <w:instrText>开发技术丰富多样、开发过程轻量快速、使用体验高效美观</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技术建立信息管理平台</w:instrText>
      </w:r>
      <w:r w:rsidR="00F00D2C" w:rsidRPr="00333F08">
        <w:rPr>
          <w:rFonts w:ascii="Times New Roman" w:hAnsi="Times New Roman"/>
        </w:rPr>
        <w:instrText>,</w:instrText>
      </w:r>
      <w:r w:rsidR="00F00D2C" w:rsidRPr="00333F08">
        <w:rPr>
          <w:rFonts w:ascii="Times New Roman" w:hAnsi="Times New Roman"/>
        </w:rPr>
        <w:instrText>可以直观的呈现地质遗迹公园各项管理事务</w:instrText>
      </w:r>
      <w:r w:rsidR="00F00D2C" w:rsidRPr="00333F08">
        <w:rPr>
          <w:rFonts w:ascii="Times New Roman" w:hAnsi="Times New Roman"/>
        </w:rPr>
        <w:instrText>,</w:instrText>
      </w:r>
      <w:r w:rsidR="00F00D2C" w:rsidRPr="00333F08">
        <w:rPr>
          <w:rFonts w:ascii="Times New Roman" w:hAnsi="Times New Roman"/>
        </w:rPr>
        <w:instrText>充分发挥地理空间数据的价值</w:instrText>
      </w:r>
      <w:r w:rsidR="00F00D2C" w:rsidRPr="00333F08">
        <w:rPr>
          <w:rFonts w:ascii="Times New Roman" w:hAnsi="Times New Roman"/>
        </w:rPr>
        <w:instrText>,</w:instrText>
      </w:r>
      <w:r w:rsidR="00F00D2C" w:rsidRPr="00333F08">
        <w:rPr>
          <w:rFonts w:ascii="Times New Roman" w:hAnsi="Times New Roman"/>
        </w:rPr>
        <w:instrText>使公园管理工作数字化、科学化、高效化。随着近年来</w:instrText>
      </w:r>
      <w:r w:rsidR="00F00D2C" w:rsidRPr="00333F08">
        <w:rPr>
          <w:rFonts w:ascii="Times New Roman" w:hAnsi="Times New Roman"/>
        </w:rPr>
        <w:instrText>Web</w:instrText>
      </w:r>
      <w:r w:rsidR="00F00D2C" w:rsidRPr="00333F08">
        <w:rPr>
          <w:rFonts w:ascii="Times New Roman" w:hAnsi="Times New Roman"/>
        </w:rPr>
        <w:instrText>技术的快速发展和</w:instrText>
      </w:r>
      <w:r w:rsidR="00F00D2C" w:rsidRPr="00333F08">
        <w:rPr>
          <w:rFonts w:ascii="Times New Roman" w:hAnsi="Times New Roman"/>
        </w:rPr>
        <w:instrText>GIS</w:instrText>
      </w:r>
      <w:r w:rsidR="00F00D2C" w:rsidRPr="00333F08">
        <w:rPr>
          <w:rFonts w:ascii="Times New Roman" w:hAnsi="Times New Roman"/>
        </w:rPr>
        <w:instrText>技术的广泛应用</w:instrText>
      </w:r>
      <w:r w:rsidR="00F00D2C" w:rsidRPr="00333F08">
        <w:rPr>
          <w:rFonts w:ascii="Times New Roman" w:hAnsi="Times New Roman"/>
        </w:rPr>
        <w:instrText>,</w:instrText>
      </w:r>
      <w:r w:rsidR="00F00D2C" w:rsidRPr="00333F08">
        <w:rPr>
          <w:rFonts w:ascii="Times New Roman" w:hAnsi="Times New Roman"/>
        </w:rPr>
        <w:instrText>催生了许多新的</w:instrText>
      </w:r>
      <w:r w:rsidR="00F00D2C" w:rsidRPr="00333F08">
        <w:rPr>
          <w:rFonts w:ascii="Times New Roman" w:hAnsi="Times New Roman"/>
        </w:rPr>
        <w:instrText>WebGIS</w:instrText>
      </w:r>
      <w:r w:rsidR="00F00D2C" w:rsidRPr="00333F08">
        <w:rPr>
          <w:rFonts w:ascii="Times New Roman" w:hAnsi="Times New Roman"/>
        </w:rPr>
        <w:instrText>技术</w:instrText>
      </w:r>
      <w:r w:rsidR="00F00D2C" w:rsidRPr="00333F08">
        <w:rPr>
          <w:rFonts w:ascii="Times New Roman" w:hAnsi="Times New Roman"/>
        </w:rPr>
        <w:instrText>,</w:instrText>
      </w:r>
      <w:r w:rsidR="00F00D2C" w:rsidRPr="00333F08">
        <w:rPr>
          <w:rFonts w:ascii="Times New Roman" w:hAnsi="Times New Roman"/>
        </w:rPr>
        <w:instrText>并且在生产环境中得到了广泛的实践。通过查阅相关文献和学习相关开发技术</w:instrText>
      </w:r>
      <w:r w:rsidR="00F00D2C" w:rsidRPr="00333F08">
        <w:rPr>
          <w:rFonts w:ascii="Times New Roman" w:hAnsi="Times New Roman"/>
        </w:rPr>
        <w:instrText>,</w:instrText>
      </w:r>
      <w:r w:rsidR="00F00D2C" w:rsidRPr="00333F08">
        <w:rPr>
          <w:rFonts w:ascii="Times New Roman" w:hAnsi="Times New Roman"/>
        </w:rPr>
        <w:instrText>本文梳理了</w:instrText>
      </w:r>
      <w:r w:rsidR="00F00D2C" w:rsidRPr="00333F08">
        <w:rPr>
          <w:rFonts w:ascii="Times New Roman" w:hAnsi="Times New Roman"/>
        </w:rPr>
        <w:instrText>WebGIS</w:instrText>
      </w:r>
      <w:r w:rsidR="00F00D2C" w:rsidRPr="00333F08">
        <w:rPr>
          <w:rFonts w:ascii="Times New Roman" w:hAnsi="Times New Roman"/>
        </w:rPr>
        <w:instrText>近些年的发展</w:instrText>
      </w:r>
      <w:r w:rsidR="00F00D2C" w:rsidRPr="00333F08">
        <w:rPr>
          <w:rFonts w:ascii="Times New Roman" w:hAnsi="Times New Roman"/>
        </w:rPr>
        <w:instrText>,</w:instrText>
      </w:r>
      <w:r w:rsidR="00F00D2C" w:rsidRPr="00333F08">
        <w:rPr>
          <w:rFonts w:ascii="Times New Roman" w:hAnsi="Times New Roman"/>
        </w:rPr>
        <w:instrText>并对目</w:instrText>
      </w:r>
      <w:r w:rsidR="00F00D2C" w:rsidRPr="00333F08">
        <w:rPr>
          <w:rFonts w:ascii="Times New Roman" w:hAnsi="Times New Roman" w:hint="eastAsia"/>
        </w:rPr>
        <w:instrText>前主流的技术方案做了介绍</w:instrText>
      </w:r>
      <w:r w:rsidR="00F00D2C" w:rsidRPr="00333F08">
        <w:rPr>
          <w:rFonts w:ascii="Times New Roman" w:hAnsi="Times New Roman"/>
        </w:rPr>
        <w:instrText>,</w:instrText>
      </w:r>
      <w:r w:rsidR="00F00D2C" w:rsidRPr="00333F08">
        <w:rPr>
          <w:rFonts w:ascii="Times New Roman" w:hAnsi="Times New Roman"/>
        </w:rPr>
        <w:instrText>包括地图服务、空间数据存储、</w:instrText>
      </w:r>
      <w:r w:rsidR="00F00D2C" w:rsidRPr="00333F08">
        <w:rPr>
          <w:rFonts w:ascii="Times New Roman" w:hAnsi="Times New Roman"/>
        </w:rPr>
        <w:instrText>GeoJSON</w:instrText>
      </w:r>
      <w:r w:rsidR="00F00D2C" w:rsidRPr="00333F08">
        <w:rPr>
          <w:rFonts w:ascii="Times New Roman" w:hAnsi="Times New Roman"/>
        </w:rPr>
        <w:instrText>数据格式、空间数据处理、前端开发框架、数据可视化等技术模块。基于对公园需求的充分调研</w:instrText>
      </w:r>
      <w:r w:rsidR="00F00D2C" w:rsidRPr="00333F08">
        <w:rPr>
          <w:rFonts w:ascii="Times New Roman" w:hAnsi="Times New Roman"/>
        </w:rPr>
        <w:instrText>,</w:instrText>
      </w:r>
      <w:r w:rsidR="00F00D2C" w:rsidRPr="00333F08">
        <w:rPr>
          <w:rFonts w:ascii="Times New Roman" w:hAnsi="Times New Roman"/>
        </w:rPr>
        <w:instrText>本文确定采取开源轻量的技术方案</w:instrText>
      </w:r>
      <w:r w:rsidR="00F00D2C" w:rsidRPr="00333F08">
        <w:rPr>
          <w:rFonts w:ascii="Times New Roman" w:hAnsi="Times New Roman"/>
        </w:rPr>
        <w:instrText>,</w:instrText>
      </w:r>
      <w:r w:rsidR="00F00D2C" w:rsidRPr="00333F08">
        <w:rPr>
          <w:rFonts w:ascii="Times New Roman" w:hAnsi="Times New Roman"/>
        </w:rPr>
        <w:instrText>基于分层架构设计实现五大连池地质遗迹公园</w:instrText>
      </w:r>
      <w:r w:rsidR="00F00D2C" w:rsidRPr="00333F08">
        <w:rPr>
          <w:rFonts w:ascii="Times New Roman" w:hAnsi="Times New Roman"/>
        </w:rPr>
        <w:instrText>WebGIS</w:instrText>
      </w:r>
      <w:r w:rsidR="00F00D2C" w:rsidRPr="00333F08">
        <w:rPr>
          <w:rFonts w:ascii="Times New Roman" w:hAnsi="Times New Roman"/>
        </w:rPr>
        <w:instrText>管理平台。数据库使用开源的</w:instrText>
      </w:r>
      <w:r w:rsidR="00F00D2C" w:rsidRPr="00333F08">
        <w:rPr>
          <w:rFonts w:ascii="Times New Roman" w:hAnsi="Times New Roman"/>
        </w:rPr>
        <w:instrText>PostgreSQL,</w:instrText>
      </w:r>
      <w:r w:rsidR="00F00D2C" w:rsidRPr="00333F08">
        <w:rPr>
          <w:rFonts w:ascii="Times New Roman" w:hAnsi="Times New Roman"/>
        </w:rPr>
        <w:instrText>地图服务平台使用开源技术</w:instrText>
      </w:r>
      <w:r w:rsidR="00F00D2C" w:rsidRPr="00333F08">
        <w:rPr>
          <w:rFonts w:ascii="Times New Roman" w:hAnsi="Times New Roman"/>
        </w:rPr>
        <w:instrText>GeoServer,</w:instrText>
      </w:r>
      <w:r w:rsidR="00F00D2C" w:rsidRPr="00333F08">
        <w:rPr>
          <w:rFonts w:ascii="Times New Roman" w:hAnsi="Times New Roman"/>
        </w:rPr>
        <w:instrText>后端开发使用</w:instrText>
      </w:r>
      <w:r w:rsidR="00F00D2C" w:rsidRPr="00333F08">
        <w:rPr>
          <w:rFonts w:ascii="Times New Roman" w:hAnsi="Times New Roman"/>
        </w:rPr>
        <w:instrText>Java</w:instrText>
      </w:r>
      <w:r w:rsidR="00F00D2C" w:rsidRPr="00333F08">
        <w:rPr>
          <w:rFonts w:ascii="Times New Roman" w:hAnsi="Times New Roman"/>
        </w:rPr>
        <w:instrText>语言</w:instrText>
      </w:r>
      <w:r w:rsidR="00F00D2C" w:rsidRPr="00333F08">
        <w:rPr>
          <w:rFonts w:ascii="Times New Roman" w:hAnsi="Times New Roman"/>
        </w:rPr>
        <w:instrText>,</w:instrText>
      </w:r>
      <w:r w:rsidR="00F00D2C" w:rsidRPr="00333F08">
        <w:rPr>
          <w:rFonts w:ascii="Times New Roman" w:hAnsi="Times New Roman"/>
        </w:rPr>
        <w:instrText>前端框架使用</w:instrText>
      </w:r>
      <w:r w:rsidR="00F00D2C" w:rsidRPr="00333F08">
        <w:rPr>
          <w:rFonts w:ascii="Times New Roman" w:hAnsi="Times New Roman"/>
        </w:rPr>
        <w:instrText>Vue,</w:instrText>
      </w:r>
      <w:r w:rsidR="00F00D2C" w:rsidRPr="00333F08">
        <w:rPr>
          <w:rFonts w:ascii="Times New Roman" w:hAnsi="Times New Roman"/>
        </w:rPr>
        <w:instrText>前端地图框架使用</w:instrText>
      </w:r>
      <w:r w:rsidR="00F00D2C" w:rsidRPr="00333F08">
        <w:rPr>
          <w:rFonts w:ascii="Times New Roman" w:hAnsi="Times New Roman"/>
        </w:rPr>
        <w:instrText>Leaflet,</w:instrText>
      </w:r>
      <w:r w:rsidR="00F00D2C" w:rsidRPr="00333F08">
        <w:rPr>
          <w:rFonts w:ascii="Times New Roman" w:hAnsi="Times New Roman"/>
        </w:rPr>
        <w:instrText>数据可视化工具使用</w:instrText>
      </w:r>
      <w:r w:rsidR="00F00D2C" w:rsidRPr="00333F08">
        <w:rPr>
          <w:rFonts w:ascii="Times New Roman" w:hAnsi="Times New Roman"/>
        </w:rPr>
        <w:instrText>ECharts</w:instrText>
      </w:r>
      <w:r w:rsidR="00F00D2C" w:rsidRPr="00333F08">
        <w:rPr>
          <w:rFonts w:ascii="Times New Roman" w:hAnsi="Times New Roman"/>
        </w:rPr>
        <w:instrText>。旨在建立一套界面美观</w:instrText>
      </w:r>
      <w:r w:rsidR="00F00D2C" w:rsidRPr="00333F08">
        <w:rPr>
          <w:rFonts w:ascii="Times New Roman" w:hAnsi="Times New Roman"/>
        </w:rPr>
        <w:instrText>,</w:instrText>
      </w:r>
      <w:r w:rsidR="00F00D2C" w:rsidRPr="00333F08">
        <w:rPr>
          <w:rFonts w:ascii="Times New Roman" w:hAnsi="Times New Roman"/>
        </w:rPr>
        <w:instrText>功能易用的</w:instrText>
      </w:r>
      <w:r w:rsidR="00F00D2C" w:rsidRPr="00333F08">
        <w:rPr>
          <w:rFonts w:ascii="Times New Roman" w:hAnsi="Times New Roman"/>
        </w:rPr>
        <w:instrText>WebGIS</w:instrText>
      </w:r>
      <w:r w:rsidR="00F00D2C" w:rsidRPr="00333F08">
        <w:rPr>
          <w:rFonts w:ascii="Times New Roman" w:hAnsi="Times New Roman"/>
        </w:rPr>
        <w:instrText>管理系统。五大连池</w:instrText>
      </w:r>
      <w:r w:rsidR="00F00D2C" w:rsidRPr="00333F08">
        <w:rPr>
          <w:rFonts w:ascii="Times New Roman" w:hAnsi="Times New Roman"/>
        </w:rPr>
        <w:instrText>WebGIS</w:instrText>
      </w:r>
      <w:r w:rsidR="00F00D2C" w:rsidRPr="00333F08">
        <w:rPr>
          <w:rFonts w:ascii="Times New Roman" w:hAnsi="Times New Roman"/>
        </w:rPr>
        <w:instrText>管理系统是以地图和数据为核心</w:instrText>
      </w:r>
      <w:r w:rsidR="00F00D2C" w:rsidRPr="00333F08">
        <w:rPr>
          <w:rFonts w:ascii="Times New Roman" w:hAnsi="Times New Roman"/>
        </w:rPr>
        <w:instrText>,</w:instrText>
      </w:r>
      <w:r w:rsidR="00F00D2C" w:rsidRPr="00333F08">
        <w:rPr>
          <w:rFonts w:ascii="Times New Roman" w:hAnsi="Times New Roman"/>
        </w:rPr>
        <w:instrText>围绕水体监测、地质遗迹监测、土壤环境调查、人为环境因素调查等管理事务</w:instrText>
      </w:r>
      <w:r w:rsidR="00F00D2C" w:rsidRPr="00333F08">
        <w:rPr>
          <w:rFonts w:ascii="Times New Roman" w:hAnsi="Times New Roman"/>
        </w:rPr>
        <w:instrText>,</w:instrText>
      </w:r>
      <w:r w:rsidR="00F00D2C" w:rsidRPr="00333F08">
        <w:rPr>
          <w:rFonts w:ascii="Times New Roman" w:hAnsi="Times New Roman"/>
        </w:rPr>
        <w:instrText>建立的一套的综合管理系统。系统实现了地图显示、数据查询、原始数据存储、数据总览、统计分析、数据更新、权限管理等功能</w:instrText>
      </w:r>
      <w:r w:rsidR="00F00D2C" w:rsidRPr="00333F08">
        <w:rPr>
          <w:rFonts w:ascii="Times New Roman" w:hAnsi="Times New Roman"/>
        </w:rPr>
        <w:instrText>,</w:instrText>
      </w:r>
      <w:r w:rsidR="00F00D2C" w:rsidRPr="00333F08">
        <w:rPr>
          <w:rFonts w:ascii="Times New Roman" w:hAnsi="Times New Roman"/>
        </w:rPr>
        <w:instrText>为公园的各种类型数据提供了安全可靠的存储方案</w:instrText>
      </w:r>
      <w:r w:rsidR="00F00D2C" w:rsidRPr="00333F08">
        <w:rPr>
          <w:rFonts w:ascii="Times New Roman" w:hAnsi="Times New Roman"/>
        </w:rPr>
        <w:instrText>,</w:instrText>
      </w:r>
      <w:r w:rsidR="00F00D2C" w:rsidRPr="00333F08">
        <w:rPr>
          <w:rFonts w:ascii="Times New Roman" w:hAnsi="Times New Roman"/>
        </w:rPr>
        <w:instrText>为公园管理人员提供了美观高效的管理平台。在开发工作完成后</w:instrText>
      </w:r>
      <w:r w:rsidR="00F00D2C" w:rsidRPr="00333F08">
        <w:rPr>
          <w:rFonts w:ascii="Times New Roman" w:hAnsi="Times New Roman"/>
        </w:rPr>
        <w:instrText>,</w:instrText>
      </w:r>
      <w:r w:rsidR="00F00D2C" w:rsidRPr="00333F08">
        <w:rPr>
          <w:rFonts w:ascii="Times New Roman" w:hAnsi="Times New Roman"/>
        </w:rPr>
        <w:instrText>对系统的主要功能以图文形式进行了展示</w:instrText>
      </w:r>
      <w:r w:rsidR="00F00D2C" w:rsidRPr="00333F08">
        <w:rPr>
          <w:rFonts w:ascii="Times New Roman" w:hAnsi="Times New Roman"/>
        </w:rPr>
        <w:instrText>,</w:instrText>
      </w:r>
      <w:r w:rsidR="00F00D2C" w:rsidRPr="00333F08">
        <w:rPr>
          <w:rFonts w:ascii="Times New Roman" w:hAnsi="Times New Roman"/>
        </w:rPr>
        <w:instrText>并分析说明了系统的核心代码。最后</w:instrText>
      </w:r>
      <w:r w:rsidR="00F00D2C" w:rsidRPr="00333F08">
        <w:rPr>
          <w:rFonts w:ascii="Times New Roman" w:hAnsi="Times New Roman"/>
        </w:rPr>
        <w:instrText>,</w:instrText>
      </w:r>
      <w:r w:rsidR="00F00D2C" w:rsidRPr="00333F08">
        <w:rPr>
          <w:rFonts w:ascii="Times New Roman" w:hAnsi="Times New Roman"/>
        </w:rPr>
        <w:instrText>对目前地质公园</w:instrText>
      </w:r>
      <w:r w:rsidR="00F00D2C" w:rsidRPr="00333F08">
        <w:rPr>
          <w:rFonts w:ascii="Times New Roman" w:hAnsi="Times New Roman"/>
        </w:rPr>
        <w:instrText>WebGIS</w:instrText>
      </w:r>
      <w:r w:rsidR="00F00D2C" w:rsidRPr="00333F08">
        <w:rPr>
          <w:rFonts w:ascii="Times New Roman" w:hAnsi="Times New Roman"/>
        </w:rPr>
        <w:instrText>管理系统进行了总结</w:instrText>
      </w:r>
      <w:r w:rsidR="00F00D2C" w:rsidRPr="00333F08">
        <w:rPr>
          <w:rFonts w:ascii="Times New Roman" w:hAnsi="Times New Roman"/>
        </w:rPr>
        <w:instrText>,</w:instrText>
      </w:r>
      <w:r w:rsidR="00F00D2C" w:rsidRPr="00333F08">
        <w:rPr>
          <w:rFonts w:ascii="Times New Roman" w:hAnsi="Times New Roman"/>
        </w:rPr>
        <w:instrText>并结合</w:instrText>
      </w:r>
      <w:r w:rsidR="00F00D2C" w:rsidRPr="00333F08">
        <w:rPr>
          <w:rFonts w:ascii="Times New Roman" w:hAnsi="Times New Roman"/>
        </w:rPr>
        <w:instrText>WebGIS</w:instrText>
      </w:r>
      <w:r w:rsidR="00F00D2C" w:rsidRPr="00333F08">
        <w:rPr>
          <w:rFonts w:ascii="Times New Roman" w:hAnsi="Times New Roman"/>
        </w:rPr>
        <w:instrText>发展趋势和地质公园建设方向</w:instrText>
      </w:r>
      <w:r w:rsidR="00F00D2C" w:rsidRPr="00333F08">
        <w:rPr>
          <w:rFonts w:ascii="Times New Roman" w:hAnsi="Times New Roman"/>
        </w:rPr>
        <w:instrText>,</w:instrText>
      </w:r>
      <w:r w:rsidR="00F00D2C" w:rsidRPr="00333F08">
        <w:rPr>
          <w:rFonts w:ascii="Times New Roman" w:hAnsi="Times New Roman"/>
        </w:rPr>
        <w:instrText>对地质公园管理系统后</w:instrText>
      </w:r>
      <w:r w:rsidR="00F00D2C" w:rsidRPr="00333F08">
        <w:rPr>
          <w:rFonts w:ascii="Times New Roman" w:hAnsi="Times New Roman" w:hint="eastAsia"/>
        </w:rPr>
        <w:instrText>期的技术升级做了一些探讨和展望。</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93/d.cnki.gzdzy.2020.000735\nmajor: </w:instrText>
      </w:r>
      <w:r w:rsidR="00F00D2C" w:rsidRPr="00333F08">
        <w:rPr>
          <w:rFonts w:ascii="Times New Roman" w:hAnsi="Times New Roman"/>
        </w:rPr>
        <w:instrText>测绘科学与技术</w:instrText>
      </w:r>
      <w:r w:rsidR="00F00D2C" w:rsidRPr="00333F08">
        <w:rPr>
          <w:rFonts w:ascii="Times New Roman" w:hAnsi="Times New Roman"/>
        </w:rPr>
        <w:instrText xml:space="preserve">\ndownload: 648\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942;P208\ndbcode: CMFD\ndbname: CMFD202002\nfilename: 1020042887.nh","number-of-pages":"66","publisher":"</w:instrText>
      </w:r>
      <w:r w:rsidR="00F00D2C" w:rsidRPr="00333F08">
        <w:rPr>
          <w:rFonts w:ascii="Times New Roman" w:hAnsi="Times New Roman"/>
        </w:rPr>
        <w:instrText>中国地质大学（北京）</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的地质遗迹公园管理系统研发</w:instrText>
      </w:r>
      <w:r w:rsidR="00F00D2C" w:rsidRPr="00333F08">
        <w:rPr>
          <w:rFonts w:ascii="Times New Roman" w:hAnsi="Times New Roman"/>
        </w:rPr>
        <w:instrText>","URL":"https://doi.org/10.27493/d.cnki.gzdzy.2020.000735","author":[{"literal":"</w:instrText>
      </w:r>
      <w:r w:rsidR="00F00D2C" w:rsidRPr="00333F08">
        <w:rPr>
          <w:rFonts w:ascii="Times New Roman" w:hAnsi="Times New Roman"/>
        </w:rPr>
        <w:instrText>田峰</w:instrText>
      </w:r>
      <w:r w:rsidR="00F00D2C" w:rsidRPr="00333F08">
        <w:rPr>
          <w:rFonts w:ascii="Times New Roman" w:hAnsi="Times New Roman"/>
        </w:rPr>
        <w:instrText>"}],"contributor":[{"literal":"</w:instrText>
      </w:r>
      <w:r w:rsidR="00F00D2C" w:rsidRPr="00333F08">
        <w:rPr>
          <w:rFonts w:ascii="Times New Roman" w:hAnsi="Times New Roman"/>
        </w:rPr>
        <w:instrText>邢廷炎</w:instrText>
      </w:r>
      <w:r w:rsidR="00F00D2C" w:rsidRPr="00333F08">
        <w:rPr>
          <w:rFonts w:ascii="Times New Roman" w:hAnsi="Times New Roman"/>
        </w:rPr>
        <w:instrText xml:space="preserve">"}],"accessed":{"date-parts":[["2025",2,25]]},"issued":{"date-parts":[["2020"]]}}}],"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82-84]</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8"/>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9"/>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77" w:name="_Toc19314643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优化</w:t>
      </w:r>
      <w:bookmarkEnd w:id="77"/>
    </w:p>
    <w:p w14:paraId="725CB523" w14:textId="4FDBC0BC"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78" w:name="_Toc193146435"/>
      <w:r w:rsidRPr="00D834A6">
        <w:rPr>
          <w:rFonts w:ascii="Times New Roman" w:eastAsia="黑体" w:hAnsi="Times New Roman" w:hint="eastAsia"/>
          <w:bCs/>
        </w:rPr>
        <w:t>4.2.1</w:t>
      </w:r>
      <w:r w:rsidRPr="00D834A6">
        <w:rPr>
          <w:rFonts w:ascii="Times New Roman" w:eastAsia="黑体" w:hAnsi="Times New Roman" w:hint="eastAsia"/>
          <w:bCs/>
        </w:rPr>
        <w:t>模型可视化</w:t>
      </w:r>
      <w:bookmarkEnd w:id="78"/>
    </w:p>
    <w:p w14:paraId="74217792" w14:textId="3A3A6510" w:rsidR="004B2F56" w:rsidRDefault="004B1655" w:rsidP="00333F08">
      <w:pPr>
        <w:spacing w:line="300" w:lineRule="auto"/>
        <w:ind w:firstLineChars="200" w:firstLine="480"/>
        <w:jc w:val="both"/>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70"/>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71"/>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2"/>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3"/>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678218A8"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4"/>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5"/>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31546775"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6"/>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3E4FC51E"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w:t>
      </w:r>
      <w:r w:rsidRPr="009B20C7">
        <w:rPr>
          <w:rFonts w:ascii="Times New Roman" w:hAnsi="Times New Roman" w:cs="Times New Roman" w:hint="eastAsia"/>
          <w:color w:val="000000"/>
          <w:kern w:val="2"/>
        </w:rPr>
        <w:lastRenderedPageBreak/>
        <w:t>中。</w:t>
      </w:r>
    </w:p>
    <w:p w14:paraId="411A669B" w14:textId="4E8ACAD4"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7"/>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79" w:name="_Toc193146436"/>
      <w:r w:rsidRPr="00D834A6">
        <w:rPr>
          <w:rFonts w:ascii="Times New Roman" w:eastAsia="黑体" w:hAnsi="Times New Roman" w:hint="eastAsia"/>
          <w:bCs/>
        </w:rPr>
        <w:t>4.2.2</w:t>
      </w:r>
      <w:bookmarkStart w:id="80" w:name="OLE_LINK15"/>
      <w:bookmarkStart w:id="81"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80"/>
      <w:bookmarkEnd w:id="81"/>
      <w:r w:rsidR="00CE0340" w:rsidRPr="00D834A6">
        <w:rPr>
          <w:rFonts w:ascii="Times New Roman" w:eastAsia="黑体" w:hAnsi="Times New Roman" w:hint="eastAsia"/>
          <w:bCs/>
        </w:rPr>
        <w:t>分析</w:t>
      </w:r>
      <w:bookmarkEnd w:id="79"/>
    </w:p>
    <w:p w14:paraId="1C1BD140" w14:textId="3AD11DBC"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1</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386926C4"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w:t>
      </w:r>
      <w:r w:rsidRPr="00333F08">
        <w:rPr>
          <w:rFonts w:ascii="Times New Roman" w:hAnsi="Times New Roman" w:cs="Times New Roman" w:hint="eastAsia"/>
          <w:color w:val="000000"/>
          <w:kern w:val="2"/>
        </w:rPr>
        <w:lastRenderedPageBreak/>
        <w:t>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7E586C" w:rsidRPr="00333F08">
        <w:rPr>
          <w:rFonts w:ascii="Times New Roman" w:hAnsi="Times New Roman" w:cs="Times New Roman" w:hint="eastAsia"/>
          <w:color w:val="000000"/>
          <w:kern w:val="2"/>
        </w:rPr>
        <w:t>9</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8"/>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9"/>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80"/>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81"/>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2"/>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3"/>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4"/>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5"/>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82" w:name="_Toc193146437"/>
      <w:r w:rsidRPr="00D834A6">
        <w:rPr>
          <w:rFonts w:ascii="Times New Roman" w:eastAsia="黑体" w:hAnsi="Times New Roman" w:hint="eastAsia"/>
          <w:bCs/>
        </w:rPr>
        <w:t>4.2.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82"/>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6"/>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7"/>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8"/>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lastRenderedPageBreak/>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9"/>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83" w:name="_Toc193146438"/>
      <w:r w:rsidRPr="00D834A6">
        <w:rPr>
          <w:rFonts w:ascii="Times New Roman" w:eastAsia="黑体" w:hAnsi="Times New Roman" w:hint="eastAsia"/>
          <w:sz w:val="28"/>
          <w:szCs w:val="32"/>
        </w:rPr>
        <w:lastRenderedPageBreak/>
        <w:t>4</w:t>
      </w:r>
      <w:r w:rsidRPr="00D834A6">
        <w:rPr>
          <w:rFonts w:ascii="Times New Roman" w:eastAsia="黑体" w:hAnsi="Times New Roman"/>
          <w:sz w:val="28"/>
          <w:szCs w:val="32"/>
        </w:rPr>
        <w:t>.</w:t>
      </w:r>
      <w:r w:rsidRPr="00D834A6">
        <w:rPr>
          <w:rFonts w:ascii="Times New Roman" w:eastAsia="黑体" w:hAnsi="Times New Roman" w:hint="eastAsia"/>
          <w:sz w:val="28"/>
          <w:szCs w:val="32"/>
        </w:rPr>
        <w:t>3</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83"/>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1</w:t>
      </w:r>
      <w:r w:rsidRPr="00333F08">
        <w:rPr>
          <w:rFonts w:ascii="Times New Roman" w:hAnsi="Times New Roman" w:cs="Times New Roman" w:hint="eastAsia"/>
          <w:kern w:val="2"/>
        </w:rPr>
        <w:t>）</w:t>
      </w:r>
    </w:p>
    <w:p w14:paraId="650AE94F" w14:textId="0D4E05DE"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98030A" w:rsidRPr="00333F08">
        <w:rPr>
          <w:rFonts w:ascii="Times New Roman" w:hAnsi="Times New Roman" w:cs="Times New Roman"/>
          <w:kern w:val="2"/>
        </w:rPr>
        <w:t>2</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3</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592DAFF9"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4</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5</w:t>
      </w:r>
      <w:r w:rsidRPr="00333F08">
        <w:rPr>
          <w:rFonts w:ascii="Times New Roman" w:hAnsi="Times New Roman" w:cs="Times New Roman" w:hint="eastAsia"/>
          <w:kern w:val="2"/>
        </w:rPr>
        <w:t>）</w:t>
      </w:r>
    </w:p>
    <w:p w14:paraId="25198BEC" w14:textId="599F4CBB"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EF3B0E" w:rsidRPr="00333F08">
        <w:rPr>
          <w:rFonts w:ascii="Times New Roman" w:hAnsi="Times New Roman" w:cs="Times New Roman"/>
          <w:kern w:val="2"/>
        </w:rPr>
        <w:t>6</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lastRenderedPageBreak/>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90"/>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Step3 </w:t>
      </w:r>
      <w:r w:rsidRPr="00333F08">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333F08">
        <w:rPr>
          <w:rFonts w:ascii="Times New Roman" w:hAnsi="Times New Roman" w:cs="Times New Roman" w:hint="eastAsia"/>
          <w:kern w:val="2"/>
        </w:rPr>
        <w:t>，可按公式</w:t>
      </w:r>
      <w:r w:rsidRPr="00333F08">
        <w:rPr>
          <w:rFonts w:ascii="Times New Roman" w:hAnsi="Times New Roman" w:cs="Times New Roman" w:hint="eastAsia"/>
          <w:kern w:val="2"/>
        </w:rPr>
        <w:t>4.7</w:t>
      </w:r>
      <w:r w:rsidRPr="00333F08">
        <w:rPr>
          <w:rFonts w:ascii="Times New Roman" w:hAnsi="Times New Roman" w:cs="Times New Roman" w:hint="eastAsia"/>
          <w:kern w:val="2"/>
        </w:rPr>
        <w:t>表示，并按公式</w:t>
      </w:r>
      <w:r w:rsidRPr="00333F08">
        <w:rPr>
          <w:rFonts w:ascii="Times New Roman" w:hAnsi="Times New Roman" w:cs="Times New Roman" w:hint="eastAsia"/>
          <w:kern w:val="2"/>
        </w:rPr>
        <w:t>4.8</w:t>
      </w:r>
      <w:r w:rsidRPr="00333F08">
        <w:rPr>
          <w:rFonts w:ascii="Times New Roman" w:hAnsi="Times New Roman" w:cs="Times New Roman" w:hint="eastAsia"/>
          <w:kern w:val="2"/>
        </w:rPr>
        <w:t>和</w:t>
      </w:r>
      <w:r w:rsidRPr="00333F08">
        <w:rPr>
          <w:rFonts w:ascii="Times New Roman" w:hAnsi="Times New Roman" w:cs="Times New Roman" w:hint="eastAsia"/>
          <w:kern w:val="2"/>
        </w:rPr>
        <w:t>4.9</w:t>
      </w:r>
      <w:r w:rsidRPr="00333F08">
        <w:rPr>
          <w:rFonts w:ascii="Times New Roman" w:hAnsi="Times New Roman" w:cs="Times New Roman" w:hint="eastAsia"/>
          <w:kern w:val="2"/>
        </w:rPr>
        <w:t>分别计算</w:t>
      </w:r>
      <w:r w:rsidRPr="00333F08">
        <w:rPr>
          <w:rFonts w:ascii="Times New Roman" w:hAnsi="Times New Roman" w:cs="Times New Roman" w:hint="eastAsia"/>
          <w:kern w:val="2"/>
        </w:rPr>
        <w:t>u</w:t>
      </w:r>
      <w:r w:rsidRPr="00333F08">
        <w:rPr>
          <w:rFonts w:ascii="Times New Roman" w:hAnsi="Times New Roman" w:cs="Times New Roman" w:hint="eastAsia"/>
          <w:kern w:val="2"/>
        </w:rPr>
        <w:t>、</w:t>
      </w:r>
      <w:r w:rsidRPr="00333F08">
        <w:rPr>
          <w:rFonts w:ascii="Times New Roman" w:hAnsi="Times New Roman" w:cs="Times New Roman" w:hint="eastAsia"/>
          <w:kern w:val="2"/>
        </w:rPr>
        <w:t>v</w:t>
      </w:r>
      <w:r w:rsidRPr="00333F08">
        <w:rPr>
          <w:rFonts w:ascii="Times New Roman" w:hAnsi="Times New Roman" w:cs="Times New Roman" w:hint="eastAsia"/>
          <w:kern w:val="2"/>
        </w:rPr>
        <w:t>。</w:t>
      </w:r>
    </w:p>
    <w:p w14:paraId="16273312" w14:textId="34B6DF8C"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7</w:t>
      </w:r>
      <w:r w:rsidRPr="00333F08">
        <w:rPr>
          <w:rFonts w:ascii="Times New Roman" w:hAnsi="Times New Roman" w:hint="eastAsia"/>
        </w:rPr>
        <w:t>）</w:t>
      </w:r>
    </w:p>
    <w:p w14:paraId="5313A8A3" w14:textId="0A8807AA"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8</w:t>
      </w:r>
      <w:r w:rsidRPr="00333F08">
        <w:rPr>
          <w:rFonts w:ascii="Times New Roman" w:hAnsi="Times New Roman" w:hint="eastAsia"/>
        </w:rPr>
        <w:t>）</w:t>
      </w:r>
    </w:p>
    <w:p w14:paraId="2A0D6EFF" w14:textId="3BE8F106"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84" w:name="OLE_LINK17"/>
      <w:bookmarkStart w:id="85" w:name="OLE_LINK18"/>
      <w:r w:rsidRPr="00333F08">
        <w:rPr>
          <w:rFonts w:ascii="Times New Roman" w:hAnsi="Times New Roman" w:hint="eastAsia"/>
        </w:rPr>
        <w:t>（</w:t>
      </w:r>
      <w:r w:rsidRPr="00333F08">
        <w:rPr>
          <w:rFonts w:ascii="Times New Roman" w:hAnsi="Times New Roman" w:hint="eastAsia"/>
        </w:rPr>
        <w:t>4.9</w:t>
      </w:r>
      <w:r w:rsidRPr="00333F08">
        <w:rPr>
          <w:rFonts w:ascii="Times New Roman" w:hAnsi="Times New Roman" w:hint="eastAsia"/>
        </w:rPr>
        <w:t>）</w:t>
      </w:r>
    </w:p>
    <w:bookmarkEnd w:id="84"/>
    <w:bookmarkEnd w:id="85"/>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8ECDAA3" w:rsidR="00B016E5" w:rsidRPr="00333F08" w:rsidRDefault="00000000"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9</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91"/>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86" w:name="_Toc19314643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B016E5"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6"/>
    </w:p>
    <w:p w14:paraId="2F76CCAE" w14:textId="15444C20" w:rsidR="006C2995" w:rsidRPr="00864A2C" w:rsidRDefault="00254143"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92"/>
          <w:headerReference w:type="default" r:id="rId93"/>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87" w:name="_Toc193146440"/>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7"/>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88" w:name="_Toc19314644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88"/>
    </w:p>
    <w:p w14:paraId="5F0E94A5" w14:textId="3EE6B1C3"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w:t>
      </w:r>
      <w:r w:rsidRPr="00817077">
        <w:rPr>
          <w:rFonts w:ascii="Times New Roman" w:hAnsi="Times New Roman" w:cs="Times New Roman" w:hint="eastAsia"/>
          <w:kern w:val="2"/>
        </w:rPr>
        <w:lastRenderedPageBreak/>
        <w:t>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89" w:name="_Toc19314644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89"/>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90" w:name="_Toc19314644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90"/>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w:t>
      </w:r>
      <w:r w:rsidRPr="00817077">
        <w:rPr>
          <w:rFonts w:ascii="Times New Roman" w:hAnsi="Times New Roman" w:cs="Times New Roman"/>
          <w:kern w:val="2"/>
        </w:rPr>
        <w:lastRenderedPageBreak/>
        <w:t>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4"/>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5"/>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lastRenderedPageBreak/>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6"/>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Pr="0081707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lastRenderedPageBreak/>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91" w:name="_Toc19314644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91"/>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92" w:name="OLE_LINK21"/>
      <w:r w:rsidRPr="00817077">
        <w:rPr>
          <w:rFonts w:ascii="Times New Roman" w:hAnsi="Times New Roman" w:cs="Times New Roman"/>
          <w:kern w:val="2"/>
        </w:rPr>
        <w:t>本文以邢台某矿区作为具体研究对象</w:t>
      </w:r>
      <w:bookmarkEnd w:id="92"/>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w:t>
      </w:r>
      <w:r w:rsidRPr="00817077">
        <w:rPr>
          <w:rFonts w:ascii="Times New Roman" w:hAnsi="Times New Roman" w:cs="Times New Roman"/>
          <w:kern w:val="2"/>
        </w:rPr>
        <w:lastRenderedPageBreak/>
        <w:t>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7"/>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8"/>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9"/>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100"/>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101"/>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102"/>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39B6AD8F"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103"/>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4"/>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5"/>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lastRenderedPageBreak/>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6"/>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7"/>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93" w:name="OLE_LINK22"/>
      <w:r>
        <w:rPr>
          <w:rFonts w:ascii="Times New Roman" w:hint="eastAsia"/>
          <w:sz w:val="21"/>
          <w:szCs w:val="21"/>
        </w:rPr>
        <w:t>不同角度观察结果</w:t>
      </w:r>
      <w:bookmarkEnd w:id="93"/>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94" w:name="_Toc193146445"/>
      <w:r w:rsidRPr="00D834A6">
        <w:rPr>
          <w:rFonts w:ascii="Times New Roman" w:eastAsia="黑体" w:hAnsi="Times New Roman" w:hint="eastAsia"/>
          <w:sz w:val="28"/>
          <w:szCs w:val="32"/>
        </w:rPr>
        <w:lastRenderedPageBreak/>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94"/>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38138C">
          <w:headerReference w:type="even" r:id="rId108"/>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bookmarkStart w:id="95" w:name="_Toc193146446"/>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5"/>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w:t>
      </w:r>
      <w:r w:rsidR="003B3A52" w:rsidRPr="00817077">
        <w:rPr>
          <w:rFonts w:ascii="Times New Roman" w:hAnsi="Times New Roman" w:cs="Times New Roman" w:hint="eastAsia"/>
          <w:kern w:val="2"/>
        </w:rPr>
        <w:lastRenderedPageBreak/>
        <w:t>质模型展示与交互功能。</w:t>
      </w:r>
    </w:p>
    <w:p w14:paraId="5A6E54F0" w14:textId="6ADB049C" w:rsidR="00B016E5" w:rsidRPr="00817077" w:rsidRDefault="003B3A5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9"/>
          <w:headerReference w:type="default" r:id="rId110"/>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96" w:name="_Toc193146447"/>
      <w:commentRangeStart w:id="97"/>
      <w:r w:rsidRPr="00AE509D">
        <w:rPr>
          <w:rFonts w:ascii="Times New Roman" w:eastAsia="黑体" w:hAnsi="Times New Roman" w:cs="Times New Roman"/>
          <w:bCs/>
          <w:color w:val="auto"/>
          <w:kern w:val="36"/>
          <w:sz w:val="32"/>
          <w:szCs w:val="36"/>
        </w:rPr>
        <w:lastRenderedPageBreak/>
        <w:t>参考文献</w:t>
      </w:r>
      <w:commentRangeEnd w:id="97"/>
      <w:r w:rsidRPr="00AE509D">
        <w:rPr>
          <w:rFonts w:ascii="Times New Roman" w:eastAsia="黑体" w:hAnsi="Times New Roman" w:cs="Times New Roman"/>
          <w:bCs/>
          <w:color w:val="auto"/>
          <w:kern w:val="36"/>
          <w:sz w:val="32"/>
          <w:szCs w:val="36"/>
        </w:rPr>
        <w:commentReference w:id="97"/>
      </w:r>
      <w:bookmarkEnd w:id="96"/>
    </w:p>
    <w:p w14:paraId="1C8ACBFA" w14:textId="77777777" w:rsidR="001C3516" w:rsidRPr="001853A7" w:rsidRDefault="00B22DEB" w:rsidP="001853A7">
      <w:pPr>
        <w:pStyle w:val="afff0"/>
        <w:spacing w:line="300" w:lineRule="auto"/>
        <w:ind w:left="425" w:hanging="652"/>
        <w:jc w:val="both"/>
        <w:rPr>
          <w:rFonts w:ascii="Times New Roman" w:hAnsi="Times New Roman"/>
        </w:rPr>
      </w:pPr>
      <w:r w:rsidRPr="001853A7">
        <w:rPr>
          <w:rFonts w:ascii="Times New Roman" w:hAnsi="Times New Roman"/>
        </w:rPr>
        <w:fldChar w:fldCharType="begin"/>
      </w:r>
      <w:r w:rsidR="001C3516" w:rsidRPr="001853A7">
        <w:rPr>
          <w:rFonts w:ascii="Times New Roman" w:hAnsi="Times New Roman"/>
        </w:rPr>
        <w:instrText xml:space="preserve"> ADDIN ZOTERO_BIBL {"uncited":[],"omitted":[],"custom":[]} CSL_BIBLIOGRAPHY </w:instrText>
      </w:r>
      <w:r w:rsidRPr="001853A7">
        <w:rPr>
          <w:rFonts w:ascii="Times New Roman" w:hAnsi="Times New Roman"/>
        </w:rPr>
        <w:fldChar w:fldCharType="separate"/>
      </w:r>
      <w:r w:rsidR="001C3516" w:rsidRPr="001853A7">
        <w:rPr>
          <w:rFonts w:ascii="Times New Roman" w:hAnsi="Times New Roman"/>
        </w:rPr>
        <w:t>[1]</w:t>
      </w:r>
      <w:r w:rsidR="001C3516" w:rsidRPr="001853A7">
        <w:rPr>
          <w:rFonts w:ascii="Times New Roman" w:hAnsi="Times New Roman"/>
        </w:rPr>
        <w:tab/>
      </w:r>
      <w:r w:rsidR="001C3516" w:rsidRPr="001853A7">
        <w:rPr>
          <w:rFonts w:ascii="Times New Roman" w:hAnsi="Times New Roman"/>
        </w:rPr>
        <w:t>李青元</w:t>
      </w:r>
      <w:r w:rsidR="001C3516" w:rsidRPr="001853A7">
        <w:rPr>
          <w:rFonts w:ascii="Times New Roman" w:hAnsi="Times New Roman"/>
        </w:rPr>
        <w:t xml:space="preserve">, </w:t>
      </w:r>
      <w:r w:rsidR="001C3516" w:rsidRPr="001853A7">
        <w:rPr>
          <w:rFonts w:ascii="Times New Roman" w:hAnsi="Times New Roman"/>
        </w:rPr>
        <w:t>张洛宜</w:t>
      </w:r>
      <w:r w:rsidR="001C3516" w:rsidRPr="001853A7">
        <w:rPr>
          <w:rFonts w:ascii="Times New Roman" w:hAnsi="Times New Roman"/>
        </w:rPr>
        <w:t xml:space="preserve">, </w:t>
      </w:r>
      <w:r w:rsidR="001C3516" w:rsidRPr="001853A7">
        <w:rPr>
          <w:rFonts w:ascii="Times New Roman" w:hAnsi="Times New Roman"/>
        </w:rPr>
        <w:t>曹代勇</w:t>
      </w:r>
      <w:r w:rsidR="001C3516" w:rsidRPr="001853A7">
        <w:rPr>
          <w:rFonts w:ascii="Times New Roman" w:hAnsi="Times New Roman"/>
        </w:rPr>
        <w:t xml:space="preserve">, </w:t>
      </w:r>
      <w:r w:rsidR="001C3516" w:rsidRPr="001853A7">
        <w:rPr>
          <w:rFonts w:ascii="Times New Roman" w:hAnsi="Times New Roman"/>
        </w:rPr>
        <w:t>等</w:t>
      </w:r>
      <w:r w:rsidR="001C3516" w:rsidRPr="001853A7">
        <w:rPr>
          <w:rFonts w:ascii="Times New Roman" w:hAnsi="Times New Roman"/>
        </w:rPr>
        <w:t xml:space="preserve">. </w:t>
      </w:r>
      <w:r w:rsidR="001C3516" w:rsidRPr="001853A7">
        <w:rPr>
          <w:rFonts w:ascii="Times New Roman" w:hAnsi="Times New Roman"/>
        </w:rPr>
        <w:t>三维地质建模的用途、现状、问题、趋势与建议</w:t>
      </w:r>
      <w:r w:rsidR="001C3516" w:rsidRPr="001853A7">
        <w:rPr>
          <w:rFonts w:ascii="Times New Roman" w:hAnsi="Times New Roman"/>
        </w:rPr>
        <w:t xml:space="preserve">[J/OL]. </w:t>
      </w:r>
      <w:r w:rsidR="001C3516" w:rsidRPr="001853A7">
        <w:rPr>
          <w:rFonts w:ascii="Times New Roman" w:hAnsi="Times New Roman"/>
        </w:rPr>
        <w:t>地质与勘探</w:t>
      </w:r>
      <w:r w:rsidR="001C3516" w:rsidRPr="001853A7">
        <w:rPr>
          <w:rFonts w:ascii="Times New Roman" w:hAnsi="Times New Roman"/>
        </w:rPr>
        <w:t>, 2016, 52(4): 759-767. DOI:10.13712/j.cnki.dzykt.2016.04.018.</w:t>
      </w:r>
    </w:p>
    <w:p w14:paraId="13BFE63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2]</w:t>
      </w:r>
      <w:r w:rsidRPr="001853A7">
        <w:rPr>
          <w:rFonts w:ascii="Times New Roman" w:hAnsi="Times New Roman"/>
        </w:rPr>
        <w:tab/>
      </w:r>
      <w:r w:rsidRPr="001853A7">
        <w:rPr>
          <w:rFonts w:ascii="Times New Roman" w:hAnsi="Times New Roman"/>
        </w:rPr>
        <w:t>王婷</w:t>
      </w:r>
      <w:r w:rsidRPr="001853A7">
        <w:rPr>
          <w:rFonts w:ascii="Times New Roman" w:hAnsi="Times New Roman"/>
        </w:rPr>
        <w:t xml:space="preserve">. </w:t>
      </w:r>
      <w:r w:rsidRPr="001853A7">
        <w:rPr>
          <w:rFonts w:ascii="Times New Roman" w:hAnsi="Times New Roman"/>
        </w:rPr>
        <w:t>地质体三维可视化表达的现状与趋势</w:t>
      </w:r>
      <w:r w:rsidRPr="001853A7">
        <w:rPr>
          <w:rFonts w:ascii="Times New Roman" w:hAnsi="Times New Roman"/>
        </w:rPr>
        <w:t xml:space="preserve">[J]. </w:t>
      </w:r>
      <w:r w:rsidRPr="001853A7">
        <w:rPr>
          <w:rFonts w:ascii="Times New Roman" w:hAnsi="Times New Roman"/>
        </w:rPr>
        <w:t>科技与生活</w:t>
      </w:r>
      <w:r w:rsidRPr="001853A7">
        <w:rPr>
          <w:rFonts w:ascii="Times New Roman" w:hAnsi="Times New Roman"/>
        </w:rPr>
        <w:t>, 2017, 5(6): 12-14.</w:t>
      </w:r>
    </w:p>
    <w:p w14:paraId="43EFFF9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3]</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692CE007"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4]</w:t>
      </w:r>
      <w:r w:rsidRPr="001853A7">
        <w:rPr>
          <w:rFonts w:ascii="Times New Roman" w:hAnsi="Times New Roman"/>
        </w:rPr>
        <w:tab/>
      </w:r>
      <w:r w:rsidRPr="001853A7">
        <w:rPr>
          <w:rFonts w:ascii="Times New Roman" w:hAnsi="Times New Roman"/>
        </w:rPr>
        <w:t>张洋洋</w:t>
      </w:r>
      <w:r w:rsidRPr="001853A7">
        <w:rPr>
          <w:rFonts w:ascii="Times New Roman" w:hAnsi="Times New Roman"/>
        </w:rPr>
        <w:t xml:space="preserve">, </w:t>
      </w:r>
      <w:r w:rsidRPr="001853A7">
        <w:rPr>
          <w:rFonts w:ascii="Times New Roman" w:hAnsi="Times New Roman"/>
        </w:rPr>
        <w:t>周万蓬</w:t>
      </w:r>
      <w:r w:rsidRPr="001853A7">
        <w:rPr>
          <w:rFonts w:ascii="Times New Roman" w:hAnsi="Times New Roman"/>
        </w:rPr>
        <w:t xml:space="preserve">, </w:t>
      </w:r>
      <w:r w:rsidRPr="001853A7">
        <w:rPr>
          <w:rFonts w:ascii="Times New Roman" w:hAnsi="Times New Roman"/>
        </w:rPr>
        <w:t>吴志春</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发展现状及建模实例</w:t>
      </w:r>
      <w:r w:rsidRPr="001853A7">
        <w:rPr>
          <w:rFonts w:ascii="Times New Roman" w:hAnsi="Times New Roman"/>
        </w:rPr>
        <w:t xml:space="preserve">[J]. </w:t>
      </w:r>
      <w:r w:rsidRPr="001853A7">
        <w:rPr>
          <w:rFonts w:ascii="Times New Roman" w:hAnsi="Times New Roman"/>
        </w:rPr>
        <w:t>东华理工大学学报（社会科学版）</w:t>
      </w:r>
      <w:r w:rsidRPr="001853A7">
        <w:rPr>
          <w:rFonts w:ascii="Times New Roman" w:hAnsi="Times New Roman"/>
        </w:rPr>
        <w:t>, 2013, 32(3): 403-409.</w:t>
      </w:r>
    </w:p>
    <w:p w14:paraId="799B51C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5]</w:t>
      </w:r>
      <w:r w:rsidRPr="001853A7">
        <w:rPr>
          <w:rFonts w:ascii="Times New Roman" w:hAnsi="Times New Roman"/>
        </w:rPr>
        <w:tab/>
      </w:r>
      <w:r w:rsidRPr="001853A7">
        <w:rPr>
          <w:rFonts w:ascii="Times New Roman" w:hAnsi="Times New Roman"/>
        </w:rPr>
        <w:t>武强</w:t>
      </w:r>
      <w:r w:rsidRPr="001853A7">
        <w:rPr>
          <w:rFonts w:ascii="Times New Roman" w:hAnsi="Times New Roman"/>
        </w:rPr>
        <w:t xml:space="preserve">, </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数字矿山中三维地质建模方法与应用</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13, 43(12): 1996-2006.</w:t>
      </w:r>
    </w:p>
    <w:p w14:paraId="569CDB9D"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6]</w:t>
      </w:r>
      <w:r w:rsidRPr="001853A7">
        <w:rPr>
          <w:rFonts w:ascii="Times New Roman" w:hAnsi="Times New Roman"/>
        </w:rPr>
        <w:tab/>
        <w:t xml:space="preserve">YAN-LIN S, AI-LING Z, YOU-BIN H, </w:t>
      </w:r>
      <w:r w:rsidRPr="001853A7">
        <w:rPr>
          <w:rFonts w:ascii="Times New Roman" w:hAnsi="Times New Roman"/>
        </w:rPr>
        <w:t>等</w:t>
      </w:r>
      <w:r w:rsidRPr="001853A7">
        <w:rPr>
          <w:rFonts w:ascii="Times New Roman" w:hAnsi="Times New Roman"/>
        </w:rPr>
        <w:t>. 3D Geological Modeling and Its Application under Complex Geological Conditions[J/OL]. Procedia Engineering, 2011, 12: 41-46. DOI:10.1016/j.proeng.2011.05.008.</w:t>
      </w:r>
    </w:p>
    <w:p w14:paraId="5AA2093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7]</w:t>
      </w:r>
      <w:r w:rsidRPr="001853A7">
        <w:rPr>
          <w:rFonts w:ascii="Times New Roman" w:hAnsi="Times New Roman"/>
        </w:rPr>
        <w:tab/>
      </w:r>
      <w:r w:rsidRPr="001853A7">
        <w:rPr>
          <w:rFonts w:ascii="Times New Roman" w:hAnsi="Times New Roman"/>
        </w:rPr>
        <w:t>齐安文</w:t>
      </w:r>
      <w:r w:rsidRPr="001853A7">
        <w:rPr>
          <w:rFonts w:ascii="Times New Roman" w:hAnsi="Times New Roman"/>
        </w:rPr>
        <w:t xml:space="preserve">, </w:t>
      </w:r>
      <w:r w:rsidRPr="001853A7">
        <w:rPr>
          <w:rFonts w:ascii="Times New Roman" w:hAnsi="Times New Roman"/>
        </w:rPr>
        <w:t>吴立新</w:t>
      </w:r>
      <w:r w:rsidRPr="001853A7">
        <w:rPr>
          <w:rFonts w:ascii="Times New Roman" w:hAnsi="Times New Roman"/>
        </w:rPr>
        <w:t xml:space="preserve">. </w:t>
      </w:r>
      <w:r w:rsidRPr="001853A7">
        <w:rPr>
          <w:rFonts w:ascii="Times New Roman" w:hAnsi="Times New Roman"/>
        </w:rPr>
        <w:t>基于类三棱柱的三维地质模拟与拓扑研究</w:t>
      </w:r>
      <w:r w:rsidRPr="001853A7">
        <w:rPr>
          <w:rFonts w:ascii="Times New Roman" w:hAnsi="Times New Roman"/>
        </w:rPr>
        <w:t xml:space="preserve">[J/OL]. </w:t>
      </w:r>
      <w:r w:rsidRPr="001853A7">
        <w:rPr>
          <w:rFonts w:ascii="Times New Roman" w:hAnsi="Times New Roman"/>
        </w:rPr>
        <w:t>矿山测量</w:t>
      </w:r>
      <w:r w:rsidRPr="001853A7">
        <w:rPr>
          <w:rFonts w:ascii="Times New Roman" w:hAnsi="Times New Roman"/>
        </w:rPr>
        <w:t>, 2003(3): 65-66,64. DOI:10.3969/j.issn.1001-358X.2003.03.021.</w:t>
      </w:r>
    </w:p>
    <w:p w14:paraId="1547CA56"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8]</w:t>
      </w:r>
      <w:r w:rsidRPr="001853A7">
        <w:rPr>
          <w:rFonts w:ascii="Times New Roman" w:hAnsi="Times New Roman"/>
        </w:rPr>
        <w:tab/>
        <w:t>Research Status of and Trends in 3D Geological Property Modeling Methods: A Review[EB/OL]. [2025-02-25]. https://www.mdpi.com/2076-3417/12/11/5648.</w:t>
      </w:r>
    </w:p>
    <w:p w14:paraId="7E2A12C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9]</w:t>
      </w:r>
      <w:r w:rsidRPr="001853A7">
        <w:rPr>
          <w:rFonts w:ascii="Times New Roman" w:hAnsi="Times New Roman"/>
        </w:rPr>
        <w:tab/>
      </w:r>
      <w:r w:rsidRPr="001853A7">
        <w:rPr>
          <w:rFonts w:ascii="Times New Roman" w:hAnsi="Times New Roman"/>
        </w:rPr>
        <w:t>李响</w:t>
      </w:r>
      <w:r w:rsidRPr="001853A7">
        <w:rPr>
          <w:rFonts w:ascii="Times New Roman" w:hAnsi="Times New Roman"/>
        </w:rPr>
        <w:t xml:space="preserve">. </w:t>
      </w:r>
      <w:r w:rsidRPr="001853A7">
        <w:rPr>
          <w:rFonts w:ascii="Times New Roman" w:hAnsi="Times New Roman"/>
        </w:rPr>
        <w:t>三维地质建模技术的研究</w:t>
      </w:r>
      <w:r w:rsidRPr="001853A7">
        <w:rPr>
          <w:rFonts w:ascii="Times New Roman" w:hAnsi="Times New Roman"/>
        </w:rPr>
        <w:t xml:space="preserve">[D/OL]. </w:t>
      </w:r>
      <w:r w:rsidRPr="001853A7">
        <w:rPr>
          <w:rFonts w:ascii="Times New Roman" w:hAnsi="Times New Roman"/>
        </w:rPr>
        <w:t>合肥工业大学</w:t>
      </w:r>
      <w:r w:rsidRPr="001853A7">
        <w:rPr>
          <w:rFonts w:ascii="Times New Roman" w:hAnsi="Times New Roman"/>
        </w:rPr>
        <w:t>, 2008[2025-02-25]. https://kns.cnki.net/KCMS/detail/detail.aspx?dbcode=CMFD&amp;dbname=CMFD2008&amp;filename=2008143119.nh.</w:t>
      </w:r>
    </w:p>
    <w:p w14:paraId="2F1FCF8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10]</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72689F4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1]</w:t>
      </w:r>
      <w:r w:rsidRPr="001853A7">
        <w:rPr>
          <w:rFonts w:ascii="Times New Roman" w:hAnsi="Times New Roman"/>
        </w:rPr>
        <w:tab/>
      </w:r>
      <w:r w:rsidRPr="001853A7">
        <w:rPr>
          <w:rFonts w:ascii="Times New Roman" w:hAnsi="Times New Roman"/>
        </w:rPr>
        <w:t>王洋</w:t>
      </w:r>
      <w:r w:rsidRPr="001853A7">
        <w:rPr>
          <w:rFonts w:ascii="Times New Roman" w:hAnsi="Times New Roman"/>
        </w:rPr>
        <w:t xml:space="preserve">, </w:t>
      </w:r>
      <w:r w:rsidRPr="001853A7">
        <w:rPr>
          <w:rFonts w:ascii="Times New Roman" w:hAnsi="Times New Roman"/>
        </w:rPr>
        <w:t>赵雅诗</w:t>
      </w:r>
      <w:r w:rsidRPr="001853A7">
        <w:rPr>
          <w:rFonts w:ascii="Times New Roman" w:hAnsi="Times New Roman"/>
        </w:rPr>
        <w:t xml:space="preserve">, </w:t>
      </w:r>
      <w:r w:rsidRPr="001853A7">
        <w:rPr>
          <w:rFonts w:ascii="Times New Roman" w:hAnsi="Times New Roman"/>
        </w:rPr>
        <w:t>王锐柯</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的发展现状</w:t>
      </w:r>
      <w:r w:rsidRPr="001853A7">
        <w:rPr>
          <w:rFonts w:ascii="Times New Roman" w:hAnsi="Times New Roman"/>
        </w:rPr>
        <w:t xml:space="preserve">[J]. </w:t>
      </w:r>
      <w:r w:rsidRPr="001853A7">
        <w:rPr>
          <w:rFonts w:ascii="Times New Roman" w:hAnsi="Times New Roman"/>
        </w:rPr>
        <w:t>化工设计通讯</w:t>
      </w:r>
      <w:r w:rsidRPr="001853A7">
        <w:rPr>
          <w:rFonts w:ascii="Times New Roman" w:hAnsi="Times New Roman"/>
        </w:rPr>
        <w:t>, 2019, 45(8): 243-244.</w:t>
      </w:r>
    </w:p>
    <w:p w14:paraId="32B3DDC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2]</w:t>
      </w:r>
      <w:r w:rsidRPr="001853A7">
        <w:rPr>
          <w:rFonts w:ascii="Times New Roman" w:hAnsi="Times New Roman"/>
        </w:rPr>
        <w:tab/>
        <w:t>3D geological modelling for the design of complex underground works |[EB/OL]. [2025-02-25]. https://www.taylorfrancis.com/chapters/edit/10.1201/9781003029748-31/3d-</w:t>
      </w:r>
      <w:r w:rsidRPr="001853A7">
        <w:rPr>
          <w:rFonts w:ascii="Times New Roman" w:hAnsi="Times New Roman"/>
        </w:rPr>
        <w:lastRenderedPageBreak/>
        <w:t>geological-modelling-design-complex-underground-works-giovacchini-vendramini-soldo-merlo-marchisio-ricci-eusebio.</w:t>
      </w:r>
    </w:p>
    <w:p w14:paraId="394F295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3]</w:t>
      </w:r>
      <w:r w:rsidRPr="001853A7">
        <w:rPr>
          <w:rFonts w:ascii="Times New Roman" w:hAnsi="Times New Roman"/>
        </w:rPr>
        <w:tab/>
        <w:t>AL-BALDAWI B A. Building A 3D Geological model Using Petrel Software for Asmari Reservoir, South Eastern Iraq[J]. 2015, 56.</w:t>
      </w:r>
    </w:p>
    <w:p w14:paraId="2CF14AC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4]</w:t>
      </w:r>
      <w:r w:rsidRPr="001853A7">
        <w:rPr>
          <w:rFonts w:ascii="Times New Roman" w:hAnsi="Times New Roman"/>
        </w:rPr>
        <w:tab/>
        <w:t>MAJEED Y N A, RAMADHAN Dr A A, MAHMOOD Dr A J. Constructing 3D Geological Model for Tertiary Reservoir in Khabaz Oil Field by using Petrel software.[J/OL]. Journal of Petroleum Research and Studies, 2020, 10(2): 54-75. DOI:10.52716/jprs.v10i2.350.</w:t>
      </w:r>
    </w:p>
    <w:p w14:paraId="3FCF07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5]</w:t>
      </w:r>
      <w:r w:rsidRPr="001853A7">
        <w:rPr>
          <w:rFonts w:ascii="Times New Roman" w:hAnsi="Times New Roman"/>
        </w:rPr>
        <w:tab/>
        <w:t>Research on 3D Geological Modeling by Using GOCAD Software | IEEE Conference Publication | IEEE Xplore[EB/OL]. [2025-02-25]. https://ieeexplore.ieee.org/abstract/document/5718309/.</w:t>
      </w:r>
    </w:p>
    <w:p w14:paraId="04716D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6]</w:t>
      </w:r>
      <w:r w:rsidRPr="001853A7">
        <w:rPr>
          <w:rFonts w:ascii="Times New Roman" w:hAnsi="Times New Roman"/>
        </w:rPr>
        <w:tab/>
        <w:t>CO_(2)</w:t>
      </w:r>
      <w:r w:rsidRPr="001853A7">
        <w:rPr>
          <w:rFonts w:ascii="Times New Roman" w:hAnsi="Times New Roman"/>
        </w:rPr>
        <w:t>地质封存三维地质结构建模与表征研究进展</w:t>
      </w:r>
      <w:r w:rsidRPr="001853A7">
        <w:rPr>
          <w:rFonts w:ascii="Times New Roman" w:hAnsi="Times New Roman"/>
        </w:rPr>
        <w:t>-</w:t>
      </w:r>
      <w:r w:rsidRPr="001853A7">
        <w:rPr>
          <w:rFonts w:ascii="Times New Roman" w:hAnsi="Times New Roman"/>
        </w:rPr>
        <w:t>【维普期刊官网】</w:t>
      </w:r>
      <w:r w:rsidRPr="001853A7">
        <w:rPr>
          <w:rFonts w:ascii="Times New Roman" w:hAnsi="Times New Roman"/>
        </w:rPr>
        <w:t xml:space="preserve">- </w:t>
      </w:r>
      <w:r w:rsidRPr="001853A7">
        <w:rPr>
          <w:rFonts w:ascii="Times New Roman" w:hAnsi="Times New Roman"/>
        </w:rPr>
        <w:t>中文期刊服务平台</w:t>
      </w:r>
      <w:r w:rsidRPr="001853A7">
        <w:rPr>
          <w:rFonts w:ascii="Times New Roman" w:hAnsi="Times New Roman"/>
        </w:rPr>
        <w:t>[EB/OL]. [2025-03-10]. https://qikan.cqvip.com/Qikan/Article/Detail?id=7109367326.</w:t>
      </w:r>
    </w:p>
    <w:p w14:paraId="0E8BD1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7]</w:t>
      </w:r>
      <w:r w:rsidRPr="001853A7">
        <w:rPr>
          <w:rFonts w:ascii="Times New Roman" w:hAnsi="Times New Roman"/>
        </w:rPr>
        <w:tab/>
      </w:r>
      <w:r w:rsidRPr="001853A7">
        <w:rPr>
          <w:rFonts w:ascii="Times New Roman" w:hAnsi="Times New Roman"/>
        </w:rPr>
        <w:t>刘荣梅</w:t>
      </w:r>
      <w:r w:rsidRPr="001853A7">
        <w:rPr>
          <w:rFonts w:ascii="Times New Roman" w:hAnsi="Times New Roman"/>
        </w:rPr>
        <w:t xml:space="preserve">, </w:t>
      </w:r>
      <w:r w:rsidRPr="001853A7">
        <w:rPr>
          <w:rFonts w:ascii="Times New Roman" w:hAnsi="Times New Roman"/>
        </w:rPr>
        <w:t>严光生</w:t>
      </w:r>
      <w:r w:rsidRPr="001853A7">
        <w:rPr>
          <w:rFonts w:ascii="Times New Roman" w:hAnsi="Times New Roman"/>
        </w:rPr>
        <w:t xml:space="preserve">, </w:t>
      </w:r>
      <w:r w:rsidRPr="001853A7">
        <w:rPr>
          <w:rFonts w:ascii="Times New Roman" w:hAnsi="Times New Roman"/>
        </w:rPr>
        <w:t>夏庆霖</w:t>
      </w:r>
      <w:r w:rsidRPr="001853A7">
        <w:rPr>
          <w:rFonts w:ascii="Times New Roman" w:hAnsi="Times New Roman"/>
        </w:rPr>
        <w:t xml:space="preserve">. </w:t>
      </w:r>
      <w:r w:rsidRPr="001853A7">
        <w:rPr>
          <w:rFonts w:ascii="Times New Roman" w:hAnsi="Times New Roman"/>
        </w:rPr>
        <w:t>从第</w:t>
      </w:r>
      <w:r w:rsidRPr="001853A7">
        <w:rPr>
          <w:rFonts w:ascii="Times New Roman" w:hAnsi="Times New Roman"/>
        </w:rPr>
        <w:t>34</w:t>
      </w:r>
      <w:r w:rsidRPr="001853A7">
        <w:rPr>
          <w:rFonts w:ascii="Times New Roman" w:hAnsi="Times New Roman"/>
        </w:rPr>
        <w:t>届国际地质大会看地学信息技术发展趋势</w:t>
      </w:r>
      <w:r w:rsidRPr="001853A7">
        <w:rPr>
          <w:rFonts w:ascii="Times New Roman" w:hAnsi="Times New Roman"/>
        </w:rPr>
        <w:t xml:space="preserve">[J]. </w:t>
      </w:r>
      <w:r w:rsidRPr="001853A7">
        <w:rPr>
          <w:rFonts w:ascii="Times New Roman" w:hAnsi="Times New Roman"/>
        </w:rPr>
        <w:t>地质通报</w:t>
      </w:r>
      <w:r w:rsidRPr="001853A7">
        <w:rPr>
          <w:rFonts w:ascii="Times New Roman" w:hAnsi="Times New Roman"/>
        </w:rPr>
        <w:t>, 2013, 32(4): 685-692.</w:t>
      </w:r>
    </w:p>
    <w:p w14:paraId="24FBFB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8]</w:t>
      </w:r>
      <w:r w:rsidRPr="001853A7">
        <w:rPr>
          <w:rFonts w:ascii="Times New Roman" w:hAnsi="Times New Roman"/>
        </w:rPr>
        <w:tab/>
        <w:t xml:space="preserve">FANG J, GONG B, CAERS J. </w:t>
      </w:r>
      <w:r w:rsidRPr="001853A7">
        <w:rPr>
          <w:rFonts w:ascii="Times New Roman" w:hAnsi="Times New Roman"/>
        </w:rPr>
        <w:t>裂缝性储层数据驱动模型证伪与不确定性量化</w:t>
      </w:r>
      <w:r w:rsidRPr="001853A7">
        <w:rPr>
          <w:rFonts w:ascii="Times New Roman" w:hAnsi="Times New Roman"/>
        </w:rPr>
        <w:t>[J/OL]. Engineering, 2022, 18(11): 116-128. DOI:10.1016/j.eng.2022.04.015.</w:t>
      </w:r>
    </w:p>
    <w:p w14:paraId="71FDF47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9]</w:t>
      </w:r>
      <w:r w:rsidRPr="001853A7">
        <w:rPr>
          <w:rFonts w:ascii="Times New Roman" w:hAnsi="Times New Roman"/>
        </w:rPr>
        <w:tab/>
      </w:r>
      <w:r w:rsidRPr="001853A7">
        <w:rPr>
          <w:rFonts w:ascii="Times New Roman" w:hAnsi="Times New Roman"/>
        </w:rPr>
        <w:t>赫毅勃</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三维地质模型可视化系统设计与实现</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747. DOI:10.27493/d.cnki.gzdzy.2021.000747.</w:t>
      </w:r>
    </w:p>
    <w:p w14:paraId="3697785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0]</w:t>
      </w:r>
      <w:r w:rsidRPr="001853A7">
        <w:rPr>
          <w:rFonts w:ascii="Times New Roman" w:hAnsi="Times New Roman"/>
        </w:rPr>
        <w:tab/>
      </w:r>
      <w:r w:rsidRPr="001853A7">
        <w:rPr>
          <w:rFonts w:ascii="Times New Roman" w:hAnsi="Times New Roman"/>
        </w:rPr>
        <w:t>程泽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的地质三维模型构建及可视化方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1[2025-02-25]. https://doi.org/10.27493/d.cnki.gzdzy.2020.001656. DOI:10.27493/d.cnki.gzdzy.2020.001656.</w:t>
      </w:r>
    </w:p>
    <w:p w14:paraId="6BF104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1]</w:t>
      </w:r>
      <w:r w:rsidRPr="001853A7">
        <w:rPr>
          <w:rFonts w:ascii="Times New Roman" w:hAnsi="Times New Roman"/>
        </w:rPr>
        <w:tab/>
      </w:r>
      <w:r w:rsidRPr="001853A7">
        <w:rPr>
          <w:rFonts w:ascii="Times New Roman" w:hAnsi="Times New Roman"/>
        </w:rPr>
        <w:t>张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GeoModeller</w:t>
      </w:r>
      <w:r w:rsidRPr="001853A7">
        <w:rPr>
          <w:rFonts w:ascii="Times New Roman" w:hAnsi="Times New Roman"/>
        </w:rPr>
        <w:t>软件的山西省某工业区三维地质建模</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477. DOI:10.27493/d.cnki.gzdzy.2021.000477.</w:t>
      </w:r>
    </w:p>
    <w:p w14:paraId="184EA9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2]</w:t>
      </w:r>
      <w:r w:rsidRPr="001853A7">
        <w:rPr>
          <w:rFonts w:ascii="Times New Roman" w:hAnsi="Times New Roman"/>
        </w:rPr>
        <w:tab/>
      </w:r>
      <w:r w:rsidRPr="001853A7">
        <w:rPr>
          <w:rFonts w:ascii="Times New Roman" w:hAnsi="Times New Roman"/>
        </w:rPr>
        <w:t>李梅</w:t>
      </w:r>
      <w:r w:rsidRPr="001853A7">
        <w:rPr>
          <w:rFonts w:ascii="Times New Roman" w:hAnsi="Times New Roman"/>
        </w:rPr>
        <w:t xml:space="preserve">, </w:t>
      </w:r>
      <w:r w:rsidRPr="001853A7">
        <w:rPr>
          <w:rFonts w:ascii="Times New Roman" w:hAnsi="Times New Roman"/>
        </w:rPr>
        <w:t>姜展</w:t>
      </w:r>
      <w:r w:rsidRPr="001853A7">
        <w:rPr>
          <w:rFonts w:ascii="Times New Roman" w:hAnsi="Times New Roman"/>
        </w:rPr>
        <w:t xml:space="preserve">, </w:t>
      </w:r>
      <w:r w:rsidRPr="001853A7">
        <w:rPr>
          <w:rFonts w:ascii="Times New Roman" w:hAnsi="Times New Roman"/>
        </w:rPr>
        <w:t>姜龙飞</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可视化技术在智慧矿山领域的研究进展</w:t>
      </w:r>
      <w:r w:rsidRPr="001853A7">
        <w:rPr>
          <w:rFonts w:ascii="Times New Roman" w:hAnsi="Times New Roman"/>
        </w:rPr>
        <w:t xml:space="preserve">[J/OL]. </w:t>
      </w:r>
      <w:r w:rsidRPr="001853A7">
        <w:rPr>
          <w:rFonts w:ascii="Times New Roman" w:hAnsi="Times New Roman"/>
        </w:rPr>
        <w:t>煤炭科学技术</w:t>
      </w:r>
      <w:r w:rsidRPr="001853A7">
        <w:rPr>
          <w:rFonts w:ascii="Times New Roman" w:hAnsi="Times New Roman"/>
        </w:rPr>
        <w:t>, 2021, 49(2): 153-162. DOI:10.13199/j.cnki.cst.2021.02.019.</w:t>
      </w:r>
    </w:p>
    <w:p w14:paraId="1CBC6B1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3]</w:t>
      </w:r>
      <w:r w:rsidRPr="001853A7">
        <w:rPr>
          <w:rFonts w:ascii="Times New Roman" w:hAnsi="Times New Roman"/>
        </w:rPr>
        <w:tab/>
      </w:r>
      <w:r w:rsidRPr="001853A7">
        <w:rPr>
          <w:rFonts w:ascii="Times New Roman" w:hAnsi="Times New Roman"/>
        </w:rPr>
        <w:t>易永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技术的高密度电阻率法虚拟仿真测量系统设计</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xml:space="preserve">, 2024[2025-02-25]. </w:t>
      </w:r>
      <w:r w:rsidRPr="001853A7">
        <w:rPr>
          <w:rFonts w:ascii="Times New Roman" w:hAnsi="Times New Roman"/>
        </w:rPr>
        <w:lastRenderedPageBreak/>
        <w:t>https://doi.org/10.26986/d.cnki.gcdlc.2022.000259. DOI:10.26986/d.cnki.gcdlc.2022.000259.</w:t>
      </w:r>
    </w:p>
    <w:p w14:paraId="0364A8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4]</w:t>
      </w:r>
      <w:r w:rsidRPr="001853A7">
        <w:rPr>
          <w:rFonts w:ascii="Times New Roman" w:hAnsi="Times New Roman"/>
        </w:rPr>
        <w:tab/>
      </w:r>
      <w:r w:rsidRPr="001853A7">
        <w:rPr>
          <w:rFonts w:ascii="Times New Roman" w:hAnsi="Times New Roman"/>
        </w:rPr>
        <w:t>高云成</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w:t>
      </w:r>
      <w:r w:rsidRPr="001853A7">
        <w:rPr>
          <w:rFonts w:ascii="Times New Roman" w:hAnsi="Times New Roman"/>
        </w:rPr>
        <w:t>WebGIS</w:t>
      </w:r>
      <w:r w:rsidRPr="001853A7">
        <w:rPr>
          <w:rFonts w:ascii="Times New Roman" w:hAnsi="Times New Roman"/>
        </w:rPr>
        <w:t>三维客户端实现技术研究</w:t>
      </w:r>
      <w:r w:rsidRPr="001853A7">
        <w:rPr>
          <w:rFonts w:ascii="Times New Roman" w:hAnsi="Times New Roman"/>
        </w:rPr>
        <w:t xml:space="preserve">[D/OL]. </w:t>
      </w:r>
      <w:r w:rsidRPr="001853A7">
        <w:rPr>
          <w:rFonts w:ascii="Times New Roman" w:hAnsi="Times New Roman"/>
        </w:rPr>
        <w:t>西安电子科技大学</w:t>
      </w:r>
      <w:r w:rsidRPr="001853A7">
        <w:rPr>
          <w:rFonts w:ascii="Times New Roman" w:hAnsi="Times New Roman"/>
        </w:rPr>
        <w:t>, 2016[2025-02-25]. https://kns.cnki.net/KCMS/detail/detail.aspx?dbcode=CMFD&amp;dbname=CMFD201601&amp;filename=1015429236.nh.</w:t>
      </w:r>
    </w:p>
    <w:p w14:paraId="479930C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5]</w:t>
      </w:r>
      <w:r w:rsidRPr="001853A7">
        <w:rPr>
          <w:rFonts w:ascii="Times New Roman" w:hAnsi="Times New Roman"/>
        </w:rPr>
        <w:tab/>
      </w:r>
      <w:r w:rsidRPr="001853A7">
        <w:rPr>
          <w:rFonts w:ascii="Times New Roman" w:hAnsi="Times New Roman"/>
        </w:rPr>
        <w:t>杨菁</w:t>
      </w:r>
      <w:r w:rsidRPr="001853A7">
        <w:rPr>
          <w:rFonts w:ascii="Times New Roman" w:hAnsi="Times New Roman"/>
        </w:rPr>
        <w:t xml:space="preserve">, </w:t>
      </w:r>
      <w:r w:rsidRPr="001853A7">
        <w:rPr>
          <w:rFonts w:ascii="Times New Roman" w:hAnsi="Times New Roman"/>
        </w:rPr>
        <w:t>陈冰凌</w:t>
      </w:r>
      <w:r w:rsidRPr="001853A7">
        <w:rPr>
          <w:rFonts w:ascii="Times New Roman" w:hAnsi="Times New Roman"/>
        </w:rPr>
        <w:t xml:space="preserve">, </w:t>
      </w:r>
      <w:r w:rsidRPr="001853A7">
        <w:rPr>
          <w:rFonts w:ascii="Times New Roman" w:hAnsi="Times New Roman"/>
        </w:rPr>
        <w:t>王文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三维可视化场景建设及发布技术的研究</w:t>
      </w:r>
      <w:r w:rsidRPr="001853A7">
        <w:rPr>
          <w:rFonts w:ascii="Times New Roman" w:hAnsi="Times New Roman"/>
        </w:rPr>
        <w:t xml:space="preserve">[J/OL]. </w:t>
      </w:r>
      <w:r w:rsidRPr="001853A7">
        <w:rPr>
          <w:rFonts w:ascii="Times New Roman" w:hAnsi="Times New Roman"/>
        </w:rPr>
        <w:t>测绘通报</w:t>
      </w:r>
      <w:r w:rsidRPr="001853A7">
        <w:rPr>
          <w:rFonts w:ascii="Times New Roman" w:hAnsi="Times New Roman"/>
        </w:rPr>
        <w:t>, 2021(S1): 50-53. DOI:10.13474/j.cnki.11-2246.2021.0511.</w:t>
      </w:r>
    </w:p>
    <w:p w14:paraId="5AF0C2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6]</w:t>
      </w:r>
      <w:r w:rsidRPr="001853A7">
        <w:rPr>
          <w:rFonts w:ascii="Times New Roman" w:hAnsi="Times New Roman"/>
        </w:rPr>
        <w:tab/>
      </w:r>
      <w:r w:rsidRPr="001853A7">
        <w:rPr>
          <w:rFonts w:ascii="Times New Roman" w:hAnsi="Times New Roman"/>
        </w:rPr>
        <w:t>何朝阳</w:t>
      </w:r>
      <w:r w:rsidRPr="001853A7">
        <w:rPr>
          <w:rFonts w:ascii="Times New Roman" w:hAnsi="Times New Roman"/>
        </w:rPr>
        <w:t xml:space="preserve">. </w:t>
      </w:r>
      <w:r w:rsidRPr="001853A7">
        <w:rPr>
          <w:rFonts w:ascii="Times New Roman" w:hAnsi="Times New Roman"/>
        </w:rPr>
        <w:t>滑坡实时监测预警系统关键技术及其应用研究</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1[2025-02-25]. https://doi.org/10.26986/d.cnki.gcdlc.2020.000159. DOI:10.26986/d.cnki.gcdlc.2020.000159.</w:t>
      </w:r>
    </w:p>
    <w:p w14:paraId="6154D15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7]</w:t>
      </w:r>
      <w:r w:rsidRPr="001853A7">
        <w:rPr>
          <w:rFonts w:ascii="Times New Roman" w:hAnsi="Times New Roman"/>
        </w:rP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8]</w:t>
      </w:r>
      <w:r w:rsidRPr="001853A7">
        <w:rPr>
          <w:rFonts w:ascii="Times New Roman" w:hAnsi="Times New Roman"/>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9]</w:t>
      </w:r>
      <w:r w:rsidRPr="001853A7">
        <w:rPr>
          <w:rFonts w:ascii="Times New Roman" w:hAnsi="Times New Roman"/>
        </w:rPr>
        <w:tab/>
      </w:r>
      <w:r w:rsidRPr="001853A7">
        <w:rPr>
          <w:rFonts w:ascii="Times New Roman" w:hAnsi="Times New Roman"/>
        </w:rPr>
        <w:t>吴莉莉</w:t>
      </w:r>
      <w:r w:rsidRPr="001853A7">
        <w:rPr>
          <w:rFonts w:ascii="Times New Roman" w:hAnsi="Times New Roman"/>
        </w:rPr>
        <w:t>. Delaunay</w:t>
      </w:r>
      <w:r w:rsidRPr="001853A7">
        <w:rPr>
          <w:rFonts w:ascii="Times New Roman" w:hAnsi="Times New Roman"/>
        </w:rPr>
        <w:t>三角剖分的几种算法综述</w:t>
      </w:r>
      <w:r w:rsidRPr="001853A7">
        <w:rPr>
          <w:rFonts w:ascii="Times New Roman" w:hAnsi="Times New Roman"/>
        </w:rPr>
        <w:t xml:space="preserve">[J]. </w:t>
      </w:r>
      <w:r w:rsidRPr="001853A7">
        <w:rPr>
          <w:rFonts w:ascii="Times New Roman" w:hAnsi="Times New Roman"/>
        </w:rPr>
        <w:t>科技信息</w:t>
      </w:r>
      <w:r w:rsidRPr="001853A7">
        <w:rPr>
          <w:rFonts w:ascii="Times New Roman" w:hAnsi="Times New Roman"/>
        </w:rPr>
        <w:t>, 2011(28): 119-120.</w:t>
      </w:r>
    </w:p>
    <w:p w14:paraId="0E2B92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0]</w:t>
      </w:r>
      <w:r w:rsidRPr="001853A7">
        <w:rPr>
          <w:rFonts w:ascii="Times New Roman" w:hAnsi="Times New Roman"/>
        </w:rPr>
        <w:tab/>
      </w:r>
      <w:r w:rsidRPr="001853A7">
        <w:rPr>
          <w:rFonts w:ascii="Times New Roman" w:hAnsi="Times New Roman"/>
        </w:rPr>
        <w:t>刘兴华</w:t>
      </w:r>
      <w:r w:rsidRPr="001853A7">
        <w:rPr>
          <w:rFonts w:ascii="Times New Roman" w:hAnsi="Times New Roman"/>
        </w:rPr>
        <w:t xml:space="preserve">. </w:t>
      </w:r>
      <w:r w:rsidRPr="001853A7">
        <w:rPr>
          <w:rFonts w:ascii="Times New Roman" w:hAnsi="Times New Roman"/>
        </w:rPr>
        <w:t>带约束三角剖分算法的研究与实现</w:t>
      </w:r>
      <w:r w:rsidRPr="001853A7">
        <w:rPr>
          <w:rFonts w:ascii="Times New Roman" w:hAnsi="Times New Roman"/>
        </w:rPr>
        <w:t xml:space="preserve">[D/OL]. </w:t>
      </w:r>
      <w:r w:rsidRPr="001853A7">
        <w:rPr>
          <w:rFonts w:ascii="Times New Roman" w:hAnsi="Times New Roman"/>
        </w:rPr>
        <w:t>沈阳工业大学</w:t>
      </w:r>
      <w:r w:rsidRPr="001853A7">
        <w:rPr>
          <w:rFonts w:ascii="Times New Roman" w:hAnsi="Times New Roman"/>
        </w:rPr>
        <w:t>, 2010[2025-02-25]. https://kns.cnki.net/KCMS/detail/detail.aspx?dbcode=CMFD&amp;dbname=CMFD2010&amp;filename=2010063833.nh.</w:t>
      </w:r>
    </w:p>
    <w:p w14:paraId="389815D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1]</w:t>
      </w:r>
      <w:r w:rsidRPr="001853A7">
        <w:rPr>
          <w:rFonts w:ascii="Times New Roman" w:hAnsi="Times New Roman"/>
        </w:rPr>
        <w:tab/>
      </w:r>
      <w:r w:rsidRPr="001853A7">
        <w:rPr>
          <w:rFonts w:ascii="Times New Roman" w:hAnsi="Times New Roman"/>
        </w:rPr>
        <w:t>杨辉</w:t>
      </w:r>
      <w:r w:rsidRPr="001853A7">
        <w:rPr>
          <w:rFonts w:ascii="Times New Roman" w:hAnsi="Times New Roman"/>
        </w:rPr>
        <w:t xml:space="preserve">. </w:t>
      </w:r>
      <w:r w:rsidRPr="001853A7">
        <w:rPr>
          <w:rFonts w:ascii="Times New Roman" w:hAnsi="Times New Roman"/>
        </w:rPr>
        <w:t>基于激光点云的隧道开挖面岩体结构识别</w:t>
      </w:r>
      <w:r w:rsidRPr="001853A7">
        <w:rPr>
          <w:rFonts w:ascii="Times New Roman" w:hAnsi="Times New Roman"/>
        </w:rPr>
        <w:t xml:space="preserve">[J]. </w:t>
      </w:r>
      <w:r w:rsidRPr="001853A7">
        <w:rPr>
          <w:rFonts w:ascii="Times New Roman" w:hAnsi="Times New Roman"/>
        </w:rPr>
        <w:t>科技和产业</w:t>
      </w:r>
      <w:r w:rsidRPr="001853A7">
        <w:rPr>
          <w:rFonts w:ascii="Times New Roman" w:hAnsi="Times New Roman"/>
        </w:rPr>
        <w:t>, 2022, 22(5): 362-367.</w:t>
      </w:r>
    </w:p>
    <w:p w14:paraId="3D8AEE1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2]</w:t>
      </w:r>
      <w:r w:rsidRPr="001853A7">
        <w:rPr>
          <w:rFonts w:ascii="Times New Roman" w:hAnsi="Times New Roman"/>
        </w:rPr>
        <w:tab/>
      </w:r>
      <w:r w:rsidRPr="001853A7">
        <w:rPr>
          <w:rFonts w:ascii="Times New Roman" w:hAnsi="Times New Roman"/>
        </w:rPr>
        <w:t>李涛</w:t>
      </w:r>
      <w:r w:rsidRPr="001853A7">
        <w:rPr>
          <w:rFonts w:ascii="Times New Roman" w:hAnsi="Times New Roman"/>
        </w:rPr>
        <w:t>. Delaunay</w:t>
      </w:r>
      <w:r w:rsidRPr="001853A7">
        <w:rPr>
          <w:rFonts w:ascii="Times New Roman" w:hAnsi="Times New Roman"/>
        </w:rPr>
        <w:t>三角网构建及可视化方法与实现</w:t>
      </w:r>
      <w:r w:rsidRPr="001853A7">
        <w:rPr>
          <w:rFonts w:ascii="Times New Roman" w:hAnsi="Times New Roman"/>
        </w:rPr>
        <w:t xml:space="preserve">[D/OL]. </w:t>
      </w:r>
      <w:r w:rsidRPr="001853A7">
        <w:rPr>
          <w:rFonts w:ascii="Times New Roman" w:hAnsi="Times New Roman"/>
        </w:rPr>
        <w:t>东华理工大学</w:t>
      </w:r>
      <w:r w:rsidRPr="001853A7">
        <w:rPr>
          <w:rFonts w:ascii="Times New Roman" w:hAnsi="Times New Roman"/>
        </w:rPr>
        <w:t>, 2012[2025-02-25]. https://kns.cnki.net/KCMS/detail/detail.aspx?dbcode=CMFD&amp;dbname=CMFD2012&amp;filename=1012030505.nh.</w:t>
      </w:r>
    </w:p>
    <w:p w14:paraId="15DBB98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3]</w:t>
      </w:r>
      <w:r w:rsidRPr="001853A7">
        <w:rPr>
          <w:rFonts w:ascii="Times New Roman" w:hAnsi="Times New Roman"/>
        </w:rPr>
        <w:tab/>
      </w:r>
      <w:r w:rsidRPr="001853A7">
        <w:rPr>
          <w:rFonts w:ascii="Times New Roman" w:hAnsi="Times New Roman"/>
        </w:rPr>
        <w:t>蔡强</w:t>
      </w:r>
      <w:r w:rsidRPr="001853A7">
        <w:rPr>
          <w:rFonts w:ascii="Times New Roman" w:hAnsi="Times New Roman"/>
        </w:rPr>
        <w:t xml:space="preserve">, </w:t>
      </w:r>
      <w:r w:rsidRPr="001853A7">
        <w:rPr>
          <w:rFonts w:ascii="Times New Roman" w:hAnsi="Times New Roman"/>
        </w:rPr>
        <w:t>李海生</w:t>
      </w:r>
      <w:r w:rsidRPr="001853A7">
        <w:rPr>
          <w:rFonts w:ascii="Times New Roman" w:hAnsi="Times New Roman"/>
        </w:rPr>
        <w:t xml:space="preserve">, </w:t>
      </w:r>
      <w:r w:rsidRPr="001853A7">
        <w:rPr>
          <w:rFonts w:ascii="Times New Roman" w:hAnsi="Times New Roman"/>
        </w:rPr>
        <w:t>左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Delaunay</w:t>
      </w:r>
      <w:r w:rsidRPr="001853A7">
        <w:rPr>
          <w:rFonts w:ascii="Times New Roman" w:hAnsi="Times New Roman"/>
        </w:rPr>
        <w:t>三角剖分的复杂地质结构建模</w:t>
      </w:r>
      <w:r w:rsidRPr="001853A7">
        <w:rPr>
          <w:rFonts w:ascii="Times New Roman" w:hAnsi="Times New Roman"/>
        </w:rPr>
        <w:t xml:space="preserve">[J]. </w:t>
      </w:r>
      <w:r w:rsidRPr="001853A7">
        <w:rPr>
          <w:rFonts w:ascii="Times New Roman" w:hAnsi="Times New Roman"/>
        </w:rPr>
        <w:t>金属矿山</w:t>
      </w:r>
      <w:r w:rsidRPr="001853A7">
        <w:rPr>
          <w:rFonts w:ascii="Times New Roman" w:hAnsi="Times New Roman"/>
        </w:rPr>
        <w:t>, 2010(4): 126-130.</w:t>
      </w:r>
    </w:p>
    <w:p w14:paraId="296A129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4]</w:t>
      </w:r>
      <w:r w:rsidRPr="001853A7">
        <w:rPr>
          <w:rFonts w:ascii="Times New Roman" w:hAnsi="Times New Roman"/>
        </w:rPr>
        <w:tab/>
        <w:t>SU P, DRYSDALE R L S. A Comparison of Sequential Delaunay Triangulation Algorithms[J].</w:t>
      </w:r>
    </w:p>
    <w:p w14:paraId="6558FA4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35]</w:t>
      </w:r>
      <w:r w:rsidRPr="001853A7">
        <w:rPr>
          <w:rFonts w:ascii="Times New Roman" w:hAnsi="Times New Roman"/>
        </w:rPr>
        <w:tab/>
      </w:r>
      <w:r w:rsidRPr="001853A7">
        <w:rPr>
          <w:rFonts w:ascii="Times New Roman" w:hAnsi="Times New Roman"/>
        </w:rPr>
        <w:t>何俊</w:t>
      </w:r>
      <w:r w:rsidRPr="001853A7">
        <w:rPr>
          <w:rFonts w:ascii="Times New Roman" w:hAnsi="Times New Roman"/>
        </w:rPr>
        <w:t xml:space="preserve">, </w:t>
      </w:r>
      <w:r w:rsidRPr="001853A7">
        <w:rPr>
          <w:rFonts w:ascii="Times New Roman" w:hAnsi="Times New Roman"/>
        </w:rPr>
        <w:t>戴浩</w:t>
      </w:r>
      <w:r w:rsidRPr="001853A7">
        <w:rPr>
          <w:rFonts w:ascii="Times New Roman" w:hAnsi="Times New Roman"/>
        </w:rPr>
        <w:t xml:space="preserve">, </w:t>
      </w:r>
      <w:r w:rsidRPr="001853A7">
        <w:rPr>
          <w:rFonts w:ascii="Times New Roman" w:hAnsi="Times New Roman"/>
        </w:rPr>
        <w:t>谢永强</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一种改进的快速</w:t>
      </w:r>
      <w:r w:rsidRPr="001853A7">
        <w:rPr>
          <w:rFonts w:ascii="Times New Roman" w:hAnsi="Times New Roman"/>
        </w:rPr>
        <w:t>Delaunay</w:t>
      </w:r>
      <w:r w:rsidRPr="001853A7">
        <w:rPr>
          <w:rFonts w:ascii="Times New Roman" w:hAnsi="Times New Roman"/>
        </w:rPr>
        <w:t>三角剖分算法</w:t>
      </w:r>
      <w:r w:rsidRPr="001853A7">
        <w:rPr>
          <w:rFonts w:ascii="Times New Roman" w:hAnsi="Times New Roman"/>
        </w:rPr>
        <w:t xml:space="preserve">[J]. </w:t>
      </w:r>
      <w:r w:rsidRPr="001853A7">
        <w:rPr>
          <w:rFonts w:ascii="Times New Roman" w:hAnsi="Times New Roman"/>
        </w:rPr>
        <w:t>系统仿真学报</w:t>
      </w:r>
      <w:r w:rsidRPr="001853A7">
        <w:rPr>
          <w:rFonts w:ascii="Times New Roman" w:hAnsi="Times New Roman"/>
        </w:rPr>
        <w:t>, 2006(11): 3055-3057.</w:t>
      </w:r>
    </w:p>
    <w:p w14:paraId="21878A6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6]</w:t>
      </w:r>
      <w:r w:rsidRPr="001853A7">
        <w:rPr>
          <w:rFonts w:ascii="Times New Roman" w:hAnsi="Times New Roman"/>
        </w:rPr>
        <w:tab/>
      </w:r>
      <w:r w:rsidRPr="001853A7">
        <w:rPr>
          <w:rFonts w:ascii="Times New Roman" w:hAnsi="Times New Roman"/>
        </w:rPr>
        <w:t>高莉</w:t>
      </w:r>
      <w:r w:rsidRPr="001853A7">
        <w:rPr>
          <w:rFonts w:ascii="Times New Roman" w:hAnsi="Times New Roman"/>
        </w:rPr>
        <w:t xml:space="preserve">. </w:t>
      </w:r>
      <w:r w:rsidRPr="001853A7">
        <w:rPr>
          <w:rFonts w:ascii="Times New Roman" w:hAnsi="Times New Roman"/>
        </w:rPr>
        <w:t>改进的</w:t>
      </w:r>
      <w:r w:rsidRPr="001853A7">
        <w:rPr>
          <w:rFonts w:ascii="Times New Roman" w:hAnsi="Times New Roman"/>
        </w:rPr>
        <w:t>Delaunay</w:t>
      </w:r>
      <w:r w:rsidRPr="001853A7">
        <w:rPr>
          <w:rFonts w:ascii="Times New Roman" w:hAnsi="Times New Roman"/>
        </w:rPr>
        <w:t>三角剖分算法研究</w:t>
      </w:r>
      <w:r w:rsidRPr="001853A7">
        <w:rPr>
          <w:rFonts w:ascii="Times New Roman" w:hAnsi="Times New Roman"/>
        </w:rPr>
        <w:t xml:space="preserve">[D/OL]. </w:t>
      </w:r>
      <w:r w:rsidRPr="001853A7">
        <w:rPr>
          <w:rFonts w:ascii="Times New Roman" w:hAnsi="Times New Roman"/>
        </w:rPr>
        <w:t>兰州交通大学</w:t>
      </w:r>
      <w:r w:rsidRPr="001853A7">
        <w:rPr>
          <w:rFonts w:ascii="Times New Roman" w:hAnsi="Times New Roman"/>
        </w:rPr>
        <w:t>, 2016[2025-02-25]. https://kns.cnki.net/KCMS/detail/detail.aspx?dbcode=CMFD&amp;dbname=CMFD201601&amp;filename=1015449171.nh.</w:t>
      </w:r>
    </w:p>
    <w:p w14:paraId="67D58C3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7]</w:t>
      </w:r>
      <w:r w:rsidRPr="001853A7">
        <w:rPr>
          <w:rFonts w:ascii="Times New Roman" w:hAnsi="Times New Roman"/>
        </w:rPr>
        <w:tab/>
        <w:t xml:space="preserve">ROGNANT L, CHASSERY J M, GOZE S, </w:t>
      </w:r>
      <w:r w:rsidRPr="001853A7">
        <w:rPr>
          <w:rFonts w:ascii="Times New Roman" w:hAnsi="Times New Roman"/>
        </w:rPr>
        <w:t>等</w:t>
      </w:r>
      <w:r w:rsidRPr="001853A7">
        <w:rPr>
          <w:rFonts w:ascii="Times New Roman" w:hAnsi="Times New Roman"/>
        </w:rPr>
        <w:t>.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8]</w:t>
      </w:r>
      <w:r w:rsidRPr="001853A7">
        <w:rPr>
          <w:rFonts w:ascii="Times New Roman" w:hAnsi="Times New Roman"/>
        </w:rPr>
        <w:tab/>
      </w:r>
      <w:r w:rsidRPr="001853A7">
        <w:rPr>
          <w:rFonts w:ascii="Times New Roman" w:hAnsi="Times New Roman"/>
        </w:rPr>
        <w:t>徐道柱</w:t>
      </w:r>
      <w:r w:rsidRPr="001853A7">
        <w:rPr>
          <w:rFonts w:ascii="Times New Roman" w:hAnsi="Times New Roman"/>
        </w:rPr>
        <w:t xml:space="preserve">, </w:t>
      </w:r>
      <w:r w:rsidRPr="001853A7">
        <w:rPr>
          <w:rFonts w:ascii="Times New Roman" w:hAnsi="Times New Roman"/>
        </w:rPr>
        <w:t>刘海砚</w:t>
      </w:r>
      <w:r w:rsidRPr="001853A7">
        <w:rPr>
          <w:rFonts w:ascii="Times New Roman" w:hAnsi="Times New Roman"/>
        </w:rPr>
        <w:t xml:space="preserve">. </w:t>
      </w:r>
      <w:r w:rsidRPr="001853A7">
        <w:rPr>
          <w:rFonts w:ascii="Times New Roman" w:hAnsi="Times New Roman"/>
        </w:rPr>
        <w:t>大量约束边条件下</w:t>
      </w:r>
      <w:r w:rsidRPr="001853A7">
        <w:rPr>
          <w:rFonts w:ascii="Times New Roman" w:hAnsi="Times New Roman"/>
        </w:rPr>
        <w:t>Delaunay</w:t>
      </w:r>
      <w:r w:rsidRPr="001853A7">
        <w:rPr>
          <w:rFonts w:ascii="Times New Roman" w:hAnsi="Times New Roman"/>
        </w:rPr>
        <w:t>三角网的快速生成</w:t>
      </w:r>
      <w:r w:rsidRPr="001853A7">
        <w:rPr>
          <w:rFonts w:ascii="Times New Roman" w:hAnsi="Times New Roman"/>
        </w:rPr>
        <w:t xml:space="preserve">[J/OL]. </w:t>
      </w:r>
      <w:r w:rsidRPr="001853A7">
        <w:rPr>
          <w:rFonts w:ascii="Times New Roman" w:hAnsi="Times New Roman"/>
        </w:rPr>
        <w:t>测绘工程</w:t>
      </w:r>
      <w:r w:rsidRPr="001853A7">
        <w:rPr>
          <w:rFonts w:ascii="Times New Roman" w:hAnsi="Times New Roman"/>
        </w:rPr>
        <w:t>, 2007(3): 6-10. DOI:10.19349/j.cnki.issn1006-7949.2007.03.002.</w:t>
      </w:r>
    </w:p>
    <w:p w14:paraId="45D97D9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9]</w:t>
      </w:r>
      <w:r w:rsidRPr="001853A7">
        <w:rPr>
          <w:rFonts w:ascii="Times New Roman" w:hAnsi="Times New Roman"/>
        </w:rPr>
        <w:tab/>
      </w:r>
      <w:r w:rsidRPr="001853A7">
        <w:rPr>
          <w:rFonts w:ascii="Times New Roman" w:hAnsi="Times New Roman"/>
        </w:rPr>
        <w:t>李丽</w:t>
      </w:r>
      <w:r w:rsidRPr="001853A7">
        <w:rPr>
          <w:rFonts w:ascii="Times New Roman" w:hAnsi="Times New Roman"/>
        </w:rPr>
        <w:t xml:space="preserve">. </w:t>
      </w:r>
      <w:r w:rsidRPr="001853A7">
        <w:rPr>
          <w:rFonts w:ascii="Times New Roman" w:hAnsi="Times New Roman"/>
        </w:rPr>
        <w:t>三维空间</w:t>
      </w:r>
      <w:r w:rsidRPr="001853A7">
        <w:rPr>
          <w:rFonts w:ascii="Times New Roman" w:hAnsi="Times New Roman"/>
        </w:rPr>
        <w:t>Delaunay</w:t>
      </w:r>
      <w:r w:rsidRPr="001853A7">
        <w:rPr>
          <w:rFonts w:ascii="Times New Roman" w:hAnsi="Times New Roman"/>
        </w:rPr>
        <w:t>三角剖分算法的研究及应用</w:t>
      </w:r>
      <w:r w:rsidRPr="001853A7">
        <w:rPr>
          <w:rFonts w:ascii="Times New Roman" w:hAnsi="Times New Roman"/>
        </w:rPr>
        <w:t xml:space="preserve">[D/OL]. </w:t>
      </w:r>
      <w:r w:rsidRPr="001853A7">
        <w:rPr>
          <w:rFonts w:ascii="Times New Roman" w:hAnsi="Times New Roman"/>
        </w:rPr>
        <w:t>大连海事大学</w:t>
      </w:r>
      <w:r w:rsidRPr="001853A7">
        <w:rPr>
          <w:rFonts w:ascii="Times New Roman" w:hAnsi="Times New Roman"/>
        </w:rPr>
        <w:t>, 2011[2025-02-25]. https://kns.cnki.net/KCMS/detail/detail.aspx?dbcode=CMFD&amp;dbname=CMFD2011&amp;filename=2010098465.nh.</w:t>
      </w:r>
    </w:p>
    <w:p w14:paraId="43B3BD1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0]</w:t>
      </w:r>
      <w:r w:rsidRPr="001853A7">
        <w:rPr>
          <w:rFonts w:ascii="Times New Roman" w:hAnsi="Times New Roman"/>
        </w:rPr>
        <w:tab/>
      </w:r>
      <w:r w:rsidRPr="001853A7">
        <w:rPr>
          <w:rFonts w:ascii="Times New Roman" w:hAnsi="Times New Roman"/>
        </w:rPr>
        <w:t>徐永安</w:t>
      </w:r>
      <w:r w:rsidRPr="001853A7">
        <w:rPr>
          <w:rFonts w:ascii="Times New Roman" w:hAnsi="Times New Roman"/>
        </w:rPr>
        <w:t>,</w:t>
      </w:r>
      <w:r w:rsidRPr="001853A7">
        <w:rPr>
          <w:rFonts w:ascii="Times New Roman" w:hAnsi="Times New Roman"/>
        </w:rPr>
        <w:t>杨钦</w:t>
      </w:r>
      <w:r w:rsidRPr="001853A7">
        <w:rPr>
          <w:rFonts w:ascii="Times New Roman" w:hAnsi="Times New Roman"/>
        </w:rPr>
        <w:t>,</w:t>
      </w:r>
      <w:r w:rsidRPr="001853A7">
        <w:rPr>
          <w:rFonts w:ascii="Times New Roman" w:hAnsi="Times New Roman"/>
        </w:rPr>
        <w:t>吴壮志</w:t>
      </w:r>
      <w:r w:rsidRPr="001853A7">
        <w:rPr>
          <w:rFonts w:ascii="Times New Roman" w:hAnsi="Times New Roman"/>
        </w:rPr>
        <w:t>,</w:t>
      </w:r>
      <w:r w:rsidRPr="001853A7">
        <w:rPr>
          <w:rFonts w:ascii="Times New Roman" w:hAnsi="Times New Roman"/>
        </w:rPr>
        <w:t>陈其明</w:t>
      </w:r>
      <w:r w:rsidRPr="001853A7">
        <w:rPr>
          <w:rFonts w:ascii="Times New Roman" w:hAnsi="Times New Roman"/>
        </w:rPr>
        <w:t>,</w:t>
      </w:r>
      <w:r w:rsidRPr="001853A7">
        <w:rPr>
          <w:rFonts w:ascii="Times New Roman" w:hAnsi="Times New Roman"/>
        </w:rPr>
        <w:t>谭建荣</w:t>
      </w:r>
      <w:r w:rsidRPr="001853A7">
        <w:rPr>
          <w:rFonts w:ascii="Times New Roman" w:hAnsi="Times New Roman"/>
        </w:rPr>
        <w:t xml:space="preserve">. </w:t>
      </w:r>
      <w:r w:rsidRPr="001853A7">
        <w:rPr>
          <w:rFonts w:ascii="Times New Roman" w:hAnsi="Times New Roman"/>
        </w:rPr>
        <w:t>三维约束</w:t>
      </w:r>
      <w:r w:rsidRPr="001853A7">
        <w:rPr>
          <w:rFonts w:ascii="Times New Roman" w:hAnsi="Times New Roman"/>
        </w:rPr>
        <w:t>Delaunay</w:t>
      </w:r>
      <w:r w:rsidRPr="001853A7">
        <w:rPr>
          <w:rFonts w:ascii="Times New Roman" w:hAnsi="Times New Roman"/>
        </w:rPr>
        <w:t>三角化的实现</w:t>
      </w:r>
      <w:r w:rsidRPr="001853A7">
        <w:rPr>
          <w:rFonts w:ascii="Times New Roman" w:hAnsi="Times New Roman"/>
        </w:rPr>
        <w:t xml:space="preserve">[J/OL]. </w:t>
      </w:r>
      <w:r w:rsidRPr="001853A7">
        <w:rPr>
          <w:rFonts w:ascii="Times New Roman" w:hAnsi="Times New Roman"/>
        </w:rPr>
        <w:t>软件学报</w:t>
      </w:r>
      <w:r w:rsidRPr="001853A7">
        <w:rPr>
          <w:rFonts w:ascii="Times New Roman" w:hAnsi="Times New Roman"/>
        </w:rPr>
        <w:t>, 2001(1): 103-110. DOI:10.13328/j.cnki.jos.2001.01.013.</w:t>
      </w:r>
    </w:p>
    <w:p w14:paraId="616A9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1]</w:t>
      </w:r>
      <w:r w:rsidRPr="001853A7">
        <w:rPr>
          <w:rFonts w:ascii="Times New Roman" w:hAnsi="Times New Roman"/>
        </w:rPr>
        <w:tab/>
      </w:r>
      <w:r w:rsidRPr="001853A7">
        <w:rPr>
          <w:rFonts w:ascii="Times New Roman" w:hAnsi="Times New Roman"/>
        </w:rPr>
        <w:t>陈学工</w:t>
      </w:r>
      <w:r w:rsidRPr="001853A7">
        <w:rPr>
          <w:rFonts w:ascii="Times New Roman" w:hAnsi="Times New Roman"/>
        </w:rPr>
        <w:t xml:space="preserve">, </w:t>
      </w:r>
      <w:r w:rsidRPr="001853A7">
        <w:rPr>
          <w:rFonts w:ascii="Times New Roman" w:hAnsi="Times New Roman"/>
        </w:rPr>
        <w:t>黄晶晶</w:t>
      </w:r>
      <w:r w:rsidRPr="001853A7">
        <w:rPr>
          <w:rFonts w:ascii="Times New Roman" w:hAnsi="Times New Roman"/>
        </w:rPr>
        <w:t>. Delaunay</w:t>
      </w:r>
      <w:r w:rsidRPr="001853A7">
        <w:rPr>
          <w:rFonts w:ascii="Times New Roman" w:hAnsi="Times New Roman"/>
        </w:rPr>
        <w:t>三角网剖分中的约束边嵌入算法</w:t>
      </w:r>
      <w:r w:rsidRPr="001853A7">
        <w:rPr>
          <w:rFonts w:ascii="Times New Roman" w:hAnsi="Times New Roman"/>
        </w:rPr>
        <w:t xml:space="preserve">[J]. </w:t>
      </w:r>
      <w:r w:rsidRPr="001853A7">
        <w:rPr>
          <w:rFonts w:ascii="Times New Roman" w:hAnsi="Times New Roman"/>
        </w:rPr>
        <w:t>计算机工程</w:t>
      </w:r>
      <w:r w:rsidRPr="001853A7">
        <w:rPr>
          <w:rFonts w:ascii="Times New Roman" w:hAnsi="Times New Roman"/>
        </w:rPr>
        <w:t>, 2007(16): 56-58.</w:t>
      </w:r>
    </w:p>
    <w:p w14:paraId="5153B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2]</w:t>
      </w:r>
      <w:r w:rsidRPr="001853A7">
        <w:rPr>
          <w:rFonts w:ascii="Times New Roman" w:hAnsi="Times New Roman"/>
        </w:rPr>
        <w:tab/>
      </w:r>
      <w:r w:rsidRPr="001853A7">
        <w:rPr>
          <w:rFonts w:ascii="Times New Roman" w:hAnsi="Times New Roman"/>
        </w:rPr>
        <w:t>武强</w:t>
      </w:r>
      <w:r w:rsidRPr="001853A7">
        <w:rPr>
          <w:rFonts w:ascii="Times New Roman" w:hAnsi="Times New Roman"/>
        </w:rPr>
        <w:t>,</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三维地质建模与可视化方法研究</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D</w:t>
      </w:r>
      <w:r w:rsidRPr="001853A7">
        <w:rPr>
          <w:rFonts w:ascii="Times New Roman" w:hAnsi="Times New Roman"/>
        </w:rPr>
        <w:t>辑</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04(1): 54-60.</w:t>
      </w:r>
    </w:p>
    <w:p w14:paraId="13C465A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3]</w:t>
      </w:r>
      <w:r w:rsidRPr="001853A7">
        <w:rPr>
          <w:rFonts w:ascii="Times New Roman" w:hAnsi="Times New Roman"/>
        </w:rPr>
        <w:tab/>
      </w:r>
      <w:r w:rsidRPr="001853A7">
        <w:rPr>
          <w:rFonts w:ascii="Times New Roman" w:hAnsi="Times New Roman"/>
        </w:rPr>
        <w:t>潘懋</w:t>
      </w:r>
      <w:r w:rsidRPr="001853A7">
        <w:rPr>
          <w:rFonts w:ascii="Times New Roman" w:hAnsi="Times New Roman"/>
        </w:rPr>
        <w:t xml:space="preserve">, </w:t>
      </w:r>
      <w:r w:rsidRPr="001853A7">
        <w:rPr>
          <w:rFonts w:ascii="Times New Roman" w:hAnsi="Times New Roman"/>
        </w:rPr>
        <w:t>方裕</w:t>
      </w:r>
      <w:r w:rsidRPr="001853A7">
        <w:rPr>
          <w:rFonts w:ascii="Times New Roman" w:hAnsi="Times New Roman"/>
        </w:rPr>
        <w:t xml:space="preserve">, </w:t>
      </w:r>
      <w:r w:rsidRPr="001853A7">
        <w:rPr>
          <w:rFonts w:ascii="Times New Roman" w:hAnsi="Times New Roman"/>
        </w:rPr>
        <w:t>屈红刚</w:t>
      </w:r>
      <w:r w:rsidRPr="001853A7">
        <w:rPr>
          <w:rFonts w:ascii="Times New Roman" w:hAnsi="Times New Roman"/>
        </w:rPr>
        <w:t xml:space="preserve">. </w:t>
      </w:r>
      <w:r w:rsidRPr="001853A7">
        <w:rPr>
          <w:rFonts w:ascii="Times New Roman" w:hAnsi="Times New Roman"/>
        </w:rPr>
        <w:t>三维地质建模若干基本问题探讨</w:t>
      </w:r>
      <w:r w:rsidRPr="001853A7">
        <w:rPr>
          <w:rFonts w:ascii="Times New Roman" w:hAnsi="Times New Roman"/>
        </w:rPr>
        <w:t xml:space="preserve">[J]. </w:t>
      </w:r>
      <w:r w:rsidRPr="001853A7">
        <w:rPr>
          <w:rFonts w:ascii="Times New Roman" w:hAnsi="Times New Roman"/>
        </w:rPr>
        <w:t>地理与地理信息科学</w:t>
      </w:r>
      <w:r w:rsidRPr="001853A7">
        <w:rPr>
          <w:rFonts w:ascii="Times New Roman" w:hAnsi="Times New Roman"/>
        </w:rPr>
        <w:t>, 2007(3): 1-5.</w:t>
      </w:r>
    </w:p>
    <w:p w14:paraId="707C8D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4]</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工程地质三维建模与计算的可视化方法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10[2025-02-25]. https://kns.cnki.net/KCMS/detail/detail.aspx?dbcode=CDFD&amp;dbname=CDFD0911&amp;filename=2010238553.nh.</w:t>
      </w:r>
    </w:p>
    <w:p w14:paraId="755FDFF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5]</w:t>
      </w:r>
      <w:r w:rsidRPr="001853A7">
        <w:rPr>
          <w:rFonts w:ascii="Times New Roman" w:hAnsi="Times New Roman"/>
        </w:rPr>
        <w:tab/>
      </w:r>
      <w:r w:rsidRPr="001853A7">
        <w:rPr>
          <w:rFonts w:ascii="Times New Roman" w:hAnsi="Times New Roman"/>
        </w:rPr>
        <w:t>吴慧欣</w:t>
      </w:r>
      <w:r w:rsidRPr="001853A7">
        <w:rPr>
          <w:rFonts w:ascii="Times New Roman" w:hAnsi="Times New Roman"/>
        </w:rPr>
        <w:t xml:space="preserve">. </w:t>
      </w:r>
      <w:r w:rsidRPr="001853A7">
        <w:rPr>
          <w:rFonts w:ascii="Times New Roman" w:hAnsi="Times New Roman"/>
        </w:rPr>
        <w:t>三维</w:t>
      </w:r>
      <w:r w:rsidRPr="001853A7">
        <w:rPr>
          <w:rFonts w:ascii="Times New Roman" w:hAnsi="Times New Roman"/>
        </w:rPr>
        <w:t>GIS</w:t>
      </w:r>
      <w:r w:rsidRPr="001853A7">
        <w:rPr>
          <w:rFonts w:ascii="Times New Roman" w:hAnsi="Times New Roman"/>
        </w:rPr>
        <w:t>空间数据模型及可视化技术研究</w:t>
      </w:r>
      <w:r w:rsidRPr="001853A7">
        <w:rPr>
          <w:rFonts w:ascii="Times New Roman" w:hAnsi="Times New Roman"/>
        </w:rPr>
        <w:t xml:space="preserve">[D/OL]. </w:t>
      </w:r>
      <w:r w:rsidRPr="001853A7">
        <w:rPr>
          <w:rFonts w:ascii="Times New Roman" w:hAnsi="Times New Roman"/>
        </w:rPr>
        <w:t>西北工业大学</w:t>
      </w:r>
      <w:r w:rsidRPr="001853A7">
        <w:rPr>
          <w:rFonts w:ascii="Times New Roman" w:hAnsi="Times New Roman"/>
        </w:rPr>
        <w:t>, 2008[2025-02-25]. https://kns.cnki.net/KCMS/detail/detail.aspx?dbcode=CDFD&amp;dbname=CDFD9908&amp;filename=2007214255.nh.</w:t>
      </w:r>
    </w:p>
    <w:p w14:paraId="7A20552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46]</w:t>
      </w:r>
      <w:r w:rsidRPr="001853A7">
        <w:rPr>
          <w:rFonts w:ascii="Times New Roman" w:hAnsi="Times New Roman"/>
        </w:rPr>
        <w:tab/>
        <w:t>WU Q, XU H, ZOU X. An effective method for 3D geological modeling with multi-source data integration[J/OL]. Computers &amp; Geosciences, 2005, 31(1): 35-43. DOI:10.1016/j.cageo.2004.09.005.</w:t>
      </w:r>
    </w:p>
    <w:p w14:paraId="456FC98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7]</w:t>
      </w:r>
      <w:r w:rsidRPr="001853A7">
        <w:rPr>
          <w:rFonts w:ascii="Times New Roman" w:hAnsi="Times New Roman"/>
        </w:rPr>
        <w:tab/>
        <w:t>LIU S, FENG Y, WANG X, et al. Cross-Platform Drilling 3D Visualization System Based on WebGL[J/OL]. Mathematical Problems in Engineering, 2021, 2021(1): 5516278. DOI:10.1155/2021/5516278.</w:t>
      </w:r>
    </w:p>
    <w:p w14:paraId="6C94275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8]</w:t>
      </w:r>
      <w:r w:rsidRPr="001853A7">
        <w:rPr>
          <w:rFonts w:ascii="Times New Roman" w:hAnsi="Times New Roman"/>
        </w:rPr>
        <w:tab/>
      </w:r>
      <w:r w:rsidRPr="001853A7">
        <w:rPr>
          <w:rFonts w:ascii="Times New Roman" w:hAnsi="Times New Roman"/>
        </w:rPr>
        <w:t>基于钻孔的三维地质模型快速构建及更新</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9]</w:t>
      </w:r>
      <w:r w:rsidRPr="001853A7">
        <w:rPr>
          <w:rFonts w:ascii="Times New Roman" w:hAnsi="Times New Roman"/>
        </w:rPr>
        <w:tab/>
      </w:r>
      <w:r w:rsidRPr="001853A7">
        <w:rPr>
          <w:rFonts w:ascii="Times New Roman" w:hAnsi="Times New Roman"/>
        </w:rPr>
        <w:t>张渭军</w:t>
      </w:r>
      <w:r w:rsidRPr="001853A7">
        <w:rPr>
          <w:rFonts w:ascii="Times New Roman" w:hAnsi="Times New Roman"/>
        </w:rPr>
        <w:t xml:space="preserve">, </w:t>
      </w:r>
      <w:r w:rsidRPr="001853A7">
        <w:rPr>
          <w:rFonts w:ascii="Times New Roman" w:hAnsi="Times New Roman"/>
        </w:rPr>
        <w:t>王文科</w:t>
      </w:r>
      <w:r w:rsidRPr="001853A7">
        <w:rPr>
          <w:rFonts w:ascii="Times New Roman" w:hAnsi="Times New Roman"/>
        </w:rPr>
        <w:t xml:space="preserve">. </w:t>
      </w:r>
      <w:r w:rsidRPr="001853A7">
        <w:rPr>
          <w:rFonts w:ascii="Times New Roman" w:hAnsi="Times New Roman"/>
        </w:rPr>
        <w:t>基于钻孔数据的地层三维建模与可视化研究</w:t>
      </w:r>
      <w:r w:rsidRPr="001853A7">
        <w:rPr>
          <w:rFonts w:ascii="Times New Roman" w:hAnsi="Times New Roman"/>
        </w:rPr>
        <w:t xml:space="preserve">[J/OL]. </w:t>
      </w:r>
      <w:r w:rsidRPr="001853A7">
        <w:rPr>
          <w:rFonts w:ascii="Times New Roman" w:hAnsi="Times New Roman"/>
        </w:rPr>
        <w:t>大地构造与成矿学</w:t>
      </w:r>
      <w:r w:rsidRPr="001853A7">
        <w:rPr>
          <w:rFonts w:ascii="Times New Roman" w:hAnsi="Times New Roman"/>
        </w:rPr>
        <w:t>, 2006(1): 108-113. DOI:10.16539/j.ddgzyckx.2006.01.013.</w:t>
      </w:r>
    </w:p>
    <w:p w14:paraId="6E2528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0]</w:t>
      </w:r>
      <w:r w:rsidRPr="001853A7">
        <w:rPr>
          <w:rFonts w:ascii="Times New Roman" w:hAnsi="Times New Roman"/>
        </w:rPr>
        <w:tab/>
      </w:r>
      <w:r w:rsidRPr="001853A7">
        <w:rPr>
          <w:rFonts w:ascii="Times New Roman" w:hAnsi="Times New Roman"/>
        </w:rPr>
        <w:t>向中林</w:t>
      </w:r>
      <w:r w:rsidRPr="001853A7">
        <w:rPr>
          <w:rFonts w:ascii="Times New Roman" w:hAnsi="Times New Roman"/>
        </w:rPr>
        <w:t xml:space="preserve">, </w:t>
      </w:r>
      <w:r w:rsidRPr="001853A7">
        <w:rPr>
          <w:rFonts w:ascii="Times New Roman" w:hAnsi="Times New Roman"/>
        </w:rPr>
        <w:t>王妍</w:t>
      </w:r>
      <w:r w:rsidRPr="001853A7">
        <w:rPr>
          <w:rFonts w:ascii="Times New Roman" w:hAnsi="Times New Roman"/>
        </w:rPr>
        <w:t xml:space="preserve">, </w:t>
      </w:r>
      <w:r w:rsidRPr="001853A7">
        <w:rPr>
          <w:rFonts w:ascii="Times New Roman" w:hAnsi="Times New Roman"/>
        </w:rPr>
        <w:t>王润怀</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钻孔数据的矿山三维地质建模及可视化过程研究</w:t>
      </w:r>
      <w:r w:rsidRPr="001853A7">
        <w:rPr>
          <w:rFonts w:ascii="Times New Roman" w:hAnsi="Times New Roman"/>
        </w:rPr>
        <w:t xml:space="preserve">[J]. </w:t>
      </w:r>
      <w:r w:rsidRPr="001853A7">
        <w:rPr>
          <w:rFonts w:ascii="Times New Roman" w:hAnsi="Times New Roman"/>
        </w:rPr>
        <w:t>地质与勘探</w:t>
      </w:r>
      <w:r w:rsidRPr="001853A7">
        <w:rPr>
          <w:rFonts w:ascii="Times New Roman" w:hAnsi="Times New Roman"/>
        </w:rPr>
        <w:t>, 2009, 45(1): 75-81.</w:t>
      </w:r>
    </w:p>
    <w:p w14:paraId="2281E6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1]</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贺怀建</w:t>
      </w:r>
      <w:r w:rsidRPr="001853A7">
        <w:rPr>
          <w:rFonts w:ascii="Times New Roman" w:hAnsi="Times New Roman"/>
        </w:rPr>
        <w:t xml:space="preserve">, </w:t>
      </w:r>
      <w:r w:rsidRPr="001853A7">
        <w:rPr>
          <w:rFonts w:ascii="Times New Roman" w:hAnsi="Times New Roman"/>
        </w:rPr>
        <w:t>朱发华</w:t>
      </w:r>
      <w:r w:rsidRPr="001853A7">
        <w:rPr>
          <w:rFonts w:ascii="Times New Roman" w:hAnsi="Times New Roman"/>
        </w:rPr>
        <w:t xml:space="preserve">. </w:t>
      </w:r>
      <w:r w:rsidRPr="001853A7">
        <w:rPr>
          <w:rFonts w:ascii="Times New Roman" w:hAnsi="Times New Roman"/>
        </w:rPr>
        <w:t>基于钻孔数据的三维可视化快速建模技术的研究</w:t>
      </w:r>
      <w:r w:rsidRPr="001853A7">
        <w:rPr>
          <w:rFonts w:ascii="Times New Roman" w:hAnsi="Times New Roman"/>
        </w:rPr>
        <w:t xml:space="preserve">[J/OL]. </w:t>
      </w:r>
      <w:r w:rsidRPr="001853A7">
        <w:rPr>
          <w:rFonts w:ascii="Times New Roman" w:hAnsi="Times New Roman"/>
        </w:rPr>
        <w:t>岩土力学</w:t>
      </w:r>
      <w:r w:rsidRPr="001853A7">
        <w:rPr>
          <w:rFonts w:ascii="Times New Roman" w:hAnsi="Times New Roman"/>
        </w:rPr>
        <w:t>, 2009, 30(S1): 260-266. DOI:10.16285/j.rsm.2009.s1.059.</w:t>
      </w:r>
    </w:p>
    <w:p w14:paraId="6C67A11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2]</w:t>
      </w:r>
      <w:r w:rsidRPr="001853A7">
        <w:rPr>
          <w:rFonts w:ascii="Times New Roman" w:hAnsi="Times New Roman"/>
        </w:rPr>
        <w:tab/>
        <w:t>DE CARVALHO MATOSINHOS I. Intégration de la 3D sur un site Web grâce à WebGL[J/OL]. 2019[2025-02-25]. https://folia.unifr.ch/global/documents/314791.</w:t>
      </w:r>
    </w:p>
    <w:p w14:paraId="5E9CB6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3]</w:t>
      </w:r>
      <w:r w:rsidRPr="001853A7">
        <w:rPr>
          <w:rFonts w:ascii="Times New Roman" w:hAnsi="Times New Roman"/>
        </w:rPr>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4]</w:t>
      </w:r>
      <w:r w:rsidRPr="001853A7">
        <w:rPr>
          <w:rFonts w:ascii="Times New Roman" w:hAnsi="Times New Roman"/>
        </w:rPr>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5]</w:t>
      </w:r>
      <w:r w:rsidRPr="001853A7">
        <w:rPr>
          <w:rFonts w:ascii="Times New Roman" w:hAnsi="Times New Roman"/>
        </w:rPr>
        <w:tab/>
      </w:r>
      <w:r w:rsidRPr="001853A7">
        <w:rPr>
          <w:rFonts w:ascii="Times New Roman" w:hAnsi="Times New Roman"/>
        </w:rPr>
        <w:t>田宜平</w:t>
      </w:r>
      <w:r w:rsidRPr="001853A7">
        <w:rPr>
          <w:rFonts w:ascii="Times New Roman" w:hAnsi="Times New Roman"/>
        </w:rPr>
        <w:t xml:space="preserve">, </w:t>
      </w:r>
      <w:r w:rsidRPr="001853A7">
        <w:rPr>
          <w:rFonts w:ascii="Times New Roman" w:hAnsi="Times New Roman"/>
        </w:rPr>
        <w:t>吴冲龙</w:t>
      </w:r>
      <w:r w:rsidRPr="001853A7">
        <w:rPr>
          <w:rFonts w:ascii="Times New Roman" w:hAnsi="Times New Roman"/>
        </w:rPr>
        <w:t xml:space="preserve">, </w:t>
      </w:r>
      <w:r w:rsidRPr="001853A7">
        <w:rPr>
          <w:rFonts w:ascii="Times New Roman" w:hAnsi="Times New Roman"/>
        </w:rPr>
        <w:t>翁正平</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地质大数据可视化关键技术探讨</w:t>
      </w:r>
      <w:r w:rsidRPr="001853A7">
        <w:rPr>
          <w:rFonts w:ascii="Times New Roman" w:hAnsi="Times New Roman"/>
        </w:rPr>
        <w:t xml:space="preserve">[J/OL]. </w:t>
      </w:r>
      <w:r w:rsidRPr="001853A7">
        <w:rPr>
          <w:rFonts w:ascii="Times New Roman" w:hAnsi="Times New Roman"/>
        </w:rPr>
        <w:t>地质科技通报</w:t>
      </w:r>
      <w:r w:rsidRPr="001853A7">
        <w:rPr>
          <w:rFonts w:ascii="Times New Roman" w:hAnsi="Times New Roman"/>
        </w:rPr>
        <w:t>, 2020, 39(4): 29-36. DOI:10.19509/j.cnki.dzkq.2020.0404.</w:t>
      </w:r>
    </w:p>
    <w:p w14:paraId="6AE2AC8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6]</w:t>
      </w:r>
      <w:r w:rsidRPr="001853A7">
        <w:rPr>
          <w:rFonts w:ascii="Times New Roman" w:hAnsi="Times New Roman"/>
        </w:rPr>
        <w:tab/>
      </w:r>
      <w:r w:rsidRPr="001853A7">
        <w:rPr>
          <w:rFonts w:ascii="Times New Roman" w:hAnsi="Times New Roman"/>
        </w:rPr>
        <w:t>张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Android</w:t>
      </w:r>
      <w:r w:rsidRPr="001853A7">
        <w:rPr>
          <w:rFonts w:ascii="Times New Roman" w:hAnsi="Times New Roman"/>
        </w:rPr>
        <w:t>和</w:t>
      </w:r>
      <w:r w:rsidRPr="001853A7">
        <w:rPr>
          <w:rFonts w:ascii="Times New Roman" w:hAnsi="Times New Roman"/>
        </w:rPr>
        <w:t>Web</w:t>
      </w:r>
      <w:r w:rsidRPr="001853A7">
        <w:rPr>
          <w:rFonts w:ascii="Times New Roman" w:hAnsi="Times New Roman"/>
        </w:rPr>
        <w:t>的野外地质数据共享及可视化系统的设计与实现</w:t>
      </w:r>
      <w:r w:rsidRPr="001853A7">
        <w:rPr>
          <w:rFonts w:ascii="Times New Roman" w:hAnsi="Times New Roman"/>
        </w:rPr>
        <w:t xml:space="preserve">[D/OL]. </w:t>
      </w:r>
      <w:r w:rsidRPr="001853A7">
        <w:rPr>
          <w:rFonts w:ascii="Times New Roman" w:hAnsi="Times New Roman"/>
        </w:rPr>
        <w:t>浙江大学</w:t>
      </w:r>
      <w:r w:rsidRPr="001853A7">
        <w:rPr>
          <w:rFonts w:ascii="Times New Roman" w:hAnsi="Times New Roman"/>
        </w:rPr>
        <w:t xml:space="preserve">, 2020[2025-02-25]. </w:t>
      </w:r>
      <w:r w:rsidRPr="001853A7">
        <w:rPr>
          <w:rFonts w:ascii="Times New Roman" w:hAnsi="Times New Roman"/>
        </w:rPr>
        <w:lastRenderedPageBreak/>
        <w:t>https://doi.org/10.27461/d.cnki.gzjdx.2019.000625. DOI:10.27461/d.cnki.gzjdx.2019.000625.</w:t>
      </w:r>
    </w:p>
    <w:p w14:paraId="150265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7]</w:t>
      </w:r>
      <w:r w:rsidRPr="001853A7">
        <w:rPr>
          <w:rFonts w:ascii="Times New Roman" w:hAnsi="Times New Roman"/>
        </w:rPr>
        <w:tab/>
      </w:r>
      <w:r w:rsidRPr="001853A7">
        <w:rPr>
          <w:rFonts w:ascii="Times New Roman" w:hAnsi="Times New Roman"/>
        </w:rPr>
        <w:t>文娇</w:t>
      </w:r>
      <w:r w:rsidRPr="001853A7">
        <w:rPr>
          <w:rFonts w:ascii="Times New Roman" w:hAnsi="Times New Roman"/>
        </w:rPr>
        <w:t xml:space="preserve">, </w:t>
      </w:r>
      <w:r w:rsidRPr="001853A7">
        <w:rPr>
          <w:rFonts w:ascii="Times New Roman" w:hAnsi="Times New Roman"/>
        </w:rPr>
        <w:t>易桃民</w:t>
      </w:r>
      <w:r w:rsidRPr="001853A7">
        <w:rPr>
          <w:rFonts w:ascii="Times New Roman" w:hAnsi="Times New Roman"/>
        </w:rPr>
        <w:t xml:space="preserve">, </w:t>
      </w:r>
      <w:r w:rsidRPr="001853A7">
        <w:rPr>
          <w:rFonts w:ascii="Times New Roman" w:hAnsi="Times New Roman"/>
        </w:rPr>
        <w:t>张琪</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ThreeJS</w:t>
      </w:r>
      <w:r w:rsidRPr="001853A7">
        <w:rPr>
          <w:rFonts w:ascii="Times New Roman" w:hAnsi="Times New Roman"/>
        </w:rPr>
        <w:t>的</w:t>
      </w:r>
      <w:r w:rsidRPr="001853A7">
        <w:rPr>
          <w:rFonts w:ascii="Times New Roman" w:hAnsi="Times New Roman"/>
        </w:rPr>
        <w:t>3D</w:t>
      </w:r>
      <w:r w:rsidRPr="001853A7">
        <w:rPr>
          <w:rFonts w:ascii="Times New Roman" w:hAnsi="Times New Roman"/>
        </w:rPr>
        <w:t>技术在</w:t>
      </w:r>
      <w:r w:rsidRPr="001853A7">
        <w:rPr>
          <w:rFonts w:ascii="Times New Roman" w:hAnsi="Times New Roman"/>
        </w:rPr>
        <w:t>H5</w:t>
      </w:r>
      <w:r w:rsidRPr="001853A7">
        <w:rPr>
          <w:rFonts w:ascii="Times New Roman" w:hAnsi="Times New Roman"/>
        </w:rPr>
        <w:t>应用中的实践</w:t>
      </w:r>
      <w:r w:rsidRPr="001853A7">
        <w:rPr>
          <w:rFonts w:ascii="Times New Roman" w:hAnsi="Times New Roman"/>
        </w:rPr>
        <w:t>[C/OL]//</w:t>
      </w:r>
      <w:r w:rsidRPr="001853A7">
        <w:rPr>
          <w:rFonts w:ascii="Times New Roman" w:hAnsi="Times New Roman"/>
        </w:rPr>
        <w:t>中国新闻技术工作者联合会</w:t>
      </w:r>
      <w:r w:rsidRPr="001853A7">
        <w:rPr>
          <w:rFonts w:ascii="Times New Roman" w:hAnsi="Times New Roman"/>
        </w:rPr>
        <w:t>2023</w:t>
      </w:r>
      <w:r w:rsidRPr="001853A7">
        <w:rPr>
          <w:rFonts w:ascii="Times New Roman" w:hAnsi="Times New Roman"/>
        </w:rPr>
        <w:t>年学术年会论文集</w:t>
      </w:r>
      <w:r w:rsidRPr="001853A7">
        <w:rPr>
          <w:rFonts w:ascii="Times New Roman" w:hAnsi="Times New Roman"/>
        </w:rPr>
        <w:t xml:space="preserve">. </w:t>
      </w:r>
      <w:r w:rsidRPr="001853A7">
        <w:rPr>
          <w:rFonts w:ascii="Times New Roman" w:hAnsi="Times New Roman"/>
        </w:rPr>
        <w:t>中国海南海口</w:t>
      </w:r>
      <w:r w:rsidRPr="001853A7">
        <w:rPr>
          <w:rFonts w:ascii="Times New Roman" w:hAnsi="Times New Roman"/>
        </w:rPr>
        <w:t>, 2023: 97-99[2025-02-25]. https://doi.org/10.26914/c.cnkihy.2023.105750. DOI:10.26914/c.cnkihy.2023.105750.</w:t>
      </w:r>
    </w:p>
    <w:p w14:paraId="1800B09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8]</w:t>
      </w:r>
      <w:r w:rsidRPr="001853A7">
        <w:rPr>
          <w:rFonts w:ascii="Times New Roman" w:hAnsi="Times New Roman"/>
        </w:rP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9]</w:t>
      </w:r>
      <w:r w:rsidRPr="001853A7">
        <w:rPr>
          <w:rFonts w:ascii="Times New Roman" w:hAnsi="Times New Roman"/>
        </w:rPr>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0]</w:t>
      </w:r>
      <w:r w:rsidRPr="001853A7">
        <w:rPr>
          <w:rFonts w:ascii="Times New Roman" w:hAnsi="Times New Roman"/>
        </w:rPr>
        <w:tab/>
      </w:r>
      <w:r w:rsidRPr="001853A7">
        <w:rPr>
          <w:rFonts w:ascii="Times New Roman" w:hAnsi="Times New Roman"/>
        </w:rPr>
        <w:t>刘安安</w:t>
      </w:r>
      <w:r w:rsidRPr="001853A7">
        <w:rPr>
          <w:rFonts w:ascii="Times New Roman" w:hAnsi="Times New Roman"/>
        </w:rPr>
        <w:t xml:space="preserve">. </w:t>
      </w:r>
      <w:r w:rsidRPr="001853A7">
        <w:rPr>
          <w:rFonts w:ascii="Times New Roman" w:hAnsi="Times New Roman"/>
        </w:rPr>
        <w:t>地质实验测试技术在地质找矿中的应用分析</w:t>
      </w:r>
      <w:r w:rsidRPr="001853A7">
        <w:rPr>
          <w:rFonts w:ascii="Times New Roman" w:hAnsi="Times New Roman"/>
        </w:rPr>
        <w:t xml:space="preserve">[J]. </w:t>
      </w:r>
      <w:r w:rsidRPr="001853A7">
        <w:rPr>
          <w:rFonts w:ascii="Times New Roman" w:hAnsi="Times New Roman"/>
        </w:rPr>
        <w:t>世界有色金属</w:t>
      </w:r>
      <w:r w:rsidRPr="001853A7">
        <w:rPr>
          <w:rFonts w:ascii="Times New Roman" w:hAnsi="Times New Roman"/>
        </w:rPr>
        <w:t>, 2024(11): 109-111.</w:t>
      </w:r>
    </w:p>
    <w:p w14:paraId="26DAEDD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1]</w:t>
      </w:r>
      <w:r w:rsidRPr="001853A7">
        <w:rPr>
          <w:rFonts w:ascii="Times New Roman" w:hAnsi="Times New Roman"/>
        </w:rPr>
        <w:tab/>
      </w:r>
      <w:r w:rsidRPr="001853A7">
        <w:rPr>
          <w:rFonts w:ascii="Times New Roman" w:hAnsi="Times New Roman"/>
        </w:rPr>
        <w:t>李玺</w:t>
      </w:r>
      <w:r w:rsidRPr="001853A7">
        <w:rPr>
          <w:rFonts w:ascii="Times New Roman" w:hAnsi="Times New Roman"/>
        </w:rPr>
        <w:t xml:space="preserve">, </w:t>
      </w:r>
      <w:r w:rsidRPr="001853A7">
        <w:rPr>
          <w:rFonts w:ascii="Times New Roman" w:hAnsi="Times New Roman"/>
        </w:rPr>
        <w:t>王文豪</w:t>
      </w:r>
      <w:r w:rsidRPr="001853A7">
        <w:rPr>
          <w:rFonts w:ascii="Times New Roman" w:hAnsi="Times New Roman"/>
        </w:rPr>
        <w:t xml:space="preserve">, </w:t>
      </w:r>
      <w:r w:rsidRPr="001853A7">
        <w:rPr>
          <w:rFonts w:ascii="Times New Roman" w:hAnsi="Times New Roman"/>
        </w:rPr>
        <w:t>刘森</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数字地球的装备保障系统研究与设计</w:t>
      </w:r>
      <w:r w:rsidRPr="001853A7">
        <w:rPr>
          <w:rFonts w:ascii="Times New Roman" w:hAnsi="Times New Roman"/>
        </w:rPr>
        <w:t xml:space="preserve">[J/OL]. </w:t>
      </w:r>
      <w:r w:rsidRPr="001853A7">
        <w:rPr>
          <w:rFonts w:ascii="Times New Roman" w:hAnsi="Times New Roman"/>
        </w:rPr>
        <w:t>河北省科学院学报</w:t>
      </w:r>
      <w:r w:rsidRPr="001853A7">
        <w:rPr>
          <w:rFonts w:ascii="Times New Roman" w:hAnsi="Times New Roman"/>
        </w:rPr>
        <w:t>, 2012, 29(1): 10-14. DOI:10.16191/j.cnki.hbkx.2012.01.002.</w:t>
      </w:r>
    </w:p>
    <w:p w14:paraId="37E3E97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2]</w:t>
      </w:r>
      <w:r w:rsidRPr="001853A7">
        <w:rPr>
          <w:rFonts w:ascii="Times New Roman" w:hAnsi="Times New Roman"/>
        </w:rPr>
        <w:tab/>
        <w:t xml:space="preserve">AKENINE-MO¨LLER T, HAINES E, HOFFMAN N. Real-Time Rendering, Fourth Edition[M/OL]. 4 </w:t>
      </w:r>
      <w:r w:rsidRPr="001853A7">
        <w:rPr>
          <w:rFonts w:ascii="Times New Roman" w:hAnsi="Times New Roman"/>
        </w:rPr>
        <w:t>版</w:t>
      </w:r>
      <w:r w:rsidRPr="001853A7">
        <w:rPr>
          <w:rFonts w:ascii="Times New Roman" w:hAnsi="Times New Roman"/>
        </w:rPr>
        <w:t>. New York: A K Peters/CRC Press, 2018. DOI:10.1201/b22086.</w:t>
      </w:r>
    </w:p>
    <w:p w14:paraId="3D812E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3]</w:t>
      </w:r>
      <w:r w:rsidRPr="001853A7">
        <w:rPr>
          <w:rFonts w:ascii="Times New Roman" w:hAnsi="Times New Roman"/>
        </w:rPr>
        <w:tab/>
        <w:t>FOLEY J D. Computer Graphics: Principles and Practice[M]. Addison-Wesley Professional, 1996.</w:t>
      </w:r>
    </w:p>
    <w:p w14:paraId="1FE9CED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4]</w:t>
      </w:r>
      <w:r w:rsidRPr="001853A7">
        <w:rPr>
          <w:rFonts w:ascii="Times New Roman" w:hAnsi="Times New Roman"/>
        </w:rPr>
        <w:tab/>
        <w:t>SHAO Y, ZHENG A, HE Y, et al. 3D Geological Modeling under Extremely Complex Geological Conditions[J/OL]. Journal of Computers, 2012, 7(3): 699-705. DOI:10.4304/jcp.7.3.699-705.</w:t>
      </w:r>
    </w:p>
    <w:p w14:paraId="67B0D5F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5]</w:t>
      </w:r>
      <w:r w:rsidRPr="001853A7">
        <w:rPr>
          <w:rFonts w:ascii="Times New Roman" w:hAnsi="Times New Roman"/>
        </w:rPr>
        <w:tab/>
        <w:t>Surface-Based 3D Modeling of Geological Structures | Mathematical Geosciences[EB/OL]. [2025-02-25]. https://link.springer.com/article/10.1007/s11004-009-9244-2.</w:t>
      </w:r>
    </w:p>
    <w:p w14:paraId="060D1FA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6]</w:t>
      </w:r>
      <w:r w:rsidRPr="001853A7">
        <w:rPr>
          <w:rFonts w:ascii="Times New Roman" w:hAnsi="Times New Roman"/>
        </w:rPr>
        <w:tab/>
        <w:t>A methodology for 3D modeling and visualization of geological objects | Science China Earth Sciences[EB/OL]. [2025-02-25]. https://link.springer.com/article/10.1007/s11430-009-0105-0.</w:t>
      </w:r>
    </w:p>
    <w:p w14:paraId="40830E1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7]</w:t>
      </w:r>
      <w:r w:rsidRPr="001853A7">
        <w:rPr>
          <w:rFonts w:ascii="Times New Roman" w:hAnsi="Times New Roman"/>
        </w:rPr>
        <w:tab/>
      </w:r>
      <w:r w:rsidRPr="001853A7">
        <w:rPr>
          <w:rFonts w:ascii="Times New Roman" w:hAnsi="Times New Roman"/>
        </w:rPr>
        <w:t>肖于</w:t>
      </w:r>
      <w:r w:rsidRPr="001853A7">
        <w:rPr>
          <w:rFonts w:ascii="Times New Roman" w:hAnsi="Times New Roman"/>
        </w:rPr>
        <w:t xml:space="preserve">, </w:t>
      </w:r>
      <w:r w:rsidRPr="001853A7">
        <w:rPr>
          <w:rFonts w:ascii="Times New Roman" w:hAnsi="Times New Roman"/>
        </w:rPr>
        <w:t>白润才</w:t>
      </w:r>
      <w:r w:rsidRPr="001853A7">
        <w:rPr>
          <w:rFonts w:ascii="Times New Roman" w:hAnsi="Times New Roman"/>
        </w:rPr>
        <w:t xml:space="preserve">. </w:t>
      </w:r>
      <w:r w:rsidRPr="001853A7">
        <w:rPr>
          <w:rFonts w:ascii="Times New Roman" w:hAnsi="Times New Roman"/>
        </w:rPr>
        <w:t>基于包围盒与空间分解互辅的三角网相交检测方法</w:t>
      </w:r>
      <w:r w:rsidRPr="001853A7">
        <w:rPr>
          <w:rFonts w:ascii="Times New Roman" w:hAnsi="Times New Roman"/>
        </w:rPr>
        <w:t xml:space="preserve">[C/OL]//Proceedings of the 2011 International Conference on Information ,Services </w:t>
      </w:r>
      <w:r w:rsidRPr="001853A7">
        <w:rPr>
          <w:rFonts w:ascii="Times New Roman" w:hAnsi="Times New Roman"/>
        </w:rPr>
        <w:lastRenderedPageBreak/>
        <w:t xml:space="preserve">and Management Engineering(ISME 2011)(Volume 3). </w:t>
      </w:r>
      <w:r w:rsidRPr="001853A7">
        <w:rPr>
          <w:rFonts w:ascii="Times New Roman" w:hAnsi="Times New Roman"/>
        </w:rPr>
        <w:t>中国北京</w:t>
      </w:r>
      <w:r w:rsidRPr="001853A7">
        <w:rPr>
          <w:rFonts w:ascii="Times New Roman" w:hAnsi="Times New Roman"/>
        </w:rPr>
        <w:t>, 2011: 442-445[2025-02-25]. https://kns.cnki.net/KCMS/detail/detail.aspx?dbcode=IPFD&amp;dbname=IPFD9914&amp;filename=BJDF201112003102.</w:t>
      </w:r>
    </w:p>
    <w:p w14:paraId="7EC1A2A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8]</w:t>
      </w:r>
      <w:r w:rsidRPr="001853A7">
        <w:rPr>
          <w:rFonts w:ascii="Times New Roman" w:hAnsi="Times New Roman"/>
        </w:rPr>
        <w:tab/>
      </w:r>
      <w:r w:rsidRPr="001853A7">
        <w:rPr>
          <w:rFonts w:ascii="Times New Roman" w:hAnsi="Times New Roman"/>
        </w:rPr>
        <w:t>李伟</w:t>
      </w:r>
      <w:r w:rsidRPr="001853A7">
        <w:rPr>
          <w:rFonts w:ascii="Times New Roman" w:hAnsi="Times New Roman"/>
        </w:rPr>
        <w:t xml:space="preserve">. </w:t>
      </w:r>
      <w:r w:rsidRPr="001853A7">
        <w:rPr>
          <w:rFonts w:ascii="Times New Roman" w:hAnsi="Times New Roman"/>
        </w:rPr>
        <w:t>集成多源数据的三维地质建模及应用研究</w:t>
      </w:r>
      <w:r w:rsidRPr="001853A7">
        <w:rPr>
          <w:rFonts w:ascii="Times New Roman" w:hAnsi="Times New Roman"/>
        </w:rPr>
        <w:t xml:space="preserve">[D/OL]. </w:t>
      </w:r>
      <w:r w:rsidRPr="001853A7">
        <w:rPr>
          <w:rFonts w:ascii="Times New Roman" w:hAnsi="Times New Roman"/>
        </w:rPr>
        <w:t>江西理工大学</w:t>
      </w:r>
      <w:r w:rsidRPr="001853A7">
        <w:rPr>
          <w:rFonts w:ascii="Times New Roman" w:hAnsi="Times New Roman"/>
        </w:rPr>
        <w:t>, [2025][2025-02-25]. https://doi.org/10.27176/d.cnki.gnfyc.2024.000672. DOI:10.27176/d.cnki.gnfyc.2024.000672.</w:t>
      </w:r>
    </w:p>
    <w:p w14:paraId="658A20B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9]</w:t>
      </w:r>
      <w:r w:rsidRPr="001853A7">
        <w:rPr>
          <w:rFonts w:ascii="Times New Roman" w:hAnsi="Times New Roman"/>
        </w:rPr>
        <w:tab/>
      </w:r>
      <w:r w:rsidRPr="001853A7">
        <w:rPr>
          <w:rFonts w:ascii="Times New Roman" w:hAnsi="Times New Roman"/>
        </w:rPr>
        <w:t>邓浩</w:t>
      </w:r>
      <w:r w:rsidRPr="001853A7">
        <w:rPr>
          <w:rFonts w:ascii="Times New Roman" w:hAnsi="Times New Roman"/>
        </w:rPr>
        <w:t xml:space="preserve">. </w:t>
      </w:r>
      <w:r w:rsidRPr="001853A7">
        <w:rPr>
          <w:rFonts w:ascii="Times New Roman" w:hAnsi="Times New Roman"/>
        </w:rPr>
        <w:t>面向隐伏矿体预测的三维地质建模与空间分析若干技术研究</w:t>
      </w:r>
      <w:r w:rsidRPr="001853A7">
        <w:rPr>
          <w:rFonts w:ascii="Times New Roman" w:hAnsi="Times New Roman"/>
        </w:rPr>
        <w:t xml:space="preserve">[D/OL]. </w:t>
      </w:r>
      <w:r w:rsidRPr="001853A7">
        <w:rPr>
          <w:rFonts w:ascii="Times New Roman" w:hAnsi="Times New Roman"/>
        </w:rPr>
        <w:t>中南大学</w:t>
      </w:r>
      <w:r w:rsidRPr="001853A7">
        <w:rPr>
          <w:rFonts w:ascii="Times New Roman" w:hAnsi="Times New Roman"/>
        </w:rPr>
        <w:t>, 2009[2025-02-25]. https://kns.cnki.net/KCMS/detail/detail.aspx?dbcode=CMFD&amp;dbname=CMFD2009&amp;filename=2008165201.nh.</w:t>
      </w:r>
    </w:p>
    <w:p w14:paraId="7F15AE9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0]</w:t>
      </w:r>
      <w:r w:rsidRPr="001853A7">
        <w:rPr>
          <w:rFonts w:ascii="Times New Roman" w:hAnsi="Times New Roman"/>
        </w:rPr>
        <w:tab/>
      </w:r>
      <w:r w:rsidRPr="001853A7">
        <w:rPr>
          <w:rFonts w:ascii="Times New Roman" w:hAnsi="Times New Roman"/>
        </w:rPr>
        <w:t>汤东阳</w:t>
      </w:r>
      <w:r w:rsidRPr="001853A7">
        <w:rPr>
          <w:rFonts w:ascii="Times New Roman" w:hAnsi="Times New Roman"/>
        </w:rPr>
        <w:t xml:space="preserve">. </w:t>
      </w:r>
      <w:r w:rsidRPr="001853A7">
        <w:rPr>
          <w:rFonts w:ascii="Times New Roman" w:hAnsi="Times New Roman"/>
        </w:rPr>
        <w:t>三维地质建模中几何形体分析技术的几个算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11[2025-02-25]. https://kns.cnki.net/KCMS/detail/detail.aspx?dbcode=CMFD&amp;dbname=CMFD2011&amp;filename=1011077993.nh.</w:t>
      </w:r>
    </w:p>
    <w:p w14:paraId="7DD709A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1]</w:t>
      </w:r>
      <w:r w:rsidRPr="001853A7">
        <w:rPr>
          <w:rFonts w:ascii="Times New Roman" w:hAnsi="Times New Roman"/>
        </w:rPr>
        <w:tab/>
      </w:r>
      <w:r w:rsidRPr="001853A7">
        <w:rPr>
          <w:rFonts w:ascii="Times New Roman" w:hAnsi="Times New Roman"/>
        </w:rPr>
        <w:t>三维地质建模中几何形体碰撞检测的图形分析技术</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2]</w:t>
      </w:r>
      <w:r w:rsidRPr="001853A7">
        <w:rPr>
          <w:rFonts w:ascii="Times New Roman" w:hAnsi="Times New Roman"/>
        </w:rPr>
        <w:tab/>
        <w:t>LIU L, HE J, WANG H, et al. Texture mapping of geological modeling based on parameterization[J/OL]. Earth Science Informatics, 2021, 14(4): 2101-2112. DOI:10.1007/s12145-021-00677-4.</w:t>
      </w:r>
    </w:p>
    <w:p w14:paraId="0557B46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3]</w:t>
      </w:r>
      <w:r w:rsidRPr="001853A7">
        <w:rPr>
          <w:rFonts w:ascii="Times New Roman" w:hAnsi="Times New Roman"/>
        </w:rPr>
        <w:tab/>
      </w:r>
      <w:r w:rsidRPr="001853A7">
        <w:rPr>
          <w:rFonts w:ascii="Times New Roman" w:hAnsi="Times New Roman"/>
        </w:rPr>
        <w:t>谭继鑫</w:t>
      </w:r>
      <w:r w:rsidRPr="001853A7">
        <w:rPr>
          <w:rFonts w:ascii="Times New Roman" w:hAnsi="Times New Roman"/>
        </w:rPr>
        <w:t xml:space="preserve">. </w:t>
      </w:r>
      <w:r w:rsidRPr="001853A7">
        <w:rPr>
          <w:rFonts w:ascii="Times New Roman" w:hAnsi="Times New Roman"/>
        </w:rPr>
        <w:t>地质体建模中模型修复和纹理映射关键技术研究与实践</w:t>
      </w:r>
      <w:r w:rsidRPr="001853A7">
        <w:rPr>
          <w:rFonts w:ascii="Times New Roman" w:hAnsi="Times New Roman"/>
        </w:rPr>
        <w:t xml:space="preserve">[D/OL]. </w:t>
      </w:r>
      <w:r w:rsidRPr="001853A7">
        <w:rPr>
          <w:rFonts w:ascii="Times New Roman" w:hAnsi="Times New Roman"/>
        </w:rPr>
        <w:t>武汉科技大学</w:t>
      </w:r>
      <w:r w:rsidRPr="001853A7">
        <w:rPr>
          <w:rFonts w:ascii="Times New Roman" w:hAnsi="Times New Roman"/>
        </w:rPr>
        <w:t>, 2021[2025-02-25]. https://doi.org/10.27380/d.cnki.gwkju.2017.000104. DOI:10.27380/d.cnki.gwkju.2017.000104.</w:t>
      </w:r>
    </w:p>
    <w:p w14:paraId="10B14A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4]</w:t>
      </w:r>
      <w:r w:rsidRPr="001853A7">
        <w:rPr>
          <w:rFonts w:ascii="Times New Roman" w:hAnsi="Times New Roman"/>
        </w:rPr>
        <w:tab/>
      </w:r>
      <w:r w:rsidRPr="001853A7">
        <w:rPr>
          <w:rFonts w:ascii="Times New Roman" w:hAnsi="Times New Roman"/>
        </w:rPr>
        <w:t>段毅</w:t>
      </w:r>
      <w:r w:rsidRPr="001853A7">
        <w:rPr>
          <w:rFonts w:ascii="Times New Roman" w:hAnsi="Times New Roman"/>
        </w:rPr>
        <w:t xml:space="preserve">, </w:t>
      </w:r>
      <w:r w:rsidRPr="001853A7">
        <w:rPr>
          <w:rFonts w:ascii="Times New Roman" w:hAnsi="Times New Roman"/>
        </w:rPr>
        <w:t>李仕雄</w:t>
      </w:r>
      <w:r w:rsidRPr="001853A7">
        <w:rPr>
          <w:rFonts w:ascii="Times New Roman" w:hAnsi="Times New Roman"/>
        </w:rPr>
        <w:t xml:space="preserve">, </w:t>
      </w:r>
      <w:r w:rsidRPr="001853A7">
        <w:rPr>
          <w:rFonts w:ascii="Times New Roman" w:hAnsi="Times New Roman"/>
        </w:rPr>
        <w:t>杨明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OpenGL</w:t>
      </w:r>
      <w:r w:rsidRPr="001853A7">
        <w:rPr>
          <w:rFonts w:ascii="Times New Roman" w:hAnsi="Times New Roman"/>
        </w:rPr>
        <w:t>的煤矿三维模型可视化</w:t>
      </w:r>
      <w:r w:rsidRPr="001853A7">
        <w:rPr>
          <w:rFonts w:ascii="Times New Roman" w:hAnsi="Times New Roman"/>
        </w:rPr>
        <w:t xml:space="preserve">[J]. </w:t>
      </w:r>
      <w:r w:rsidRPr="001853A7">
        <w:rPr>
          <w:rFonts w:ascii="Times New Roman" w:hAnsi="Times New Roman"/>
        </w:rPr>
        <w:t>现代矿业</w:t>
      </w:r>
      <w:r w:rsidRPr="001853A7">
        <w:rPr>
          <w:rFonts w:ascii="Times New Roman" w:hAnsi="Times New Roman"/>
        </w:rPr>
        <w:t>, 2009, 25(3): 28-30.</w:t>
      </w:r>
    </w:p>
    <w:p w14:paraId="7C965E6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5]</w:t>
      </w:r>
      <w:r w:rsidRPr="001853A7">
        <w:rPr>
          <w:rFonts w:ascii="Times New Roman" w:hAnsi="Times New Roman"/>
        </w:rPr>
        <w:tab/>
        <w:t>3D Interactive Visualization System for Complex Geologically Related Data | IEEE Conference Publication | IEEE Xplore[EB/OL]. [2025-02-25]. https://ieeexplore.ieee.org/abstract/document/4683278.</w:t>
      </w:r>
    </w:p>
    <w:p w14:paraId="2FB1038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76]</w:t>
      </w:r>
      <w:r w:rsidRPr="001853A7">
        <w:rPr>
          <w:rFonts w:ascii="Times New Roman" w:hAnsi="Times New Roman"/>
        </w:rPr>
        <w:tab/>
        <w:t>Interactive Geological Data Visualization in an Immersive Environment[EB/OL]. [2025-02-25]. https://www.mdpi.com/2220-9964/11/3/176.</w:t>
      </w:r>
    </w:p>
    <w:p w14:paraId="34E1A8B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7]</w:t>
      </w:r>
      <w:r w:rsidRPr="001853A7">
        <w:rPr>
          <w:rFonts w:ascii="Times New Roman" w:hAnsi="Times New Roman"/>
        </w:rPr>
        <w:tab/>
        <w:t>WHITELEY R J. Shallow seismic refraction interpretation with visual interactive ray trace (VIRT) modelling[J/OL]. Exploration Geophysics, 2004, 35(2): 116-123. DOI:10.1071/eg04116.</w:t>
      </w:r>
    </w:p>
    <w:p w14:paraId="5012375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8]</w:t>
      </w:r>
      <w:r w:rsidRPr="001853A7">
        <w:rPr>
          <w:rFonts w:ascii="Times New Roman" w:hAnsi="Times New Roman"/>
        </w:rPr>
        <w:tab/>
      </w:r>
      <w:r w:rsidRPr="001853A7">
        <w:rPr>
          <w:rFonts w:ascii="Times New Roman" w:hAnsi="Times New Roman"/>
        </w:rPr>
        <w:t>石奉华</w:t>
      </w:r>
      <w:r w:rsidRPr="001853A7">
        <w:rPr>
          <w:rFonts w:ascii="Times New Roman" w:hAnsi="Times New Roman"/>
        </w:rPr>
        <w:t xml:space="preserve">. </w:t>
      </w:r>
      <w:r w:rsidRPr="001853A7">
        <w:rPr>
          <w:rFonts w:ascii="Times New Roman" w:hAnsi="Times New Roman"/>
        </w:rPr>
        <w:t>巷道三维可视化建模技术</w:t>
      </w:r>
      <w:r w:rsidRPr="001853A7">
        <w:rPr>
          <w:rFonts w:ascii="Times New Roman" w:hAnsi="Times New Roman"/>
        </w:rPr>
        <w:t xml:space="preserve">            ——</w:t>
      </w:r>
      <w:r w:rsidRPr="001853A7">
        <w:rPr>
          <w:rFonts w:ascii="Times New Roman" w:hAnsi="Times New Roman"/>
        </w:rPr>
        <w:t>以东滩煤矿为例</w:t>
      </w:r>
      <w:r w:rsidRPr="001853A7">
        <w:rPr>
          <w:rFonts w:ascii="Times New Roman" w:hAnsi="Times New Roman"/>
        </w:rPr>
        <w:t xml:space="preserve">[D/OL]. </w:t>
      </w:r>
      <w:r w:rsidRPr="001853A7">
        <w:rPr>
          <w:rFonts w:ascii="Times New Roman" w:hAnsi="Times New Roman"/>
        </w:rPr>
        <w:t>山东科技大学</w:t>
      </w:r>
      <w:r w:rsidRPr="001853A7">
        <w:rPr>
          <w:rFonts w:ascii="Times New Roman" w:hAnsi="Times New Roman"/>
        </w:rPr>
        <w:t>, 2008[2025-02-25]. https://kns.cnki.net/KCMS/detail/detail.aspx?dbcode=CMFD&amp;dbname=CMFD2008&amp;filename=2008013785.nh.</w:t>
      </w:r>
    </w:p>
    <w:p w14:paraId="65E0F92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9]</w:t>
      </w:r>
      <w:r w:rsidRPr="001853A7">
        <w:rPr>
          <w:rFonts w:ascii="Times New Roman" w:hAnsi="Times New Roman"/>
        </w:rPr>
        <w:tab/>
      </w:r>
      <w:r w:rsidRPr="001853A7">
        <w:rPr>
          <w:rFonts w:ascii="Times New Roman" w:hAnsi="Times New Roman"/>
        </w:rPr>
        <w:t>张羽西</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隧道实时可视化管理系统设计与实现</w:t>
      </w:r>
      <w:r w:rsidRPr="001853A7">
        <w:rPr>
          <w:rFonts w:ascii="Times New Roman" w:hAnsi="Times New Roman"/>
        </w:rPr>
        <w:t xml:space="preserve">[D/OL]. </w:t>
      </w:r>
      <w:r w:rsidRPr="001853A7">
        <w:rPr>
          <w:rFonts w:ascii="Times New Roman" w:hAnsi="Times New Roman"/>
        </w:rPr>
        <w:t>电子科技大学</w:t>
      </w:r>
      <w:r w:rsidRPr="001853A7">
        <w:rPr>
          <w:rFonts w:ascii="Times New Roman" w:hAnsi="Times New Roman"/>
        </w:rPr>
        <w:t>, 2022[2025-02-25]. https://doi.org/10.27005/d.cnki.gdzku.2021.003741. DOI:10.27005/d.cnki.gdzku.2021.003741.</w:t>
      </w:r>
    </w:p>
    <w:p w14:paraId="02C398D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0]</w:t>
      </w:r>
      <w:r w:rsidRPr="001853A7">
        <w:rPr>
          <w:rFonts w:ascii="Times New Roman" w:hAnsi="Times New Roman"/>
        </w:rPr>
        <w:tab/>
      </w:r>
      <w:r w:rsidRPr="001853A7">
        <w:rPr>
          <w:rFonts w:ascii="Times New Roman" w:hAnsi="Times New Roman"/>
        </w:rPr>
        <w:t>代进雄</w:t>
      </w:r>
      <w:r w:rsidRPr="001853A7">
        <w:rPr>
          <w:rFonts w:ascii="Times New Roman" w:hAnsi="Times New Roman"/>
        </w:rPr>
        <w:t xml:space="preserve">, </w:t>
      </w:r>
      <w:r w:rsidRPr="001853A7">
        <w:rPr>
          <w:rFonts w:ascii="Times New Roman" w:hAnsi="Times New Roman"/>
        </w:rPr>
        <w:t>蒋奇</w:t>
      </w:r>
      <w:r w:rsidRPr="001853A7">
        <w:rPr>
          <w:rFonts w:ascii="Times New Roman" w:hAnsi="Times New Roman"/>
        </w:rPr>
        <w:t xml:space="preserve">, </w:t>
      </w:r>
      <w:r w:rsidRPr="001853A7">
        <w:rPr>
          <w:rFonts w:ascii="Times New Roman" w:hAnsi="Times New Roman"/>
        </w:rPr>
        <w:t>俞锋</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BIM</w:t>
      </w:r>
      <w:r w:rsidRPr="001853A7">
        <w:rPr>
          <w:rFonts w:ascii="Times New Roman" w:hAnsi="Times New Roman"/>
        </w:rPr>
        <w:t>的水利工程建设管理平台研究及应用</w:t>
      </w:r>
      <w:r w:rsidRPr="001853A7">
        <w:rPr>
          <w:rFonts w:ascii="Times New Roman" w:hAnsi="Times New Roman"/>
        </w:rPr>
        <w:t xml:space="preserve">[J/OL]. </w:t>
      </w:r>
      <w:r w:rsidRPr="001853A7">
        <w:rPr>
          <w:rFonts w:ascii="Times New Roman" w:hAnsi="Times New Roman"/>
        </w:rPr>
        <w:t>水利水电技术（中英文）</w:t>
      </w:r>
      <w:r w:rsidRPr="001853A7">
        <w:rPr>
          <w:rFonts w:ascii="Times New Roman" w:hAnsi="Times New Roman"/>
        </w:rPr>
        <w:t>, 2022, 53(11): 37-49. DOI:10.13928/j.cnki.wrahe.2022.11.004.</w:t>
      </w:r>
    </w:p>
    <w:p w14:paraId="24CAA4F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1]</w:t>
      </w:r>
      <w:r w:rsidRPr="001853A7">
        <w:rPr>
          <w:rFonts w:ascii="Times New Roman" w:hAnsi="Times New Roman"/>
        </w:rPr>
        <w:tab/>
      </w:r>
      <w:r w:rsidRPr="001853A7">
        <w:rPr>
          <w:rFonts w:ascii="Times New Roman" w:hAnsi="Times New Roman"/>
        </w:rPr>
        <w:t>金国梁</w:t>
      </w:r>
      <w:r w:rsidRPr="001853A7">
        <w:rPr>
          <w:rFonts w:ascii="Times New Roman" w:hAnsi="Times New Roman"/>
        </w:rPr>
        <w:t xml:space="preserve">. </w:t>
      </w:r>
      <w:r w:rsidRPr="001853A7">
        <w:rPr>
          <w:rFonts w:ascii="Times New Roman" w:hAnsi="Times New Roman"/>
        </w:rPr>
        <w:t>基于云平台的车间数字孪生系统的设计与实现</w:t>
      </w:r>
      <w:r w:rsidRPr="001853A7">
        <w:rPr>
          <w:rFonts w:ascii="Times New Roman" w:hAnsi="Times New Roman"/>
        </w:rPr>
        <w:t xml:space="preserve">[D/OL]. </w:t>
      </w:r>
      <w:r w:rsidRPr="001853A7">
        <w:rPr>
          <w:rFonts w:ascii="Times New Roman" w:hAnsi="Times New Roman"/>
        </w:rPr>
        <w:t>中国科学院大学（中国科学院沈阳计算技术研究所）</w:t>
      </w:r>
      <w:r w:rsidRPr="001853A7">
        <w:rPr>
          <w:rFonts w:ascii="Times New Roman" w:hAnsi="Times New Roman"/>
        </w:rPr>
        <w:t>, 2022[2025-02-25]. https://doi.org/10.27587/d.cnki.gksjs.2022.000022. DOI:10.27587/d.cnki.gksjs.2022.000022.</w:t>
      </w:r>
    </w:p>
    <w:p w14:paraId="0D26F75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2]</w:t>
      </w:r>
      <w:r w:rsidRPr="001853A7">
        <w:rPr>
          <w:rFonts w:ascii="Times New Roman" w:hAnsi="Times New Roman"/>
        </w:rPr>
        <w:tab/>
      </w:r>
      <w:r w:rsidRPr="001853A7">
        <w:rPr>
          <w:rFonts w:ascii="Times New Roman" w:hAnsi="Times New Roman"/>
        </w:rPr>
        <w:t>彭诗杰</w:t>
      </w:r>
      <w:r w:rsidRPr="001853A7">
        <w:rPr>
          <w:rFonts w:ascii="Times New Roman" w:hAnsi="Times New Roman"/>
        </w:rPr>
        <w:t xml:space="preserve">. </w:t>
      </w:r>
      <w:r w:rsidRPr="001853A7">
        <w:rPr>
          <w:rFonts w:ascii="Times New Roman" w:hAnsi="Times New Roman"/>
        </w:rPr>
        <w:t>基于微服务体系结构和面向多地质主题的数据云服务关键技术研究</w:t>
      </w:r>
      <w:r w:rsidRPr="001853A7">
        <w:rPr>
          <w:rFonts w:ascii="Times New Roman" w:hAnsi="Times New Roman"/>
        </w:rPr>
        <w:t xml:space="preserve">[D/OL]. </w:t>
      </w:r>
      <w:r w:rsidRPr="001853A7">
        <w:rPr>
          <w:rFonts w:ascii="Times New Roman" w:hAnsi="Times New Roman"/>
        </w:rPr>
        <w:t>中国地质大学</w:t>
      </w:r>
      <w:r w:rsidRPr="001853A7">
        <w:rPr>
          <w:rFonts w:ascii="Times New Roman" w:hAnsi="Times New Roman"/>
        </w:rPr>
        <w:t>, 2019[2025-02-25]. https://kns.cnki.net/KCMS/detail/detail.aspx?dbcode=CDFD&amp;dbname=CDFDLAST2019&amp;filename=1018714801.nh.</w:t>
      </w:r>
    </w:p>
    <w:p w14:paraId="2AEC89A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3]</w:t>
      </w:r>
      <w:r w:rsidRPr="001853A7">
        <w:rPr>
          <w:rFonts w:ascii="Times New Roman" w:hAnsi="Times New Roman"/>
        </w:rPr>
        <w:tab/>
      </w:r>
      <w:r w:rsidRPr="001853A7">
        <w:rPr>
          <w:rFonts w:ascii="Times New Roman" w:hAnsi="Times New Roman"/>
        </w:rPr>
        <w:t>郇凯</w:t>
      </w:r>
      <w:r w:rsidRPr="001853A7">
        <w:rPr>
          <w:rFonts w:ascii="Times New Roman" w:hAnsi="Times New Roman"/>
        </w:rPr>
        <w:t xml:space="preserve">, </w:t>
      </w:r>
      <w:r w:rsidRPr="001853A7">
        <w:rPr>
          <w:rFonts w:ascii="Times New Roman" w:hAnsi="Times New Roman"/>
        </w:rPr>
        <w:t>黄佳为</w:t>
      </w:r>
      <w:r w:rsidRPr="001853A7">
        <w:rPr>
          <w:rFonts w:ascii="Times New Roman" w:hAnsi="Times New Roman"/>
        </w:rPr>
        <w:t xml:space="preserve">, </w:t>
      </w:r>
      <w:r w:rsidRPr="001853A7">
        <w:rPr>
          <w:rFonts w:ascii="Times New Roman" w:hAnsi="Times New Roman"/>
        </w:rPr>
        <w:t>王鑫</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微服务架构的管道地质灾害监测预警系统</w:t>
      </w:r>
      <w:r w:rsidRPr="001853A7">
        <w:rPr>
          <w:rFonts w:ascii="Times New Roman" w:hAnsi="Times New Roman"/>
        </w:rPr>
        <w:t xml:space="preserve">[J/OL]. </w:t>
      </w:r>
      <w:r w:rsidRPr="001853A7">
        <w:rPr>
          <w:rFonts w:ascii="Times New Roman" w:hAnsi="Times New Roman"/>
        </w:rPr>
        <w:t>计算机系统应用</w:t>
      </w:r>
      <w:r w:rsidRPr="001853A7">
        <w:rPr>
          <w:rFonts w:ascii="Times New Roman" w:hAnsi="Times New Roman"/>
        </w:rPr>
        <w:t>, 2022, 31(3): 65-74. DOI:10.15888/j.cnki.csa.008399.</w:t>
      </w:r>
    </w:p>
    <w:p w14:paraId="4F69572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4]</w:t>
      </w:r>
      <w:r w:rsidRPr="001853A7">
        <w:rPr>
          <w:rFonts w:ascii="Times New Roman" w:hAnsi="Times New Roman"/>
        </w:rPr>
        <w:tab/>
      </w:r>
      <w:r w:rsidRPr="001853A7">
        <w:rPr>
          <w:rFonts w:ascii="Times New Roman" w:hAnsi="Times New Roman"/>
        </w:rPr>
        <w:t>田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IS</w:t>
      </w:r>
      <w:r w:rsidRPr="001853A7">
        <w:rPr>
          <w:rFonts w:ascii="Times New Roman" w:hAnsi="Times New Roman"/>
        </w:rPr>
        <w:t>的地质遗迹公园管理系统研发</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0[2025-02-25]. https://doi.org/10.27493/d.cnki.gzdzy.2020.000735. DOI:10.27493/d.cnki.gzdzy.2020.000735.</w:t>
      </w:r>
    </w:p>
    <w:p w14:paraId="1A9F6952" w14:textId="1740852D" w:rsidR="006C2995" w:rsidRPr="001853A7" w:rsidRDefault="00B22DEB" w:rsidP="001853A7">
      <w:pPr>
        <w:pStyle w:val="afff0"/>
        <w:spacing w:line="300" w:lineRule="auto"/>
        <w:ind w:hanging="652"/>
        <w:jc w:val="both"/>
        <w:rPr>
          <w:rFonts w:ascii="Times New Roman" w:hAnsi="Times New Roman"/>
        </w:rPr>
        <w:sectPr w:rsidR="006C2995" w:rsidRPr="001853A7" w:rsidSect="006C2995">
          <w:headerReference w:type="default" r:id="rId111"/>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12"/>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8" w:name="_Toc193146448"/>
      <w:commentRangeStart w:id="99"/>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9"/>
      <w:r w:rsidRPr="006C2995">
        <w:rPr>
          <w:rFonts w:ascii="黑体" w:eastAsia="黑体"/>
          <w:bCs/>
          <w:kern w:val="36"/>
          <w:sz w:val="32"/>
          <w:szCs w:val="36"/>
        </w:rPr>
        <w:commentReference w:id="99"/>
      </w:r>
      <w:bookmarkEnd w:id="98"/>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13"/>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100" w:name="_Toc193146449"/>
      <w:commentRangeStart w:id="101"/>
      <w:r w:rsidRPr="006C2995">
        <w:rPr>
          <w:rFonts w:eastAsia="黑体"/>
          <w:bCs/>
          <w:kern w:val="36"/>
          <w:sz w:val="32"/>
          <w:szCs w:val="36"/>
        </w:rPr>
        <w:lastRenderedPageBreak/>
        <w:t>作者简介</w:t>
      </w:r>
      <w:commentRangeEnd w:id="101"/>
      <w:r w:rsidRPr="006C2995">
        <w:rPr>
          <w:rFonts w:ascii="黑体" w:eastAsia="黑体"/>
          <w:bCs/>
          <w:kern w:val="36"/>
          <w:sz w:val="32"/>
          <w:szCs w:val="36"/>
        </w:rPr>
        <w:commentReference w:id="101"/>
      </w:r>
      <w:bookmarkEnd w:id="100"/>
    </w:p>
    <w:p w14:paraId="38A26051" w14:textId="3ADF7864" w:rsidR="006C2995" w:rsidRPr="006068D8" w:rsidRDefault="00423BC1" w:rsidP="006068D8">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commentRangeStart w:id="102"/>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2"/>
      <w:r w:rsidRPr="006C2995">
        <w:commentReference w:id="102"/>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14"/>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7"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9"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10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102"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0ED78E" w14:textId="77777777" w:rsidR="00E86A04" w:rsidRDefault="00E86A04">
      <w:r>
        <w:separator/>
      </w:r>
    </w:p>
  </w:endnote>
  <w:endnote w:type="continuationSeparator" w:id="0">
    <w:p w14:paraId="095B5AD9" w14:textId="77777777" w:rsidR="00E86A04" w:rsidRDefault="00E86A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1FF"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2AC1A2" w14:textId="77777777" w:rsidR="00E86A04" w:rsidRDefault="00E86A04">
      <w:r>
        <w:separator/>
      </w:r>
    </w:p>
  </w:footnote>
  <w:footnote w:type="continuationSeparator" w:id="0">
    <w:p w14:paraId="6AF5B609" w14:textId="77777777" w:rsidR="00E86A04" w:rsidRDefault="00E86A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w:t>
    </w:r>
    <w:r>
      <w:rPr>
        <w:rFonts w:ascii="楷体_GB2312" w:eastAsia="楷体_GB2312" w:hint="eastAsia"/>
      </w:rPr>
      <w:t>三维地质模型可视化系统开发</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w:t>
    </w:r>
    <w:r>
      <w:rPr>
        <w:rFonts w:ascii="楷体_GB2312" w:eastAsia="楷体_GB2312" w:hint="eastAsia"/>
      </w:rPr>
      <w:t>应用实例</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w:t>
    </w:r>
    <w:r>
      <w:rPr>
        <w:rFonts w:ascii="楷体_GB2312" w:eastAsia="楷体_GB2312" w:hint="eastAsia"/>
      </w:rPr>
      <w:t>结论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A3BEF"/>
    <w:rsid w:val="001A4A40"/>
    <w:rsid w:val="001A5B85"/>
    <w:rsid w:val="001A6696"/>
    <w:rsid w:val="001B3AD8"/>
    <w:rsid w:val="001B4348"/>
    <w:rsid w:val="001B5FF9"/>
    <w:rsid w:val="001B7294"/>
    <w:rsid w:val="001B7686"/>
    <w:rsid w:val="001C3516"/>
    <w:rsid w:val="001C434E"/>
    <w:rsid w:val="001C44BB"/>
    <w:rsid w:val="001D3A62"/>
    <w:rsid w:val="001D3D92"/>
    <w:rsid w:val="001E0EC0"/>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C5"/>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7297"/>
    <w:rsid w:val="003B3A52"/>
    <w:rsid w:val="003B53D0"/>
    <w:rsid w:val="003C0EDA"/>
    <w:rsid w:val="003C69B3"/>
    <w:rsid w:val="003D12AD"/>
    <w:rsid w:val="003E0AC9"/>
    <w:rsid w:val="003E53BF"/>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5784"/>
    <w:rsid w:val="0047675F"/>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1655"/>
    <w:rsid w:val="004B2E56"/>
    <w:rsid w:val="004B2F56"/>
    <w:rsid w:val="004B6035"/>
    <w:rsid w:val="004C0A92"/>
    <w:rsid w:val="004C24A6"/>
    <w:rsid w:val="004C64B4"/>
    <w:rsid w:val="004C7E4B"/>
    <w:rsid w:val="004D0235"/>
    <w:rsid w:val="004D0E50"/>
    <w:rsid w:val="004D1578"/>
    <w:rsid w:val="004D2E1F"/>
    <w:rsid w:val="004D360C"/>
    <w:rsid w:val="004D619F"/>
    <w:rsid w:val="004D7AE8"/>
    <w:rsid w:val="004D7EDC"/>
    <w:rsid w:val="004E27C7"/>
    <w:rsid w:val="004F3093"/>
    <w:rsid w:val="004F7525"/>
    <w:rsid w:val="00502E38"/>
    <w:rsid w:val="00504AFE"/>
    <w:rsid w:val="0051036D"/>
    <w:rsid w:val="00513A4D"/>
    <w:rsid w:val="00514282"/>
    <w:rsid w:val="005146A9"/>
    <w:rsid w:val="0051578B"/>
    <w:rsid w:val="0051679F"/>
    <w:rsid w:val="00525743"/>
    <w:rsid w:val="0052588E"/>
    <w:rsid w:val="005279D7"/>
    <w:rsid w:val="00530FB6"/>
    <w:rsid w:val="005357D1"/>
    <w:rsid w:val="00536411"/>
    <w:rsid w:val="005460A4"/>
    <w:rsid w:val="00554004"/>
    <w:rsid w:val="00561FC7"/>
    <w:rsid w:val="00565BCB"/>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3BA7"/>
    <w:rsid w:val="00615E79"/>
    <w:rsid w:val="00616C6E"/>
    <w:rsid w:val="00617495"/>
    <w:rsid w:val="006204C2"/>
    <w:rsid w:val="006227D0"/>
    <w:rsid w:val="00622C61"/>
    <w:rsid w:val="006250D3"/>
    <w:rsid w:val="0063555B"/>
    <w:rsid w:val="00635652"/>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44B5"/>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1AEB"/>
    <w:rsid w:val="008322DD"/>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F11"/>
    <w:rsid w:val="00A420C0"/>
    <w:rsid w:val="00A43B46"/>
    <w:rsid w:val="00A43EBC"/>
    <w:rsid w:val="00A44F24"/>
    <w:rsid w:val="00A45211"/>
    <w:rsid w:val="00A457DB"/>
    <w:rsid w:val="00A46F53"/>
    <w:rsid w:val="00A478AF"/>
    <w:rsid w:val="00A57981"/>
    <w:rsid w:val="00A659BE"/>
    <w:rsid w:val="00A7198B"/>
    <w:rsid w:val="00A80736"/>
    <w:rsid w:val="00A823CC"/>
    <w:rsid w:val="00A91620"/>
    <w:rsid w:val="00A95498"/>
    <w:rsid w:val="00A97786"/>
    <w:rsid w:val="00A97D57"/>
    <w:rsid w:val="00AA3582"/>
    <w:rsid w:val="00AA5538"/>
    <w:rsid w:val="00AB09F5"/>
    <w:rsid w:val="00AB180F"/>
    <w:rsid w:val="00AB3FF6"/>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5CFA"/>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561E6"/>
    <w:rsid w:val="00C57EFF"/>
    <w:rsid w:val="00C629FD"/>
    <w:rsid w:val="00C62EB0"/>
    <w:rsid w:val="00C647BC"/>
    <w:rsid w:val="00C6639F"/>
    <w:rsid w:val="00C70270"/>
    <w:rsid w:val="00C704B3"/>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A"/>
    <w:rsid w:val="00CC65AF"/>
    <w:rsid w:val="00CC6B5C"/>
    <w:rsid w:val="00CC7083"/>
    <w:rsid w:val="00CD31B7"/>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DF2412"/>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6A04"/>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E235D"/>
    <w:rsid w:val="00EE2AC7"/>
    <w:rsid w:val="00EE3E24"/>
    <w:rsid w:val="00EE6194"/>
    <w:rsid w:val="00EF3619"/>
    <w:rsid w:val="00EF3B0E"/>
    <w:rsid w:val="00F001C9"/>
    <w:rsid w:val="00F00370"/>
    <w:rsid w:val="00F007F6"/>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87EF3"/>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theme" Target="theme/theme1.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8.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header" Target="header17.xml"/><Relationship Id="rId16" Type="http://schemas.openxmlformats.org/officeDocument/2006/relationships/footer" Target="footer1.xml"/><Relationship Id="rId107" Type="http://schemas.openxmlformats.org/officeDocument/2006/relationships/image" Target="media/image79.png"/><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7.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9.png"/><Relationship Id="rId69" Type="http://schemas.openxmlformats.org/officeDocument/2006/relationships/image" Target="media/image43.png"/><Relationship Id="rId113" Type="http://schemas.openxmlformats.org/officeDocument/2006/relationships/header" Target="header18.xm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4.png"/><Relationship Id="rId103" Type="http://schemas.openxmlformats.org/officeDocument/2006/relationships/image" Target="media/image75.png"/><Relationship Id="rId108" Type="http://schemas.openxmlformats.org/officeDocument/2006/relationships/header" Target="header13.xml"/><Relationship Id="rId54" Type="http://schemas.openxmlformats.org/officeDocument/2006/relationships/image" Target="media/image29.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png"/><Relationship Id="rId28" Type="http://schemas.openxmlformats.org/officeDocument/2006/relationships/image" Target="media/image4.png"/><Relationship Id="rId49" Type="http://schemas.openxmlformats.org/officeDocument/2006/relationships/header" Target="header9.xml"/><Relationship Id="rId114" Type="http://schemas.openxmlformats.org/officeDocument/2006/relationships/header" Target="header19.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header" Target="header14.xml"/><Relationship Id="rId34" Type="http://schemas.openxmlformats.org/officeDocument/2006/relationships/image" Target="media/image10.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0.png"/><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1.png"/><Relationship Id="rId87" Type="http://schemas.openxmlformats.org/officeDocument/2006/relationships/image" Target="media/image61.png"/><Relationship Id="rId110" Type="http://schemas.openxmlformats.org/officeDocument/2006/relationships/header" Target="header15.xml"/><Relationship Id="rId115" Type="http://schemas.openxmlformats.org/officeDocument/2006/relationships/fontTable" Target="fontTable.xml"/><Relationship Id="rId61" Type="http://schemas.openxmlformats.org/officeDocument/2006/relationships/image" Target="media/image36.png"/><Relationship Id="rId82" Type="http://schemas.openxmlformats.org/officeDocument/2006/relationships/image" Target="media/image56.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1.png"/><Relationship Id="rId77" Type="http://schemas.openxmlformats.org/officeDocument/2006/relationships/image" Target="media/image51.png"/><Relationship Id="rId100" Type="http://schemas.openxmlformats.org/officeDocument/2006/relationships/image" Target="media/image72.png"/><Relationship Id="rId105" Type="http://schemas.openxmlformats.org/officeDocument/2006/relationships/image" Target="media/image77.png"/><Relationship Id="rId8" Type="http://schemas.openxmlformats.org/officeDocument/2006/relationships/comments" Target="comments.xml"/><Relationship Id="rId51" Type="http://schemas.openxmlformats.org/officeDocument/2006/relationships/image" Target="media/image26.png"/><Relationship Id="rId72" Type="http://schemas.openxmlformats.org/officeDocument/2006/relationships/image" Target="media/image46.png"/><Relationship Id="rId93" Type="http://schemas.openxmlformats.org/officeDocument/2006/relationships/header" Target="header12.xml"/><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header" Target="header10.xml"/><Relationship Id="rId116" Type="http://schemas.microsoft.com/office/2011/relationships/people" Target="people.xml"/><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7.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header" Target="header16.xml"/><Relationship Id="rId15" Type="http://schemas.openxmlformats.org/officeDocument/2006/relationships/header" Target="header4.xml"/><Relationship Id="rId36" Type="http://schemas.openxmlformats.org/officeDocument/2006/relationships/image" Target="media/image12.png"/><Relationship Id="rId57" Type="http://schemas.openxmlformats.org/officeDocument/2006/relationships/image" Target="media/image32.png"/><Relationship Id="rId106" Type="http://schemas.openxmlformats.org/officeDocument/2006/relationships/image" Target="media/image7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1</TotalTime>
  <Pages>102</Pages>
  <Words>26823</Words>
  <Characters>152894</Characters>
  <Application>Microsoft Office Word</Application>
  <DocSecurity>0</DocSecurity>
  <Lines>1274</Lines>
  <Paragraphs>358</Paragraphs>
  <ScaleCrop>false</ScaleCrop>
  <Company/>
  <LinksUpToDate>false</LinksUpToDate>
  <CharactersWithSpaces>179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236</cp:revision>
  <cp:lastPrinted>2025-03-13T14:56:00Z</cp:lastPrinted>
  <dcterms:created xsi:type="dcterms:W3CDTF">2025-02-26T17:04:00Z</dcterms:created>
  <dcterms:modified xsi:type="dcterms:W3CDTF">2025-03-1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